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F1E6B4" w14:textId="77777777" w:rsidR="00BF07E0" w:rsidRDefault="00551D82" w:rsidP="008754B4">
      <w:pPr>
        <w:pBdr>
          <w:top w:val="nil"/>
          <w:left w:val="nil"/>
          <w:bottom w:val="nil"/>
          <w:right w:val="nil"/>
          <w:between w:val="nil"/>
        </w:pBdr>
      </w:pPr>
      <w:r w:rsidRPr="00BF07E0">
        <w:rPr>
          <w:b/>
        </w:rPr>
        <w:t>TITLE:</w:t>
      </w:r>
      <w:r w:rsidRPr="00BF07E0">
        <w:t xml:space="preserve"> </w:t>
      </w:r>
    </w:p>
    <w:p w14:paraId="59AAC127" w14:textId="3C53ABC8" w:rsidR="006E4797" w:rsidRPr="00BF07E0" w:rsidRDefault="006F0B16" w:rsidP="008754B4">
      <w:pPr>
        <w:pBdr>
          <w:top w:val="nil"/>
          <w:left w:val="nil"/>
          <w:bottom w:val="nil"/>
          <w:right w:val="nil"/>
          <w:between w:val="nil"/>
        </w:pBdr>
      </w:pPr>
      <w:r w:rsidRPr="00BF07E0">
        <w:t>Isolation</w:t>
      </w:r>
      <w:r w:rsidR="0060559D" w:rsidRPr="00BF07E0">
        <w:t xml:space="preserve"> of </w:t>
      </w:r>
      <w:r w:rsidR="00563DED" w:rsidRPr="00BF07E0">
        <w:t>H</w:t>
      </w:r>
      <w:r w:rsidRPr="00BF07E0">
        <w:t xml:space="preserve">uman </w:t>
      </w:r>
      <w:r w:rsidR="00647057" w:rsidRPr="00BF07E0">
        <w:t xml:space="preserve">Primary </w:t>
      </w:r>
      <w:r w:rsidR="00563DED" w:rsidRPr="00BF07E0">
        <w:t>V</w:t>
      </w:r>
      <w:r w:rsidRPr="00BF07E0">
        <w:t xml:space="preserve">alve </w:t>
      </w:r>
      <w:r w:rsidR="00563DED" w:rsidRPr="00BF07E0">
        <w:t>C</w:t>
      </w:r>
      <w:r w:rsidRPr="00BF07E0">
        <w:t>ells</w:t>
      </w:r>
      <w:r w:rsidR="007776C0" w:rsidRPr="00BF07E0">
        <w:t xml:space="preserve"> for In Vitro Disease Modeling</w:t>
      </w:r>
    </w:p>
    <w:p w14:paraId="06C0C87E" w14:textId="77777777" w:rsidR="006E4797" w:rsidRPr="00BF07E0" w:rsidRDefault="006E4797" w:rsidP="008754B4">
      <w:pPr>
        <w:rPr>
          <w:b/>
        </w:rPr>
      </w:pPr>
    </w:p>
    <w:p w14:paraId="2CD8481E" w14:textId="1D9267BF" w:rsidR="006E4797" w:rsidRPr="00BF07E0" w:rsidRDefault="00551D82" w:rsidP="008754B4">
      <w:r w:rsidRPr="00BF07E0">
        <w:rPr>
          <w:b/>
        </w:rPr>
        <w:t xml:space="preserve">AUTHORS AND AFFILIATIONS: </w:t>
      </w:r>
    </w:p>
    <w:p w14:paraId="0126E1A6" w14:textId="2887F929" w:rsidR="00745661" w:rsidRPr="00BF07E0" w:rsidRDefault="00563DED" w:rsidP="008754B4">
      <w:pPr>
        <w:pBdr>
          <w:top w:val="nil"/>
          <w:left w:val="nil"/>
          <w:bottom w:val="nil"/>
          <w:right w:val="nil"/>
          <w:between w:val="nil"/>
        </w:pBdr>
        <w:rPr>
          <w:vertAlign w:val="superscript"/>
        </w:rPr>
      </w:pPr>
      <w:r w:rsidRPr="00BF07E0">
        <w:t>Rolando A. Cuevas</w:t>
      </w:r>
      <w:r w:rsidR="00893608" w:rsidRPr="00BF07E0">
        <w:rPr>
          <w:vertAlign w:val="superscript"/>
        </w:rPr>
        <w:t>1</w:t>
      </w:r>
      <w:r w:rsidR="00FE7557" w:rsidRPr="00BF07E0">
        <w:t>,</w:t>
      </w:r>
      <w:r w:rsidRPr="00BF07E0">
        <w:t xml:space="preserve"> Claire C. Chu</w:t>
      </w:r>
      <w:r w:rsidR="00893608" w:rsidRPr="00BF07E0">
        <w:rPr>
          <w:vertAlign w:val="superscript"/>
        </w:rPr>
        <w:t>1</w:t>
      </w:r>
      <w:r w:rsidR="00FE7557" w:rsidRPr="00BF07E0">
        <w:t xml:space="preserve">, </w:t>
      </w:r>
      <w:r w:rsidRPr="00BF07E0">
        <w:t>William J. Moorhead III</w:t>
      </w:r>
      <w:r w:rsidR="00893608" w:rsidRPr="00BF07E0">
        <w:rPr>
          <w:vertAlign w:val="superscript"/>
        </w:rPr>
        <w:t>1</w:t>
      </w:r>
      <w:r w:rsidR="00FE7557" w:rsidRPr="00BF07E0">
        <w:t xml:space="preserve">, </w:t>
      </w:r>
      <w:r w:rsidR="00F30C2F" w:rsidRPr="00BF07E0">
        <w:t>Ryan Wong</w:t>
      </w:r>
      <w:r w:rsidR="00F30C2F" w:rsidRPr="00BF07E0">
        <w:rPr>
          <w:vertAlign w:val="superscript"/>
        </w:rPr>
        <w:t>1</w:t>
      </w:r>
      <w:r w:rsidR="00F30C2F" w:rsidRPr="00BF07E0">
        <w:t xml:space="preserve">, </w:t>
      </w:r>
      <w:r w:rsidR="005744A8" w:rsidRPr="00BF07E0">
        <w:t>Ibrahim</w:t>
      </w:r>
      <w:r w:rsidR="00467DD0" w:rsidRPr="00BF07E0">
        <w:t xml:space="preserve"> Sultan</w:t>
      </w:r>
      <w:r w:rsidR="005744A8" w:rsidRPr="00BF07E0">
        <w:rPr>
          <w:vertAlign w:val="superscript"/>
        </w:rPr>
        <w:t>2</w:t>
      </w:r>
      <w:r w:rsidR="005744A8" w:rsidRPr="00BF07E0">
        <w:t xml:space="preserve">, </w:t>
      </w:r>
      <w:r w:rsidRPr="00BF07E0">
        <w:t>Cynthia St. Hilaire</w:t>
      </w:r>
      <w:r w:rsidR="00893608" w:rsidRPr="00BF07E0">
        <w:rPr>
          <w:vertAlign w:val="superscript"/>
        </w:rPr>
        <w:t>1,</w:t>
      </w:r>
      <w:r w:rsidR="005744A8" w:rsidRPr="00BF07E0">
        <w:rPr>
          <w:vertAlign w:val="superscript"/>
        </w:rPr>
        <w:t>3</w:t>
      </w:r>
      <w:r w:rsidR="00821D45" w:rsidRPr="00BF07E0">
        <w:rPr>
          <w:vertAlign w:val="superscript"/>
        </w:rPr>
        <w:t xml:space="preserve"> </w:t>
      </w:r>
    </w:p>
    <w:p w14:paraId="0601F46F" w14:textId="77777777" w:rsidR="00745661" w:rsidRPr="00BF07E0" w:rsidRDefault="00745661" w:rsidP="008754B4">
      <w:pPr>
        <w:pBdr>
          <w:top w:val="nil"/>
          <w:left w:val="nil"/>
          <w:bottom w:val="nil"/>
          <w:right w:val="nil"/>
          <w:between w:val="nil"/>
        </w:pBdr>
        <w:rPr>
          <w:vertAlign w:val="superscript"/>
        </w:rPr>
      </w:pPr>
    </w:p>
    <w:p w14:paraId="02DB212D" w14:textId="648971C2" w:rsidR="00893608" w:rsidRPr="00BF07E0" w:rsidRDefault="00893608" w:rsidP="008754B4">
      <w:pPr>
        <w:pBdr>
          <w:top w:val="nil"/>
          <w:left w:val="nil"/>
          <w:bottom w:val="nil"/>
          <w:right w:val="nil"/>
          <w:between w:val="nil"/>
        </w:pBdr>
      </w:pPr>
      <w:r w:rsidRPr="00BF07E0">
        <w:rPr>
          <w:vertAlign w:val="superscript"/>
        </w:rPr>
        <w:t>1</w:t>
      </w:r>
      <w:r w:rsidR="005744A8" w:rsidRPr="00BF07E0">
        <w:t xml:space="preserve">Division of Cardiology, </w:t>
      </w:r>
      <w:r w:rsidRPr="00BF07E0">
        <w:t>Department of Medicine, and the Pittsburgh Heart, Lung, and Blood Vascular Medicine Institute, University of Pittsburgh, Pittsburgh, PA, USA</w:t>
      </w:r>
    </w:p>
    <w:p w14:paraId="700E0B87" w14:textId="480601C3" w:rsidR="005744A8" w:rsidRPr="00BF07E0" w:rsidRDefault="005744A8" w:rsidP="008754B4">
      <w:pPr>
        <w:pBdr>
          <w:top w:val="nil"/>
          <w:left w:val="nil"/>
          <w:bottom w:val="nil"/>
          <w:right w:val="nil"/>
          <w:between w:val="nil"/>
        </w:pBdr>
      </w:pPr>
      <w:r w:rsidRPr="00BF07E0">
        <w:rPr>
          <w:vertAlign w:val="superscript"/>
        </w:rPr>
        <w:t>2</w:t>
      </w:r>
      <w:r w:rsidRPr="00BF07E0">
        <w:t>Division of Cardiac Surgery, Department of Cardiothoracic Surgery, University of Pittsburgh and Heart and Vascular Institute, University of Pittsburgh Medical Center, Pittsburgh, PA, USA</w:t>
      </w:r>
    </w:p>
    <w:p w14:paraId="31B74A6B" w14:textId="7BBBD602" w:rsidR="00893608" w:rsidRPr="00BF07E0" w:rsidRDefault="005744A8" w:rsidP="008754B4">
      <w:pPr>
        <w:pBdr>
          <w:top w:val="nil"/>
          <w:left w:val="nil"/>
          <w:bottom w:val="nil"/>
          <w:right w:val="nil"/>
          <w:between w:val="nil"/>
        </w:pBdr>
      </w:pPr>
      <w:r w:rsidRPr="00BF07E0">
        <w:rPr>
          <w:vertAlign w:val="superscript"/>
        </w:rPr>
        <w:t>3</w:t>
      </w:r>
      <w:r w:rsidR="00893608" w:rsidRPr="00BF07E0">
        <w:t xml:space="preserve">Department of </w:t>
      </w:r>
      <w:r w:rsidR="00076E8D" w:rsidRPr="00BF07E0">
        <w:t>Bioengineering</w:t>
      </w:r>
      <w:r w:rsidR="00893608" w:rsidRPr="00BF07E0">
        <w:t>, University of Pittsburgh, Pittsburgh, PA, USA</w:t>
      </w:r>
    </w:p>
    <w:p w14:paraId="0326CA45" w14:textId="77777777" w:rsidR="00745661" w:rsidRPr="00BF07E0" w:rsidRDefault="00745661" w:rsidP="008754B4">
      <w:pPr>
        <w:pBdr>
          <w:top w:val="nil"/>
          <w:left w:val="nil"/>
          <w:bottom w:val="nil"/>
          <w:right w:val="nil"/>
          <w:between w:val="nil"/>
        </w:pBdr>
      </w:pPr>
    </w:p>
    <w:p w14:paraId="23E8BB58" w14:textId="448ABD5E" w:rsidR="00B61585" w:rsidRPr="00BF07E0" w:rsidRDefault="004A567A" w:rsidP="008754B4">
      <w:pPr>
        <w:pBdr>
          <w:top w:val="nil"/>
          <w:left w:val="nil"/>
          <w:bottom w:val="nil"/>
          <w:right w:val="nil"/>
          <w:between w:val="nil"/>
        </w:pBdr>
      </w:pPr>
      <w:r>
        <w:t>C</w:t>
      </w:r>
      <w:r w:rsidR="000D10F5" w:rsidRPr="00BF07E0">
        <w:t>orrespond</w:t>
      </w:r>
      <w:r>
        <w:t>ing</w:t>
      </w:r>
      <w:r w:rsidR="000D10F5" w:rsidRPr="00BF07E0">
        <w:t xml:space="preserve"> </w:t>
      </w:r>
      <w:r>
        <w:t>Author</w:t>
      </w:r>
      <w:r w:rsidR="00B61585" w:rsidRPr="00BF07E0">
        <w:t>:</w:t>
      </w:r>
    </w:p>
    <w:p w14:paraId="4CC47991" w14:textId="0FA169B0" w:rsidR="000D10F5" w:rsidRPr="00BF07E0" w:rsidRDefault="000D10F5" w:rsidP="008754B4">
      <w:pPr>
        <w:pBdr>
          <w:top w:val="nil"/>
          <w:left w:val="nil"/>
          <w:bottom w:val="nil"/>
          <w:right w:val="nil"/>
          <w:between w:val="nil"/>
        </w:pBdr>
      </w:pPr>
      <w:r w:rsidRPr="00BF07E0">
        <w:t>Cynthia St. Hilaire</w:t>
      </w:r>
      <w:r w:rsidR="00BF07E0">
        <w:t xml:space="preserve"> </w:t>
      </w:r>
      <w:r w:rsidR="004A567A">
        <w:tab/>
      </w:r>
      <w:r w:rsidR="00BF07E0">
        <w:t>(</w:t>
      </w:r>
      <w:r w:rsidRPr="00BF07E0">
        <w:t>sthilair@pitt.edu</w:t>
      </w:r>
      <w:r w:rsidR="00BF07E0">
        <w:t>)</w:t>
      </w:r>
    </w:p>
    <w:p w14:paraId="3D227999" w14:textId="77777777" w:rsidR="005D3035" w:rsidRPr="00BF07E0" w:rsidRDefault="005D3035" w:rsidP="008754B4">
      <w:pPr>
        <w:pBdr>
          <w:top w:val="nil"/>
          <w:left w:val="nil"/>
          <w:bottom w:val="nil"/>
          <w:right w:val="nil"/>
          <w:between w:val="nil"/>
        </w:pBdr>
      </w:pPr>
    </w:p>
    <w:p w14:paraId="60F729B1" w14:textId="09903B3A" w:rsidR="00BF07E0" w:rsidRDefault="004A567A" w:rsidP="008754B4">
      <w:pPr>
        <w:pBdr>
          <w:top w:val="nil"/>
          <w:left w:val="nil"/>
          <w:bottom w:val="nil"/>
          <w:right w:val="nil"/>
          <w:between w:val="nil"/>
        </w:pBdr>
      </w:pPr>
      <w:r>
        <w:t>E</w:t>
      </w:r>
      <w:r w:rsidR="0034001D" w:rsidRPr="00BF07E0">
        <w:t>mail</w:t>
      </w:r>
      <w:r>
        <w:t xml:space="preserve"> Addresses</w:t>
      </w:r>
      <w:r w:rsidR="0034001D" w:rsidRPr="00BF07E0">
        <w:t xml:space="preserve"> </w:t>
      </w:r>
      <w:r>
        <w:t>Co-A</w:t>
      </w:r>
      <w:r w:rsidR="0034001D" w:rsidRPr="00BF07E0">
        <w:t xml:space="preserve">uthors: </w:t>
      </w:r>
    </w:p>
    <w:p w14:paraId="1D05F744" w14:textId="45388556" w:rsidR="00BF07E0" w:rsidRDefault="0034001D" w:rsidP="008754B4">
      <w:pPr>
        <w:pBdr>
          <w:top w:val="nil"/>
          <w:left w:val="nil"/>
          <w:bottom w:val="nil"/>
          <w:right w:val="nil"/>
          <w:between w:val="nil"/>
        </w:pBdr>
      </w:pPr>
      <w:r w:rsidRPr="00BF07E0">
        <w:t xml:space="preserve">R. Cuevas </w:t>
      </w:r>
      <w:r w:rsidR="004A567A">
        <w:tab/>
      </w:r>
      <w:r w:rsidR="004A567A">
        <w:tab/>
      </w:r>
      <w:r w:rsidR="00BF07E0">
        <w:t>(</w:t>
      </w:r>
      <w:r w:rsidRPr="00BF07E0">
        <w:t>RAC218@pitt.edu</w:t>
      </w:r>
      <w:r w:rsidR="00BF07E0">
        <w:t>)</w:t>
      </w:r>
      <w:r w:rsidRPr="00BF07E0">
        <w:t xml:space="preserve"> </w:t>
      </w:r>
    </w:p>
    <w:p w14:paraId="2744204D" w14:textId="5C17697C" w:rsidR="00BF07E0" w:rsidRDefault="0034001D" w:rsidP="008754B4">
      <w:pPr>
        <w:pBdr>
          <w:top w:val="nil"/>
          <w:left w:val="nil"/>
          <w:bottom w:val="nil"/>
          <w:right w:val="nil"/>
          <w:between w:val="nil"/>
        </w:pBdr>
      </w:pPr>
      <w:r w:rsidRPr="00BF07E0">
        <w:t xml:space="preserve">R. Wong </w:t>
      </w:r>
      <w:r w:rsidR="004A567A">
        <w:tab/>
      </w:r>
      <w:r w:rsidR="004A567A">
        <w:tab/>
      </w:r>
      <w:r w:rsidR="00BF07E0">
        <w:t>(</w:t>
      </w:r>
      <w:r w:rsidRPr="00BF07E0">
        <w:t>RYW11@pitt.edu</w:t>
      </w:r>
      <w:r w:rsidR="00BF07E0">
        <w:t>)</w:t>
      </w:r>
      <w:r w:rsidRPr="00BF07E0">
        <w:t xml:space="preserve"> </w:t>
      </w:r>
    </w:p>
    <w:p w14:paraId="2A09E9DE" w14:textId="6AF0E67D" w:rsidR="00BF07E0" w:rsidRDefault="0034001D" w:rsidP="008754B4">
      <w:pPr>
        <w:pBdr>
          <w:top w:val="nil"/>
          <w:left w:val="nil"/>
          <w:bottom w:val="nil"/>
          <w:right w:val="nil"/>
          <w:between w:val="nil"/>
        </w:pBdr>
      </w:pPr>
      <w:r w:rsidRPr="00BF07E0">
        <w:t xml:space="preserve">W. Moorhead </w:t>
      </w:r>
      <w:r w:rsidR="004A567A">
        <w:tab/>
      </w:r>
      <w:r w:rsidR="004A567A">
        <w:tab/>
      </w:r>
      <w:r w:rsidR="00BF07E0">
        <w:t>(</w:t>
      </w:r>
      <w:r w:rsidRPr="00BF07E0">
        <w:t>wjm22@pitt.edu</w:t>
      </w:r>
      <w:r w:rsidR="00BF07E0">
        <w:t>)</w:t>
      </w:r>
      <w:r w:rsidRPr="00BF07E0">
        <w:t xml:space="preserve"> </w:t>
      </w:r>
    </w:p>
    <w:p w14:paraId="737EDBBB" w14:textId="3B19C4A6" w:rsidR="00BF07E0" w:rsidRDefault="0034001D" w:rsidP="008754B4">
      <w:pPr>
        <w:pBdr>
          <w:top w:val="nil"/>
          <w:left w:val="nil"/>
          <w:bottom w:val="nil"/>
          <w:right w:val="nil"/>
          <w:between w:val="nil"/>
        </w:pBdr>
      </w:pPr>
      <w:r w:rsidRPr="00BF07E0">
        <w:t xml:space="preserve">C. Chu </w:t>
      </w:r>
      <w:r w:rsidR="004A567A">
        <w:tab/>
      </w:r>
      <w:r w:rsidR="004A567A">
        <w:tab/>
      </w:r>
      <w:r w:rsidR="004A567A">
        <w:tab/>
      </w:r>
      <w:r w:rsidR="00BF07E0">
        <w:t>(</w:t>
      </w:r>
      <w:r w:rsidRPr="00BF07E0">
        <w:t>ccc47@pitt.edu</w:t>
      </w:r>
      <w:r w:rsidR="00BF07E0">
        <w:t>)</w:t>
      </w:r>
      <w:r w:rsidRPr="00BF07E0">
        <w:t xml:space="preserve"> </w:t>
      </w:r>
    </w:p>
    <w:p w14:paraId="5920FFFC" w14:textId="44A2B3E6" w:rsidR="00C15037" w:rsidRPr="00BF07E0" w:rsidRDefault="0034001D" w:rsidP="008754B4">
      <w:pPr>
        <w:pBdr>
          <w:top w:val="nil"/>
          <w:left w:val="nil"/>
          <w:bottom w:val="nil"/>
          <w:right w:val="nil"/>
          <w:between w:val="nil"/>
        </w:pBdr>
      </w:pPr>
      <w:r w:rsidRPr="00BF07E0">
        <w:t xml:space="preserve">I. Sultan </w:t>
      </w:r>
      <w:r w:rsidR="004A567A">
        <w:tab/>
      </w:r>
      <w:r w:rsidR="004A567A">
        <w:tab/>
      </w:r>
      <w:r w:rsidR="00BF07E0">
        <w:t>(</w:t>
      </w:r>
      <w:r w:rsidRPr="00BF07E0">
        <w:t>sultani@upmc.edu</w:t>
      </w:r>
      <w:r w:rsidR="00BF07E0">
        <w:t>)</w:t>
      </w:r>
    </w:p>
    <w:p w14:paraId="36361C29" w14:textId="77777777" w:rsidR="00B61585" w:rsidRPr="00BF07E0" w:rsidRDefault="00B61585" w:rsidP="008754B4">
      <w:pPr>
        <w:pBdr>
          <w:top w:val="nil"/>
          <w:left w:val="nil"/>
          <w:bottom w:val="nil"/>
          <w:right w:val="nil"/>
          <w:between w:val="nil"/>
        </w:pBdr>
      </w:pPr>
    </w:p>
    <w:p w14:paraId="60F3B8D4" w14:textId="2835FC22" w:rsidR="006E4797" w:rsidRPr="00BF07E0" w:rsidRDefault="00551D82" w:rsidP="008754B4">
      <w:r w:rsidRPr="00BF07E0">
        <w:rPr>
          <w:b/>
        </w:rPr>
        <w:t>SUMMARY</w:t>
      </w:r>
      <w:r w:rsidR="00561345" w:rsidRPr="00BF07E0">
        <w:rPr>
          <w:b/>
        </w:rPr>
        <w:t>:</w:t>
      </w:r>
    </w:p>
    <w:p w14:paraId="18A3B4D7" w14:textId="5868085B" w:rsidR="007C1CC2" w:rsidRPr="00BF07E0" w:rsidRDefault="009E4CE1" w:rsidP="008754B4">
      <w:r w:rsidRPr="00BF07E0">
        <w:t>This</w:t>
      </w:r>
      <w:r w:rsidR="007C1CC2" w:rsidRPr="00BF07E0">
        <w:t xml:space="preserve"> protocol describe</w:t>
      </w:r>
      <w:r w:rsidR="004C2CD6" w:rsidRPr="00BF07E0">
        <w:t>s the c</w:t>
      </w:r>
      <w:r w:rsidR="00C7235F" w:rsidRPr="00BF07E0">
        <w:t>ollect</w:t>
      </w:r>
      <w:r w:rsidR="004C2CD6" w:rsidRPr="00BF07E0">
        <w:t>ion of</w:t>
      </w:r>
      <w:r w:rsidR="00C7235F" w:rsidRPr="00BF07E0">
        <w:t xml:space="preserve"> human aortic valves extracted </w:t>
      </w:r>
      <w:r w:rsidR="004C2CD6" w:rsidRPr="00BF07E0">
        <w:t xml:space="preserve">during surgical aortic valve replacement procedures or </w:t>
      </w:r>
      <w:r w:rsidR="000D140B" w:rsidRPr="00BF07E0">
        <w:t xml:space="preserve">from </w:t>
      </w:r>
      <w:r w:rsidR="004C2CD6" w:rsidRPr="00BF07E0">
        <w:t>cadaveric tissue</w:t>
      </w:r>
      <w:r w:rsidR="007B7286" w:rsidRPr="00BF07E0">
        <w:t>,</w:t>
      </w:r>
      <w:r w:rsidR="004C2CD6" w:rsidRPr="00BF07E0">
        <w:t xml:space="preserve"> and the subsequent isolation, expansion, and characterization of</w:t>
      </w:r>
      <w:r w:rsidR="007C1CC2" w:rsidRPr="00BF07E0">
        <w:t xml:space="preserve"> </w:t>
      </w:r>
      <w:r w:rsidR="002E4362" w:rsidRPr="00BF07E0">
        <w:t>patient specific</w:t>
      </w:r>
      <w:r w:rsidR="003538FC" w:rsidRPr="00BF07E0">
        <w:t xml:space="preserve"> </w:t>
      </w:r>
      <w:r w:rsidR="007C1CC2" w:rsidRPr="00BF07E0">
        <w:t xml:space="preserve">primary valve endothelial and interstitial cells. </w:t>
      </w:r>
      <w:r w:rsidR="003840B7" w:rsidRPr="00BF07E0">
        <w:t xml:space="preserve">Included are important details regarding the processes needed to ensure cell viability and phenotype specificity. </w:t>
      </w:r>
    </w:p>
    <w:p w14:paraId="74EFC8D7" w14:textId="77777777" w:rsidR="006E4797" w:rsidRPr="00BF07E0" w:rsidRDefault="006E4797" w:rsidP="008754B4"/>
    <w:p w14:paraId="2DF8E628" w14:textId="3A1678B9" w:rsidR="006E4797" w:rsidRPr="00BF07E0" w:rsidRDefault="00551D82" w:rsidP="008754B4">
      <w:r w:rsidRPr="00BF07E0">
        <w:rPr>
          <w:b/>
        </w:rPr>
        <w:t>ABSTRACT:</w:t>
      </w:r>
      <w:r w:rsidRPr="00BF07E0">
        <w:t xml:space="preserve"> </w:t>
      </w:r>
    </w:p>
    <w:p w14:paraId="5A26FF9F" w14:textId="2C50E5F3" w:rsidR="00523E5F" w:rsidRPr="00BF07E0" w:rsidRDefault="00991D87" w:rsidP="008754B4">
      <w:r w:rsidRPr="00BF07E0">
        <w:t xml:space="preserve">Calcific aortic valve disease </w:t>
      </w:r>
      <w:r w:rsidR="00A23C4D" w:rsidRPr="00BF07E0">
        <w:t xml:space="preserve">(CAVD) </w:t>
      </w:r>
      <w:r w:rsidRPr="00BF07E0">
        <w:t>is present in nearly a third of the elderly population</w:t>
      </w:r>
      <w:r w:rsidR="001C3558" w:rsidRPr="00BF07E0">
        <w:t>. Thickening, stiffening, and calcification of the aortic valve causes</w:t>
      </w:r>
      <w:r w:rsidR="00523E5F" w:rsidRPr="00BF07E0">
        <w:t xml:space="preserve"> aortic stenosis and </w:t>
      </w:r>
      <w:r w:rsidR="00A23C4D" w:rsidRPr="00BF07E0">
        <w:t xml:space="preserve">contributes to heart failure and stroke. </w:t>
      </w:r>
      <w:r w:rsidRPr="00BF07E0">
        <w:t>Disease pathogenesis is multifactorial</w:t>
      </w:r>
      <w:r w:rsidR="00973F6A" w:rsidRPr="00BF07E0">
        <w:t>,</w:t>
      </w:r>
      <w:r w:rsidRPr="00BF07E0">
        <w:t xml:space="preserve"> and stresses such as inflammation, </w:t>
      </w:r>
      <w:r w:rsidR="00504AA9" w:rsidRPr="00BF07E0">
        <w:t xml:space="preserve">extracellular matrix remodeling, </w:t>
      </w:r>
      <w:r w:rsidRPr="00BF07E0">
        <w:t>turbulent flow, and mechanical stress and strain</w:t>
      </w:r>
      <w:r w:rsidR="00504AA9" w:rsidRPr="00BF07E0">
        <w:t xml:space="preserve"> contribute to the osteogenic differentiation of valve endothelial and valve interstitial cells</w:t>
      </w:r>
      <w:r w:rsidR="00904919" w:rsidRPr="00BF07E0">
        <w:t>.</w:t>
      </w:r>
      <w:r w:rsidR="00A23C4D" w:rsidRPr="00BF07E0">
        <w:t xml:space="preserve"> </w:t>
      </w:r>
      <w:r w:rsidR="00904919" w:rsidRPr="00BF07E0">
        <w:t>H</w:t>
      </w:r>
      <w:r w:rsidR="00A23C4D" w:rsidRPr="00BF07E0">
        <w:t>owever</w:t>
      </w:r>
      <w:r w:rsidR="001C3558" w:rsidRPr="00BF07E0">
        <w:t>,</w:t>
      </w:r>
      <w:r w:rsidR="00A23C4D" w:rsidRPr="00BF07E0">
        <w:t xml:space="preserve"> the precise initiating factors that drive the osteogenic transition of a healthy cell into a calcifying cell are not </w:t>
      </w:r>
      <w:r w:rsidR="00CD1ED2" w:rsidRPr="00BF07E0">
        <w:t>fully</w:t>
      </w:r>
      <w:r w:rsidR="00A23C4D" w:rsidRPr="00BF07E0">
        <w:t xml:space="preserve"> defined. Further, the only current therapy for CAVD</w:t>
      </w:r>
      <w:r w:rsidR="00DC45F7" w:rsidRPr="00BF07E0">
        <w:t>-induced</w:t>
      </w:r>
      <w:r w:rsidR="00A23C4D" w:rsidRPr="00BF07E0">
        <w:t xml:space="preserve"> </w:t>
      </w:r>
      <w:r w:rsidR="001C3558" w:rsidRPr="00BF07E0">
        <w:t xml:space="preserve">aortic stenosis </w:t>
      </w:r>
      <w:r w:rsidR="00A23C4D" w:rsidRPr="00BF07E0">
        <w:t xml:space="preserve">is </w:t>
      </w:r>
      <w:r w:rsidR="00523E5F" w:rsidRPr="00BF07E0">
        <w:t>aortic valve replacement</w:t>
      </w:r>
      <w:r w:rsidR="00564099" w:rsidRPr="00BF07E0">
        <w:t>,</w:t>
      </w:r>
      <w:r w:rsidR="00523E5F" w:rsidRPr="00BF07E0">
        <w:t xml:space="preserve"> whereby the native valve is removed (surgical aortic valve replacement, SAVR) or a fully collapsible replacement valve is inserted via a catheter (transcatheter aortic valve replacement</w:t>
      </w:r>
      <w:r w:rsidR="0060559D" w:rsidRPr="00BF07E0">
        <w:t>, TAVR</w:t>
      </w:r>
      <w:r w:rsidR="00523E5F" w:rsidRPr="00BF07E0">
        <w:t>).</w:t>
      </w:r>
      <w:r w:rsidR="00C215CE" w:rsidRPr="00BF07E0">
        <w:t xml:space="preserve"> These surgical procedures come at a high cost and with serious risks</w:t>
      </w:r>
      <w:r w:rsidR="006733BF" w:rsidRPr="00BF07E0">
        <w:t>;</w:t>
      </w:r>
      <w:r w:rsidR="00C215CE" w:rsidRPr="00BF07E0">
        <w:t xml:space="preserve"> thus</w:t>
      </w:r>
      <w:r w:rsidR="006733BF" w:rsidRPr="00BF07E0">
        <w:t>,</w:t>
      </w:r>
      <w:r w:rsidR="00C215CE" w:rsidRPr="00BF07E0">
        <w:t xml:space="preserve"> identifying novel therapeutic targets for drug discovery is imperative. To that end, </w:t>
      </w:r>
      <w:r w:rsidR="3A4CFA74" w:rsidRPr="00BF07E0">
        <w:t>the present study</w:t>
      </w:r>
      <w:r w:rsidR="00C215CE" w:rsidRPr="00BF07E0">
        <w:t xml:space="preserve"> develop</w:t>
      </w:r>
      <w:r w:rsidR="7A5A2255" w:rsidRPr="00BF07E0">
        <w:t>s</w:t>
      </w:r>
      <w:r w:rsidR="00C215CE" w:rsidRPr="00BF07E0">
        <w:t xml:space="preserve"> a workflow where </w:t>
      </w:r>
      <w:r w:rsidR="00D93B7D" w:rsidRPr="00BF07E0">
        <w:t>surgically removed</w:t>
      </w:r>
      <w:r w:rsidR="00A05444" w:rsidRPr="00BF07E0">
        <w:t xml:space="preserve"> </w:t>
      </w:r>
      <w:r w:rsidR="00C215CE" w:rsidRPr="00BF07E0">
        <w:t xml:space="preserve">tissues from patients and </w:t>
      </w:r>
      <w:r w:rsidR="00852FC2" w:rsidRPr="00BF07E0">
        <w:t xml:space="preserve">donor </w:t>
      </w:r>
      <w:r w:rsidR="00C215CE" w:rsidRPr="00BF07E0">
        <w:t>cadaver</w:t>
      </w:r>
      <w:r w:rsidR="00852FC2" w:rsidRPr="00BF07E0">
        <w:t xml:space="preserve"> tissues</w:t>
      </w:r>
      <w:r w:rsidR="00C215CE" w:rsidRPr="00BF07E0">
        <w:t xml:space="preserve"> </w:t>
      </w:r>
      <w:r w:rsidR="000F0F4A" w:rsidRPr="00BF07E0">
        <w:t xml:space="preserve">are used </w:t>
      </w:r>
      <w:r w:rsidR="00C215CE" w:rsidRPr="00BF07E0">
        <w:t xml:space="preserve">to create patient-specific primary lines of valvular </w:t>
      </w:r>
      <w:r w:rsidR="00C215CE" w:rsidRPr="00BF07E0">
        <w:lastRenderedPageBreak/>
        <w:t xml:space="preserve">cells for in vitro disease modeling. </w:t>
      </w:r>
      <w:r w:rsidR="00895B97" w:rsidRPr="00BF07E0">
        <w:t xml:space="preserve">This </w:t>
      </w:r>
      <w:r w:rsidR="00803964" w:rsidRPr="00BF07E0">
        <w:t>protocol</w:t>
      </w:r>
      <w:r w:rsidR="1EA62173" w:rsidRPr="00BF07E0">
        <w:t xml:space="preserve"> </w:t>
      </w:r>
      <w:r w:rsidR="008379AD" w:rsidRPr="00BF07E0">
        <w:t>introduce</w:t>
      </w:r>
      <w:r w:rsidR="7F8EB1DF" w:rsidRPr="00BF07E0">
        <w:t>s</w:t>
      </w:r>
      <w:r w:rsidR="008379AD" w:rsidRPr="00BF07E0">
        <w:t xml:space="preserve"> the utilization of a cold storage solution</w:t>
      </w:r>
      <w:r w:rsidR="006948A3" w:rsidRPr="00BF07E0">
        <w:t>,</w:t>
      </w:r>
      <w:r w:rsidR="008379AD" w:rsidRPr="00BF07E0">
        <w:t xml:space="preserve"> commonly utilized in organ transplant</w:t>
      </w:r>
      <w:r w:rsidR="006948A3" w:rsidRPr="00BF07E0">
        <w:t xml:space="preserve">, to reduce the damage </w:t>
      </w:r>
      <w:r w:rsidR="001D6D7E" w:rsidRPr="00BF07E0">
        <w:t>caused by the often-lengthy procurement time between tissue excision and laboratory processing</w:t>
      </w:r>
      <w:r w:rsidR="009C4871" w:rsidRPr="00BF07E0">
        <w:t xml:space="preserve"> with the benefit of greatly </w:t>
      </w:r>
      <w:r w:rsidR="00244CC9" w:rsidRPr="00BF07E0">
        <w:t xml:space="preserve">stabilizing </w:t>
      </w:r>
      <w:r w:rsidR="009C4871" w:rsidRPr="00BF07E0">
        <w:t>cells of the excised tissue</w:t>
      </w:r>
      <w:r w:rsidR="001D6D7E" w:rsidRPr="00BF07E0">
        <w:t>.</w:t>
      </w:r>
      <w:r w:rsidR="008379AD" w:rsidRPr="00BF07E0">
        <w:t xml:space="preserve"> </w:t>
      </w:r>
      <w:r w:rsidR="001C6A6C" w:rsidRPr="00BF07E0">
        <w:t>The results of the present study demonstrate that isolated valve cells retain their</w:t>
      </w:r>
      <w:r w:rsidR="00B82BF0" w:rsidRPr="00BF07E0">
        <w:t xml:space="preserve"> proliferative capacity and endothelial and interstitial phenotype</w:t>
      </w:r>
      <w:r w:rsidR="000C5C8A" w:rsidRPr="00BF07E0">
        <w:t>s</w:t>
      </w:r>
      <w:r w:rsidR="00B82BF0" w:rsidRPr="00BF07E0">
        <w:t xml:space="preserve"> in culture </w:t>
      </w:r>
      <w:r w:rsidR="001C3454" w:rsidRPr="00BF07E0">
        <w:t>upwards of several days</w:t>
      </w:r>
      <w:r w:rsidR="00752343" w:rsidRPr="00BF07E0">
        <w:t xml:space="preserve"> </w:t>
      </w:r>
      <w:r w:rsidR="001D6D7E" w:rsidRPr="00BF07E0">
        <w:t xml:space="preserve">after </w:t>
      </w:r>
      <w:r w:rsidR="00C420A6" w:rsidRPr="00BF07E0">
        <w:t>valve removal from the donor</w:t>
      </w:r>
      <w:r w:rsidR="001D6D7E" w:rsidRPr="00BF07E0">
        <w:t>.</w:t>
      </w:r>
      <w:r w:rsidR="00752343" w:rsidRPr="00BF07E0">
        <w:t xml:space="preserve"> </w:t>
      </w:r>
      <w:r w:rsidR="004542CD" w:rsidRPr="00BF07E0">
        <w:t xml:space="preserve">Using these </w:t>
      </w:r>
      <w:r w:rsidR="00895E37" w:rsidRPr="00BF07E0">
        <w:t>materials</w:t>
      </w:r>
      <w:r w:rsidR="004542CD" w:rsidRPr="00BF07E0">
        <w:t xml:space="preserve"> </w:t>
      </w:r>
      <w:r w:rsidR="00803964" w:rsidRPr="00BF07E0">
        <w:t>allow</w:t>
      </w:r>
      <w:r w:rsidR="006E0561" w:rsidRPr="00BF07E0">
        <w:t>s</w:t>
      </w:r>
      <w:r w:rsidR="004542CD" w:rsidRPr="00BF07E0">
        <w:t xml:space="preserve"> for the collection of control and CAVD cells, from which both control and disease cell lines </w:t>
      </w:r>
      <w:r w:rsidR="00770678" w:rsidRPr="00BF07E0">
        <w:t>are</w:t>
      </w:r>
      <w:r w:rsidR="004542CD" w:rsidRPr="00BF07E0">
        <w:t xml:space="preserve"> established. </w:t>
      </w:r>
    </w:p>
    <w:p w14:paraId="08E102E3" w14:textId="77777777" w:rsidR="00523E5F" w:rsidRPr="00BF07E0" w:rsidRDefault="00523E5F" w:rsidP="008754B4">
      <w:pPr>
        <w:rPr>
          <w:b/>
        </w:rPr>
      </w:pPr>
    </w:p>
    <w:p w14:paraId="0646E204" w14:textId="0B222FEC" w:rsidR="006E4797" w:rsidRPr="00BF07E0" w:rsidRDefault="00551D82" w:rsidP="008754B4">
      <w:r w:rsidRPr="00BF07E0">
        <w:rPr>
          <w:b/>
        </w:rPr>
        <w:t>INTRODUCTION:</w:t>
      </w:r>
      <w:r w:rsidRPr="00BF07E0">
        <w:t xml:space="preserve"> </w:t>
      </w:r>
    </w:p>
    <w:p w14:paraId="5EB3B861" w14:textId="55A97DCE" w:rsidR="002C1859" w:rsidRPr="00BF07E0" w:rsidRDefault="002C1859" w:rsidP="008754B4">
      <w:r w:rsidRPr="00BF07E0">
        <w:t xml:space="preserve">Calcific aortic valve disease (CAVD) is a chronic pathology characterized by inflammation, fibrosis, and macrocalcification of aortic valve leaflets. Progressive </w:t>
      </w:r>
      <w:r w:rsidR="00BB56A2" w:rsidRPr="00BF07E0">
        <w:t xml:space="preserve">remodeling and </w:t>
      </w:r>
      <w:r w:rsidRPr="00BF07E0">
        <w:t xml:space="preserve">calcification of the leaflets </w:t>
      </w:r>
      <w:r w:rsidR="00BB56A2" w:rsidRPr="00BF07E0">
        <w:t xml:space="preserve">(termed aortic sclerosis) can lead to the </w:t>
      </w:r>
      <w:r w:rsidRPr="00BF07E0">
        <w:t>obstruct</w:t>
      </w:r>
      <w:r w:rsidR="00BB56A2" w:rsidRPr="00BF07E0">
        <w:t xml:space="preserve">ion </w:t>
      </w:r>
      <w:r w:rsidR="0088319C" w:rsidRPr="00BF07E0">
        <w:t>o</w:t>
      </w:r>
      <w:r w:rsidR="00BB56A2" w:rsidRPr="00BF07E0">
        <w:t>f</w:t>
      </w:r>
      <w:r w:rsidRPr="00BF07E0">
        <w:t xml:space="preserve"> blood flow </w:t>
      </w:r>
      <w:r w:rsidR="00BB56A2" w:rsidRPr="00BF07E0">
        <w:t xml:space="preserve">(aortic stenosis) </w:t>
      </w:r>
      <w:r w:rsidRPr="00BF07E0">
        <w:t xml:space="preserve">which </w:t>
      </w:r>
      <w:r w:rsidR="00BB56A2" w:rsidRPr="00BF07E0">
        <w:t xml:space="preserve">contributes to stroke and </w:t>
      </w:r>
      <w:r w:rsidRPr="00BF07E0">
        <w:t xml:space="preserve">leads to heart failure. </w:t>
      </w:r>
      <w:r w:rsidR="00AF00D2" w:rsidRPr="00BF07E0">
        <w:t>Currently the only treatment for</w:t>
      </w:r>
      <w:r w:rsidR="00843B0E" w:rsidRPr="00BF07E0">
        <w:t xml:space="preserve"> </w:t>
      </w:r>
      <w:r w:rsidRPr="00BF07E0">
        <w:t>CAVD</w:t>
      </w:r>
      <w:r w:rsidR="00843B0E" w:rsidRPr="00BF07E0">
        <w:t xml:space="preserve"> is </w:t>
      </w:r>
      <w:r w:rsidR="004B1A91" w:rsidRPr="00BF07E0">
        <w:t>surgical</w:t>
      </w:r>
      <w:r w:rsidR="001B6071" w:rsidRPr="00BF07E0">
        <w:t xml:space="preserve"> or transcatheter aortic </w:t>
      </w:r>
      <w:r w:rsidR="00843B0E" w:rsidRPr="00BF07E0">
        <w:t>valve replacement</w:t>
      </w:r>
      <w:r w:rsidR="001B6071" w:rsidRPr="00BF07E0">
        <w:t xml:space="preserve"> (SAVR and TAVR, respectively)</w:t>
      </w:r>
      <w:r w:rsidR="00A94198" w:rsidRPr="00BF07E0">
        <w:t>. T</w:t>
      </w:r>
      <w:r w:rsidR="001B6071" w:rsidRPr="00BF07E0">
        <w:t>here is no non-surgical option to halt or revers</w:t>
      </w:r>
      <w:r w:rsidR="195EDDEB" w:rsidRPr="00BF07E0">
        <w:t>e</w:t>
      </w:r>
      <w:r w:rsidR="001B6071" w:rsidRPr="00BF07E0">
        <w:t xml:space="preserve"> CAVD progression</w:t>
      </w:r>
      <w:r w:rsidR="00A94198" w:rsidRPr="00BF07E0">
        <w:t>, and w</w:t>
      </w:r>
      <w:r w:rsidRPr="00BF07E0">
        <w:t>ithout valve replacement, mortality rates approach 50% within 2-3 years</w:t>
      </w:r>
      <w:r w:rsidRPr="00BF07E0">
        <w:fldChar w:fldCharType="begin">
          <w:fldData xml:space="preserve">PEVuZE5vdGU+PENpdGU+PEF1dGhvcj5MYW1wcmVhLU1vbnRlYWxlZ3JlPC9BdXRob3I+PFllYXI+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</w:fldData>
        </w:fldChar>
      </w:r>
      <w:r w:rsidR="00F83F81" w:rsidRPr="00BF07E0">
        <w:instrText xml:space="preserve"> ADDIN EN.CITE </w:instrText>
      </w:r>
      <w:r w:rsidR="00F83F81" w:rsidRPr="00BF07E0">
        <w:fldChar w:fldCharType="begin">
          <w:fldData xml:space="preserve">PEVuZE5vdGU+PENpdGU+PEF1dGhvcj5MYW1wcmVhLU1vbnRlYWxlZ3JlPC9BdXRob3I+PFllYXI+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</w:fldData>
        </w:fldChar>
      </w:r>
      <w:r w:rsidR="00F83F81" w:rsidRPr="00BF07E0">
        <w:instrText xml:space="preserve"> ADDIN EN.CITE.DATA </w:instrText>
      </w:r>
      <w:r w:rsidR="00F83F81" w:rsidRPr="00BF07E0">
        <w:fldChar w:fldCharType="end"/>
      </w:r>
      <w:r w:rsidRPr="00BF07E0">
        <w:fldChar w:fldCharType="separate"/>
      </w:r>
      <w:r w:rsidR="00F83F81" w:rsidRPr="00BF07E0">
        <w:rPr>
          <w:noProof/>
          <w:vertAlign w:val="superscript"/>
        </w:rPr>
        <w:t>1-3</w:t>
      </w:r>
      <w:r w:rsidRPr="00BF07E0">
        <w:fldChar w:fldCharType="end"/>
      </w:r>
      <w:r w:rsidRPr="00BF07E0">
        <w:t xml:space="preserve">. Defining the underlying mechanisms driving this pathology will identify potential novel therapeutic approaches. </w:t>
      </w:r>
    </w:p>
    <w:p w14:paraId="00C43C66" w14:textId="77777777" w:rsidR="009E5DD5" w:rsidRPr="00BF07E0" w:rsidRDefault="009E5DD5" w:rsidP="008754B4"/>
    <w:p w14:paraId="4CB673B4" w14:textId="2C8F95DF" w:rsidR="00D2314D" w:rsidRPr="00BF07E0" w:rsidRDefault="001B501A" w:rsidP="008754B4">
      <w:r w:rsidRPr="00BF07E0">
        <w:t xml:space="preserve">In a healthy adult, aortic valve leaflets are </w:t>
      </w:r>
      <w:r w:rsidR="00E50264" w:rsidRPr="00BF07E0">
        <w:t xml:space="preserve">approximately </w:t>
      </w:r>
      <w:r w:rsidR="000F0F4A" w:rsidRPr="00BF07E0">
        <w:t>one</w:t>
      </w:r>
      <w:r w:rsidRPr="00BF07E0">
        <w:t xml:space="preserve"> millimeter thick, and their main function is to maintain the unidirectional flow of blood out of the left ventricle</w:t>
      </w:r>
      <w:r w:rsidRPr="00BF07E0">
        <w:fldChar w:fldCharType="begin"/>
      </w:r>
      <w:r w:rsidR="00F83F81" w:rsidRPr="00BF07E0">
        <w:instrText xml:space="preserve"> ADDIN EN.CITE &lt;EndNote&gt;&lt;Cite&gt;&lt;Author&gt;Misfeld&lt;/Author&gt;&lt;Year&gt;2007&lt;/Year&gt;&lt;RecNum&gt;4&lt;/RecNum&gt;&lt;DisplayText&gt;&lt;style face="superscript"&gt;4&lt;/style&gt;&lt;/DisplayText&gt;&lt;record&gt;&lt;rec-number&gt;4&lt;/rec-number&gt;&lt;foreign-keys&gt;&lt;key app="EN" db-id="2fztdspaz5edsxextr05dz0s5ze9vz9ff2t5" timestamp="1613413568"&gt;4&lt;/key&gt;&lt;/foreign-keys&gt;&lt;ref-type name="Journal Article"&gt;17&lt;/ref-type&gt;&lt;contributors&gt;&lt;authors&gt;&lt;author&gt;Misfeld, M.&lt;/author&gt;&lt;author&gt;Sievers, H. H.&lt;/author&gt;&lt;/authors&gt;&lt;/contributors&gt;&lt;auth-address&gt;University of Luebeck, Clinic of Cardiac and Thoracic Surgery, Ratzeburger Allee 160, 23538 Luebeck, Germany. martinmisfeld@yahoo.com&lt;/auth-address&gt;&lt;titles&gt;&lt;title&gt;Heart valve macro- and microstructure&lt;/title&gt;&lt;secondary-title&gt;Philos Trans R Soc Lond B Biol Sci&lt;/secondary-title&gt;&lt;/titles&gt;&lt;periodical&gt;&lt;full-title&gt;Philos Trans R Soc Lond B Biol Sci&lt;/full-title&gt;&lt;/periodical&gt;&lt;pages&gt;1421-36&lt;/pages&gt;&lt;volume&gt;362&lt;/volume&gt;&lt;number&gt;1484&lt;/number&gt;&lt;edition&gt;2007/06/22&lt;/edition&gt;&lt;keywords&gt;&lt;keyword&gt;Biomechanical Phenomena&lt;/keyword&gt;&lt;keyword&gt;Blood Circulation&lt;/keyword&gt;&lt;keyword&gt;Heart Valves/*anatomy &amp;amp; histology/physiology&lt;/keyword&gt;&lt;keyword&gt;Humans&lt;/keyword&gt;&lt;/keywords&gt;&lt;dates&gt;&lt;year&gt;2007&lt;/year&gt;&lt;pub-dates&gt;&lt;date&gt;Aug 29&lt;/date&gt;&lt;/pub-dates&gt;&lt;/dates&gt;&lt;isbn&gt;0962-8436 (Print)&amp;#xD;0962-8436&lt;/isbn&gt;&lt;accession-num&gt;17581807&lt;/accession-num&gt;&lt;urls&gt;&lt;/urls&gt;&lt;custom2&gt;PMC2440405&lt;/custom2&gt;&lt;electronic-resource-num&gt;10.1098/rstb.2007.2125&lt;/electronic-resource-num&gt;&lt;remote-database-provider&gt;NLM&lt;/remote-database-provider&gt;&lt;language&gt;eng&lt;/language&gt;&lt;/record&gt;&lt;/Cite&gt;&lt;/EndNote&gt;</w:instrText>
      </w:r>
      <w:r w:rsidRPr="00BF07E0">
        <w:fldChar w:fldCharType="separate"/>
      </w:r>
      <w:r w:rsidR="00A94198" w:rsidRPr="00BF07E0">
        <w:rPr>
          <w:noProof/>
          <w:vertAlign w:val="superscript"/>
        </w:rPr>
        <w:t>4</w:t>
      </w:r>
      <w:r w:rsidRPr="00BF07E0">
        <w:fldChar w:fldCharType="end"/>
      </w:r>
      <w:r w:rsidRPr="00BF07E0">
        <w:t>. Each of the three leaflet</w:t>
      </w:r>
      <w:r w:rsidR="006733BF" w:rsidRPr="00BF07E0">
        <w:t>s</w:t>
      </w:r>
      <w:r w:rsidRPr="00BF07E0">
        <w:t xml:space="preserve"> is comprised of a layer of valve endothelial cells (VECs) that line</w:t>
      </w:r>
      <w:r w:rsidR="00A1341B" w:rsidRPr="00BF07E0">
        <w:t>s</w:t>
      </w:r>
      <w:r w:rsidRPr="00BF07E0">
        <w:t xml:space="preserve"> the outer surface of the leaflet and functions as a barrier. VECs maintain valve homeostasis by regulating permeability, inflammatory cell adhesion, and paracrine signaling</w:t>
      </w:r>
      <w:r w:rsidRPr="00BF07E0">
        <w:fldChar w:fldCharType="begin">
          <w:fldData xml:space="preserve">PEVuZE5vdGU+PENpdGU+PEF1dGhvcj5BbnN0aW5lPC9BdXRob3I+PFllYXI+MjAxNjwvWWVhcj48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</w:fldData>
        </w:fldChar>
      </w:r>
      <w:r w:rsidR="00F83F81" w:rsidRPr="00BF07E0">
        <w:instrText xml:space="preserve"> ADDIN EN.CITE </w:instrText>
      </w:r>
      <w:r w:rsidR="00F83F81" w:rsidRPr="00BF07E0">
        <w:fldChar w:fldCharType="begin">
          <w:fldData xml:space="preserve">PEVuZE5vdGU+PENpdGU+PEF1dGhvcj5BbnN0aW5lPC9BdXRob3I+PFllYXI+MjAxNjwvWWVhcj48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</w:fldData>
        </w:fldChar>
      </w:r>
      <w:r w:rsidR="00F83F81" w:rsidRPr="00BF07E0">
        <w:instrText xml:space="preserve"> ADDIN EN.CITE.DATA </w:instrText>
      </w:r>
      <w:r w:rsidR="00F83F81" w:rsidRPr="00BF07E0">
        <w:fldChar w:fldCharType="end"/>
      </w:r>
      <w:r w:rsidRPr="00BF07E0">
        <w:fldChar w:fldCharType="separate"/>
      </w:r>
      <w:r w:rsidR="00F83F81" w:rsidRPr="00BF07E0">
        <w:rPr>
          <w:noProof/>
          <w:vertAlign w:val="superscript"/>
        </w:rPr>
        <w:t>5-7</w:t>
      </w:r>
      <w:r w:rsidRPr="00BF07E0">
        <w:fldChar w:fldCharType="end"/>
      </w:r>
      <w:r w:rsidR="00904919" w:rsidRPr="00BF07E0">
        <w:t xml:space="preserve">. </w:t>
      </w:r>
      <w:r w:rsidR="002C1859" w:rsidRPr="00BF07E0">
        <w:t xml:space="preserve">Valve interstitial cells (VICs) </w:t>
      </w:r>
      <w:r w:rsidR="0088319C" w:rsidRPr="00BF07E0">
        <w:t xml:space="preserve">comprise the majority of cells </w:t>
      </w:r>
      <w:r w:rsidR="008D437F" w:rsidRPr="00BF07E0">
        <w:t>within</w:t>
      </w:r>
      <w:r w:rsidR="002C1859" w:rsidRPr="00BF07E0">
        <w:t xml:space="preserve"> the </w:t>
      </w:r>
      <w:r w:rsidR="008D437F" w:rsidRPr="00BF07E0">
        <w:t xml:space="preserve">valve </w:t>
      </w:r>
      <w:r w:rsidR="002C1859" w:rsidRPr="00BF07E0">
        <w:t>leaflet</w:t>
      </w:r>
      <w:r w:rsidR="002C1859" w:rsidRPr="00BF07E0">
        <w:fldChar w:fldCharType="begin"/>
      </w:r>
      <w:r w:rsidR="00FB7468" w:rsidRPr="00BF07E0">
        <w:instrText xml:space="preserve"> ADDIN EN.CITE &lt;EndNote&gt;&lt;Cite&gt;&lt;Author&gt;Leopold&lt;/Author&gt;&lt;Year&gt;2012&lt;/Year&gt;&lt;RecNum&gt;1695&lt;/RecNum&gt;&lt;DisplayText&gt;&lt;style face="superscript"&gt;8&lt;/style&gt;&lt;/DisplayText&gt;&lt;record&gt;&lt;rec-number&gt;1695&lt;/rec-number&gt;&lt;foreign-keys&gt;&lt;key app="EN" db-id="f595vexxxxsevkef95cv2256rxdf0vzpewwp" timestamp="1502818400" guid="8f6dbdb0-1071-409d-8cc8-ca95c0c558ab"&gt;1695&lt;/key&gt;&lt;/foreign-keys&gt;&lt;ref-type name="Journal Article"&gt;17&lt;/ref-type&gt;&lt;contributors&gt;&lt;authors&gt;&lt;author&gt;Leopold, J. A.&lt;/author&gt;&lt;/authors&gt;&lt;/contributors&gt;&lt;auth-address&gt;Brigham and Women&amp;apos;s Hospital and Harvard Medical School, Boston, MA 02115, USA. jleopold@partners.org&lt;/auth-address&gt;&lt;titles&gt;&lt;title&gt;Cellular mechanisms of aortic valve calcification&lt;/title&gt;&lt;secondary-title&gt;Circ Cardiovasc Interv&lt;/secondary-title&gt;&lt;/titles&gt;&lt;periodical&gt;&lt;full-title&gt;Circ Cardiovasc Interv&lt;/full-title&gt;&lt;/periodical&gt;&lt;pages&gt;605-14&lt;/pages&gt;&lt;volume&gt;5&lt;/volume&gt;&lt;number&gt;4&lt;/number&gt;&lt;keywords&gt;&lt;keyword&gt;Aortic Valve/immunology/*pathology&lt;/keyword&gt;&lt;keyword&gt;Aortic Valve Stenosis/immunology/mortality/*pathology&lt;/keyword&gt;&lt;keyword&gt;Calcinosis/immunology/mortality/*pathology&lt;/keyword&gt;&lt;keyword&gt;Cell Differentiation&lt;/keyword&gt;&lt;keyword&gt;Humans&lt;/keyword&gt;&lt;keyword&gt;Osteoblasts/*pathology&lt;/keyword&gt;&lt;keyword&gt;Stem Cells/*pathology&lt;/keyword&gt;&lt;/keywords&gt;&lt;dates&gt;&lt;year&gt;2012&lt;/year&gt;&lt;pub-dates&gt;&lt;date&gt;Aug 01&lt;/date&gt;&lt;/pub-dates&gt;&lt;/dates&gt;&lt;isbn&gt;1941-7632 (Electronic)&amp;#xD;1941-7640 (Linking)&lt;/isbn&gt;&lt;accession-num&gt;22896576&lt;/accession-num&gt;&lt;urls&gt;&lt;related-urls&gt;&lt;url&gt;https://www.ncbi.nlm.nih.gov/pubmed/22896576&lt;/url&gt;&lt;url&gt;http://circinterventions.ahajournals.org/content/circcvint/5/4/605.full.pdf&lt;/url&gt;&lt;/related-urls&gt;&lt;/urls&gt;&lt;custom2&gt;PMC3427002&lt;/custom2&gt;&lt;electronic-resource-num&gt;10.1161/CIRCINTERVENTIONS.112.971028&lt;/electronic-resource-num&gt;&lt;/record&gt;&lt;/Cite&gt;&lt;/EndNote&gt;</w:instrText>
      </w:r>
      <w:r w:rsidR="002C1859" w:rsidRPr="00BF07E0">
        <w:fldChar w:fldCharType="separate"/>
      </w:r>
      <w:r w:rsidR="00A94198" w:rsidRPr="00BF07E0">
        <w:rPr>
          <w:noProof/>
          <w:vertAlign w:val="superscript"/>
        </w:rPr>
        <w:t>8</w:t>
      </w:r>
      <w:r w:rsidR="002C1859" w:rsidRPr="00BF07E0">
        <w:fldChar w:fldCharType="end"/>
      </w:r>
      <w:r w:rsidR="002C1859" w:rsidRPr="00BF07E0">
        <w:t xml:space="preserve">. </w:t>
      </w:r>
      <w:r w:rsidR="00D2314D" w:rsidRPr="00BF07E0">
        <w:t xml:space="preserve">VICs are arranged in three distinctive layers in the leaflet. These layers are known as the ventricularis, </w:t>
      </w:r>
      <w:r w:rsidR="00244CC9" w:rsidRPr="00BF07E0">
        <w:t>the</w:t>
      </w:r>
      <w:r w:rsidR="00D2314D" w:rsidRPr="00BF07E0">
        <w:t xml:space="preserve"> spongiosa, and the fibrosa</w:t>
      </w:r>
      <w:r w:rsidR="00D2314D" w:rsidRPr="00BF07E0">
        <w:fldChar w:fldCharType="begin"/>
      </w:r>
      <w:r w:rsidR="00FB7468" w:rsidRPr="00BF07E0">
        <w:instrText xml:space="preserve"> ADDIN EN.CITE &lt;EndNote&gt;&lt;Cite&gt;&lt;Author&gt;Chen&lt;/Author&gt;&lt;Year&gt;2011&lt;/Year&gt;&lt;RecNum&gt;1144&lt;/RecNum&gt;&lt;DisplayText&gt;&lt;style face="superscript"&gt;9&lt;/style&gt;&lt;/DisplayText&gt;&lt;record&gt;&lt;rec-number&gt;1144&lt;/rec-number&gt;&lt;foreign-keys&gt;&lt;key app="EN" db-id="f595vexxxxsevkef95cv2256rxdf0vzpewwp" timestamp="1481746596" guid="4cfd8399-0e7a-4468-89a0-acf3f6e721c0"&gt;1144&lt;/key&gt;&lt;/foreign-keys&gt;&lt;ref-type name="Journal Article"&gt;17&lt;/ref-type&gt;&lt;contributors&gt;&lt;authors&gt;&lt;author&gt;Chen, J. H.&lt;/author&gt;&lt;author&gt;Simmons, C. A.&lt;/author&gt;&lt;/authors&gt;&lt;/contributors&gt;&lt;auth-address&gt;Institute of Biomaterials and Biomedical Engineering, University of Toronto, Toronto, ON, Canada.&lt;/auth-address&gt;&lt;titles&gt;&lt;title&gt;Cell-matrix interactions in the pathobiology of calcific aortic valve disease: critical roles for matricellular, matricrine, and matrix mechanics cues&lt;/title&gt;&lt;secondary-title&gt;Circ Res&lt;/secondary-title&gt;&lt;/titles&gt;&lt;periodical&gt;&lt;full-title&gt;Circ Res&lt;/full-title&gt;&lt;/periodical&gt;&lt;pages&gt;1510-24&lt;/pages&gt;&lt;volume&gt;108&lt;/volume&gt;&lt;number&gt;12&lt;/number&gt;&lt;keywords&gt;&lt;keyword&gt;Animals&lt;/keyword&gt;&lt;keyword&gt;Aortic Valve/*metabolism/pathology&lt;/keyword&gt;&lt;keyword&gt;Calcinosis/genetics/*metabolism/pathology&lt;/keyword&gt;&lt;keyword&gt;Cell Adhesion/genetics&lt;/keyword&gt;&lt;keyword&gt;Extracellular Matrix/genetics/*metabolism/pathology&lt;/keyword&gt;&lt;keyword&gt;Heart Valve Diseases/genetics/*metabolism/pathology&lt;/keyword&gt;&lt;keyword&gt;Humans&lt;/keyword&gt;&lt;keyword&gt;Intercellular Signaling Peptides and Proteins/genetics/metabolism&lt;/keyword&gt;&lt;keyword&gt;*Signal Transduction&lt;/keyword&gt;&lt;/keywords&gt;&lt;dates&gt;&lt;year&gt;2011&lt;/year&gt;&lt;pub-dates&gt;&lt;date&gt;Jun 10&lt;/date&gt;&lt;/pub-dates&gt;&lt;/dates&gt;&lt;isbn&gt;1524-4571 (Electronic)&amp;#xD;0009-7330 (Linking)&lt;/isbn&gt;&lt;accession-num&gt;21659654&lt;/accession-num&gt;&lt;urls&gt;&lt;related-urls&gt;&lt;url&gt;https://www.ncbi.nlm.nih.gov/pubmed/21659654&lt;/url&gt;&lt;url&gt;http://circres.ahajournals.org/content/circresaha/108/12/1510.full.pdf&lt;/url&gt;&lt;/related-urls&gt;&lt;/urls&gt;&lt;electronic-resource-num&gt;10.1161/CIRCRESAHA.110.234237&lt;/electronic-resource-num&gt;&lt;/record&gt;&lt;/Cite&gt;&lt;/EndNote&gt;</w:instrText>
      </w:r>
      <w:r w:rsidR="00D2314D" w:rsidRPr="00BF07E0">
        <w:fldChar w:fldCharType="separate"/>
      </w:r>
      <w:r w:rsidR="00A94198" w:rsidRPr="00BF07E0">
        <w:rPr>
          <w:noProof/>
          <w:vertAlign w:val="superscript"/>
        </w:rPr>
        <w:t>9</w:t>
      </w:r>
      <w:r w:rsidR="00D2314D" w:rsidRPr="00BF07E0">
        <w:fldChar w:fldCharType="end"/>
      </w:r>
      <w:r w:rsidR="00D2314D" w:rsidRPr="00BF07E0">
        <w:t xml:space="preserve">. The ventricularis faces the left </w:t>
      </w:r>
      <w:r w:rsidR="00E00F5C" w:rsidRPr="00BF07E0">
        <w:t xml:space="preserve">ventricle </w:t>
      </w:r>
      <w:r w:rsidR="00D2314D" w:rsidRPr="00BF07E0">
        <w:t xml:space="preserve">and contains collagen and elastin fibers. The middle </w:t>
      </w:r>
      <w:r w:rsidR="00904919" w:rsidRPr="00BF07E0">
        <w:t xml:space="preserve">layer, the </w:t>
      </w:r>
      <w:r w:rsidR="00D2314D" w:rsidRPr="00BF07E0">
        <w:t>spongiosa</w:t>
      </w:r>
      <w:r w:rsidR="00904919" w:rsidRPr="00BF07E0">
        <w:t xml:space="preserve">, </w:t>
      </w:r>
      <w:r w:rsidR="00D2314D" w:rsidRPr="00BF07E0">
        <w:t>contains high proteoglycan content that provides shear flexibility during the cardiac cycle. The outer fibrosa layer is located close to the outflow surface on the aortic side and is rich in Type I and Type III fibrillar collagen which provide strength to maintain coaptation during diastole</w:t>
      </w:r>
      <w:r w:rsidR="00D2314D" w:rsidRPr="00BF07E0">
        <w:fldChar w:fldCharType="begin">
          <w:fldData xml:space="preserve">PEVuZE5vdGU+PENpdGU+PEF1dGhvcj5TYWNrczwvQXV0aG9yPjxZZWFyPjIwMDk8L1llYXI+PFJl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==
</w:fldData>
        </w:fldChar>
      </w:r>
      <w:r w:rsidR="00F83F81" w:rsidRPr="00BF07E0">
        <w:instrText xml:space="preserve"> ADDIN EN.CITE </w:instrText>
      </w:r>
      <w:r w:rsidR="00F83F81" w:rsidRPr="00BF07E0">
        <w:fldChar w:fldCharType="begin">
          <w:fldData xml:space="preserve">PEVuZE5vdGU+PENpdGU+PEF1dGhvcj5TYWNrczwvQXV0aG9yPjxZZWFyPjIwMDk8L1llYXI+PFJl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==
</w:fldData>
        </w:fldChar>
      </w:r>
      <w:r w:rsidR="00F83F81" w:rsidRPr="00BF07E0">
        <w:instrText xml:space="preserve"> ADDIN EN.CITE.DATA </w:instrText>
      </w:r>
      <w:r w:rsidR="00F83F81" w:rsidRPr="00BF07E0">
        <w:fldChar w:fldCharType="end"/>
      </w:r>
      <w:r w:rsidR="00D2314D" w:rsidRPr="00BF07E0">
        <w:fldChar w:fldCharType="separate"/>
      </w:r>
      <w:r w:rsidR="00F83F81" w:rsidRPr="00BF07E0">
        <w:rPr>
          <w:noProof/>
          <w:vertAlign w:val="superscript"/>
        </w:rPr>
        <w:t>10-12</w:t>
      </w:r>
      <w:r w:rsidR="00D2314D" w:rsidRPr="00BF07E0">
        <w:fldChar w:fldCharType="end"/>
      </w:r>
      <w:r w:rsidR="00D2314D" w:rsidRPr="00BF07E0">
        <w:t>. VICs reside in a quiescent state</w:t>
      </w:r>
      <w:r w:rsidR="00A1341B" w:rsidRPr="00BF07E0">
        <w:t>,</w:t>
      </w:r>
      <w:r w:rsidR="006733BF" w:rsidRPr="00BF07E0">
        <w:t xml:space="preserve"> however</w:t>
      </w:r>
      <w:r w:rsidR="001E24FF">
        <w:t>,</w:t>
      </w:r>
      <w:r w:rsidR="00D2314D" w:rsidRPr="00BF07E0">
        <w:t xml:space="preserve"> factors such as inflammation, remodeling of the extracellular matrix (ECM), and mechanical stress may disrupt VIC homeostasis</w:t>
      </w:r>
      <w:r w:rsidR="00D2314D" w:rsidRPr="00BF07E0">
        <w:fldChar w:fldCharType="begin">
          <w:fldData xml:space="preserve">PEVuZE5vdGU+PENpdGU+PEF1dGhvcj5SYWphbWFubmFuPC9BdXRob3I+PFllYXI+MjAxMTwvWWVh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</w:fldData>
        </w:fldChar>
      </w:r>
      <w:r w:rsidR="00F83F81" w:rsidRPr="00BF07E0">
        <w:instrText xml:space="preserve"> ADDIN EN.CITE </w:instrText>
      </w:r>
      <w:r w:rsidR="00F83F81" w:rsidRPr="00BF07E0">
        <w:fldChar w:fldCharType="begin">
          <w:fldData xml:space="preserve">PEVuZE5vdGU+PENpdGU+PEF1dGhvcj5SYWphbWFubmFuPC9BdXRob3I+PFllYXI+MjAxMTwvWWVh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</w:fldData>
        </w:fldChar>
      </w:r>
      <w:r w:rsidR="00F83F81" w:rsidRPr="00BF07E0">
        <w:instrText xml:space="preserve"> ADDIN EN.CITE.DATA </w:instrText>
      </w:r>
      <w:r w:rsidR="00F83F81" w:rsidRPr="00BF07E0">
        <w:fldChar w:fldCharType="end"/>
      </w:r>
      <w:r w:rsidR="00D2314D" w:rsidRPr="00BF07E0">
        <w:fldChar w:fldCharType="separate"/>
      </w:r>
      <w:r w:rsidR="00F83F81" w:rsidRPr="00BF07E0">
        <w:rPr>
          <w:noProof/>
          <w:vertAlign w:val="superscript"/>
        </w:rPr>
        <w:t>8,9,13-16</w:t>
      </w:r>
      <w:r w:rsidR="00D2314D" w:rsidRPr="00BF07E0">
        <w:fldChar w:fldCharType="end"/>
      </w:r>
      <w:r w:rsidR="00D2314D" w:rsidRPr="00BF07E0">
        <w:t xml:space="preserve">. With loss of homeostasis, VICs activate and acquire a myofibroblast-like phenotype capable of proliferation, contraction, </w:t>
      </w:r>
      <w:r w:rsidR="00A1341B" w:rsidRPr="00BF07E0">
        <w:t xml:space="preserve">and </w:t>
      </w:r>
      <w:r w:rsidR="00D2314D" w:rsidRPr="00BF07E0">
        <w:t>secretion of proteins that remodel the extracellular millieu</w:t>
      </w:r>
      <w:r w:rsidR="00D2314D" w:rsidRPr="00BF07E0">
        <w:fldChar w:fldCharType="begin">
          <w:fldData xml:space="preserve">PEVuZE5vdGU+PENpdGU+PEF1dGhvcj5MaXU8L0F1dGhvcj48WWVhcj4yMDA3PC9ZZWFyPjxSZWNO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==
</w:fldData>
        </w:fldChar>
      </w:r>
      <w:r w:rsidR="00FB7468" w:rsidRPr="00BF07E0">
        <w:instrText xml:space="preserve"> ADDIN EN.CITE </w:instrText>
      </w:r>
      <w:r w:rsidR="00FB7468" w:rsidRPr="00BF07E0">
        <w:fldChar w:fldCharType="begin">
          <w:fldData xml:space="preserve">PEVuZE5vdGU+PENpdGU+PEF1dGhvcj5MaXU8L0F1dGhvcj48WWVhcj4yMDA3PC9ZZWFyPjxSZWNO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==
</w:fldData>
        </w:fldChar>
      </w:r>
      <w:r w:rsidR="00FB7468" w:rsidRPr="00BF07E0">
        <w:instrText xml:space="preserve"> ADDIN EN.CITE.DATA </w:instrText>
      </w:r>
      <w:r w:rsidR="00FB7468" w:rsidRPr="00BF07E0">
        <w:fldChar w:fldCharType="end"/>
      </w:r>
      <w:r w:rsidR="00D2314D" w:rsidRPr="00BF07E0">
        <w:fldChar w:fldCharType="separate"/>
      </w:r>
      <w:r w:rsidR="00F83F81" w:rsidRPr="00BF07E0">
        <w:rPr>
          <w:noProof/>
          <w:vertAlign w:val="superscript"/>
        </w:rPr>
        <w:t>17</w:t>
      </w:r>
      <w:r w:rsidR="00D2314D" w:rsidRPr="00BF07E0">
        <w:fldChar w:fldCharType="end"/>
      </w:r>
      <w:r w:rsidR="00D2314D" w:rsidRPr="00BF07E0">
        <w:t>. Activated VICs can transition into calcifying cell</w:t>
      </w:r>
      <w:r w:rsidR="0002010A" w:rsidRPr="00BF07E0">
        <w:t>s</w:t>
      </w:r>
      <w:r w:rsidR="00D2314D" w:rsidRPr="00BF07E0">
        <w:t xml:space="preserve"> which is reminiscent of the differentiation of a mesenchymal stem cell (MSC) into an osteoblast</w:t>
      </w:r>
      <w:r w:rsidR="00D2314D" w:rsidRPr="00BF07E0">
        <w:fldChar w:fldCharType="begin">
          <w:fldData xml:space="preserve">PEVuZE5vdGU+PENpdGU+PEF1dGhvcj5MaXU8L0F1dGhvcj48WWVhcj4yMDA3PC9ZZWFyPjxSZWNO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</w:fldData>
        </w:fldChar>
      </w:r>
      <w:r w:rsidR="00F83F81" w:rsidRPr="00BF07E0">
        <w:instrText xml:space="preserve"> ADDIN EN.CITE </w:instrText>
      </w:r>
      <w:r w:rsidR="00F83F81" w:rsidRPr="00BF07E0">
        <w:fldChar w:fldCharType="begin">
          <w:fldData xml:space="preserve">PEVuZE5vdGU+PENpdGU+PEF1dGhvcj5MaXU8L0F1dGhvcj48WWVhcj4yMDA3PC9ZZWFyPjxSZWNO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</w:fldData>
        </w:fldChar>
      </w:r>
      <w:r w:rsidR="00F83F81" w:rsidRPr="00BF07E0">
        <w:instrText xml:space="preserve"> ADDIN EN.CITE.DATA </w:instrText>
      </w:r>
      <w:r w:rsidR="00F83F81" w:rsidRPr="00BF07E0">
        <w:fldChar w:fldCharType="end"/>
      </w:r>
      <w:r w:rsidR="00D2314D" w:rsidRPr="00BF07E0">
        <w:fldChar w:fldCharType="separate"/>
      </w:r>
      <w:r w:rsidR="00F83F81" w:rsidRPr="00BF07E0">
        <w:rPr>
          <w:noProof/>
          <w:vertAlign w:val="superscript"/>
        </w:rPr>
        <w:t>15,17-25</w:t>
      </w:r>
      <w:r w:rsidR="00D2314D" w:rsidRPr="00BF07E0">
        <w:fldChar w:fldCharType="end"/>
      </w:r>
      <w:r w:rsidR="001E24FF">
        <w:t>.</w:t>
      </w:r>
    </w:p>
    <w:p w14:paraId="744A26E7" w14:textId="77777777" w:rsidR="00D2314D" w:rsidRPr="00BF07E0" w:rsidRDefault="00D2314D" w:rsidP="008754B4"/>
    <w:p w14:paraId="55DDD23B" w14:textId="17EE3FF0" w:rsidR="00D2314D" w:rsidRPr="00BF07E0" w:rsidRDefault="00D2314D" w:rsidP="008754B4">
      <w:r w:rsidRPr="00BF07E0">
        <w:t>Calcification appears to initiate in the collagen-rich fibrosa layer from contributions of both VECs and V</w:t>
      </w:r>
      <w:r w:rsidR="0002010A" w:rsidRPr="00BF07E0">
        <w:t>I</w:t>
      </w:r>
      <w:r w:rsidRPr="00BF07E0">
        <w:t>Cs but expand</w:t>
      </w:r>
      <w:r w:rsidR="00E50264" w:rsidRPr="00BF07E0">
        <w:t>s</w:t>
      </w:r>
      <w:r w:rsidRPr="00BF07E0">
        <w:t xml:space="preserve"> and invade</w:t>
      </w:r>
      <w:r w:rsidR="003C4841" w:rsidRPr="00BF07E0">
        <w:t>s</w:t>
      </w:r>
      <w:r w:rsidRPr="00BF07E0">
        <w:t xml:space="preserve"> the other layers</w:t>
      </w:r>
      <w:r w:rsidR="003C4841" w:rsidRPr="00BF07E0">
        <w:t xml:space="preserve"> of the leaflet</w:t>
      </w:r>
      <w:r w:rsidRPr="00BF07E0">
        <w:fldChar w:fldCharType="begin"/>
      </w:r>
      <w:r w:rsidR="00FB7468" w:rsidRPr="00BF07E0">
        <w:instrText xml:space="preserve"> ADDIN EN.CITE &lt;EndNote&gt;&lt;Cite&gt;&lt;Author&gt;Leopold&lt;/Author&gt;&lt;Year&gt;2012&lt;/Year&gt;&lt;RecNum&gt;1695&lt;/RecNum&gt;&lt;DisplayText&gt;&lt;style face="superscript"&gt;8&lt;/style&gt;&lt;/DisplayText&gt;&lt;record&gt;&lt;rec-number&gt;1695&lt;/rec-number&gt;&lt;foreign-keys&gt;&lt;key app="EN" db-id="f595vexxxxsevkef95cv2256rxdf0vzpewwp" timestamp="1502818400" guid="8f6dbdb0-1071-409d-8cc8-ca95c0c558ab"&gt;1695&lt;/key&gt;&lt;/foreign-keys&gt;&lt;ref-type name="Journal Article"&gt;17&lt;/ref-type&gt;&lt;contributors&gt;&lt;authors&gt;&lt;author&gt;Leopold, J. A.&lt;/author&gt;&lt;/authors&gt;&lt;/contributors&gt;&lt;auth-address&gt;Brigham and Women&amp;apos;s Hospital and Harvard Medical School, Boston, MA 02115, USA. jleopold@partners.org&lt;/auth-address&gt;&lt;titles&gt;&lt;title&gt;Cellular mechanisms of aortic valve calcification&lt;/title&gt;&lt;secondary-title&gt;Circ Cardiovasc Interv&lt;/secondary-title&gt;&lt;/titles&gt;&lt;periodical&gt;&lt;full-title&gt;Circ Cardiovasc Interv&lt;/full-title&gt;&lt;/periodical&gt;&lt;pages&gt;605-14&lt;/pages&gt;&lt;volume&gt;5&lt;/volume&gt;&lt;number&gt;4&lt;/number&gt;&lt;keywords&gt;&lt;keyword&gt;Aortic Valve/immunology/*pathology&lt;/keyword&gt;&lt;keyword&gt;Aortic Valve Stenosis/immunology/mortality/*pathology&lt;/keyword&gt;&lt;keyword&gt;Calcinosis/immunology/mortality/*pathology&lt;/keyword&gt;&lt;keyword&gt;Cell Differentiation&lt;/keyword&gt;&lt;keyword&gt;Humans&lt;/keyword&gt;&lt;keyword&gt;Osteoblasts/*pathology&lt;/keyword&gt;&lt;keyword&gt;Stem Cells/*pathology&lt;/keyword&gt;&lt;/keywords&gt;&lt;dates&gt;&lt;year&gt;2012&lt;/year&gt;&lt;pub-dates&gt;&lt;date&gt;Aug 01&lt;/date&gt;&lt;/pub-dates&gt;&lt;/dates&gt;&lt;isbn&gt;1941-7632 (Electronic)&amp;#xD;1941-7640 (Linking)&lt;/isbn&gt;&lt;accession-num&gt;22896576&lt;/accession-num&gt;&lt;urls&gt;&lt;related-urls&gt;&lt;url&gt;https://www.ncbi.nlm.nih.gov/pubmed/22896576&lt;/url&gt;&lt;url&gt;http://circinterventions.ahajournals.org/content/circcvint/5/4/605.full.pdf&lt;/url&gt;&lt;/related-urls&gt;&lt;/urls&gt;&lt;custom2&gt;PMC3427002&lt;/custom2&gt;&lt;electronic-resource-num&gt;10.1161/CIRCINTERVENTIONS.112.971028&lt;/electronic-resource-num&gt;&lt;/record&gt;&lt;/Cite&gt;&lt;/EndNote&gt;</w:instrText>
      </w:r>
      <w:r w:rsidRPr="00BF07E0">
        <w:fldChar w:fldCharType="separate"/>
      </w:r>
      <w:r w:rsidR="00A94198" w:rsidRPr="00BF07E0">
        <w:rPr>
          <w:noProof/>
          <w:vertAlign w:val="superscript"/>
        </w:rPr>
        <w:t>8</w:t>
      </w:r>
      <w:r w:rsidRPr="00BF07E0">
        <w:fldChar w:fldCharType="end"/>
      </w:r>
      <w:r w:rsidRPr="00BF07E0">
        <w:t>. Thus, it is clear that both VECs and VICs respond to stimuli to upregulate the expression of osteogenic genes, however</w:t>
      </w:r>
      <w:r w:rsidR="006733BF" w:rsidRPr="00BF07E0">
        <w:t>,</w:t>
      </w:r>
      <w:r w:rsidRPr="00BF07E0">
        <w:t xml:space="preserve"> the precise </w:t>
      </w:r>
      <w:r w:rsidRPr="00BF07E0">
        <w:rPr>
          <w:iCs/>
        </w:rPr>
        <w:t>events driving the activation of osteogenic genes, as well as the complex interplay between the cells and the extracellular matrix of the leaflet, remain ill-defined</w:t>
      </w:r>
      <w:r w:rsidRPr="00BF07E0">
        <w:t xml:space="preserve">. Murine models are not an ideal source to study non-genetic drivers of CAVD pathogenesis, as mice </w:t>
      </w:r>
      <w:r w:rsidR="006733BF" w:rsidRPr="00BF07E0">
        <w:t>do</w:t>
      </w:r>
      <w:r w:rsidRPr="00BF07E0">
        <w:t xml:space="preserve"> not develop CAVD de novo</w:t>
      </w:r>
      <w:r w:rsidRPr="00BF07E0">
        <w:fldChar w:fldCharType="begin">
          <w:fldData xml:space="preserve">PEVuZE5vdGU+PENpdGU+PEF1dGhvcj5Ib25kYTwvQXV0aG9yPjxZZWFyPjIwMTQ8L1llYXI+PFJl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</w:fldData>
        </w:fldChar>
      </w:r>
      <w:r w:rsidR="00F83F81" w:rsidRPr="00BF07E0">
        <w:instrText xml:space="preserve"> ADDIN EN.CITE </w:instrText>
      </w:r>
      <w:r w:rsidR="00F83F81" w:rsidRPr="00BF07E0">
        <w:fldChar w:fldCharType="begin">
          <w:fldData xml:space="preserve">PEVuZE5vdGU+PENpdGU+PEF1dGhvcj5Ib25kYTwvQXV0aG9yPjxZZWFyPjIwMTQ8L1llYXI+PFJl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</w:fldData>
        </w:fldChar>
      </w:r>
      <w:r w:rsidR="00F83F81" w:rsidRPr="00BF07E0">
        <w:instrText xml:space="preserve"> ADDIN EN.CITE.DATA </w:instrText>
      </w:r>
      <w:r w:rsidR="00F83F81" w:rsidRPr="00BF07E0">
        <w:fldChar w:fldCharType="end"/>
      </w:r>
      <w:r w:rsidRPr="00BF07E0">
        <w:fldChar w:fldCharType="separate"/>
      </w:r>
      <w:r w:rsidR="00F83F81" w:rsidRPr="00BF07E0">
        <w:rPr>
          <w:noProof/>
          <w:vertAlign w:val="superscript"/>
        </w:rPr>
        <w:t>26,27</w:t>
      </w:r>
      <w:r w:rsidRPr="00BF07E0">
        <w:fldChar w:fldCharType="end"/>
      </w:r>
      <w:r w:rsidR="009A7EA8" w:rsidRPr="00BF07E0">
        <w:t xml:space="preserve">, hence the use of primary human tissues and the primary cell lines </w:t>
      </w:r>
      <w:r w:rsidR="009A7EA8" w:rsidRPr="00BF07E0">
        <w:lastRenderedPageBreak/>
        <w:t xml:space="preserve">isolated from </w:t>
      </w:r>
      <w:r w:rsidR="0035596A" w:rsidRPr="00BF07E0">
        <w:t xml:space="preserve">these tissues </w:t>
      </w:r>
      <w:r w:rsidR="00306C7B" w:rsidRPr="00BF07E0">
        <w:t>is necessary. In particular, obtaining these cells in high numbers and good quality is imperative</w:t>
      </w:r>
      <w:r w:rsidR="0002010A" w:rsidRPr="00BF07E0">
        <w:t>,</w:t>
      </w:r>
      <w:r w:rsidR="00306C7B" w:rsidRPr="00BF07E0">
        <w:t xml:space="preserve"> as the field of 3D cell cultures and organoid modeling is expanding and is </w:t>
      </w:r>
      <w:r w:rsidR="008F2A33" w:rsidRPr="00BF07E0">
        <w:t xml:space="preserve">likely </w:t>
      </w:r>
      <w:r w:rsidR="00306C7B" w:rsidRPr="00BF07E0">
        <w:t xml:space="preserve">to become an ex vivo human-based alternative to murine models. </w:t>
      </w:r>
    </w:p>
    <w:p w14:paraId="16F8DD1C" w14:textId="506146F0" w:rsidR="00575F3B" w:rsidRPr="00BF07E0" w:rsidRDefault="00575F3B" w:rsidP="008754B4"/>
    <w:p w14:paraId="3EEB4938" w14:textId="42E40E04" w:rsidR="00575F3B" w:rsidRPr="00BF07E0" w:rsidRDefault="00575F3B" w:rsidP="008754B4">
      <w:r w:rsidRPr="00BF07E0">
        <w:t xml:space="preserve">The purpose of </w:t>
      </w:r>
      <w:r w:rsidR="007A48A7" w:rsidRPr="00BF07E0">
        <w:t xml:space="preserve">the present </w:t>
      </w:r>
      <w:r w:rsidR="0035596A" w:rsidRPr="00BF07E0">
        <w:t xml:space="preserve">method </w:t>
      </w:r>
      <w:r w:rsidR="00CA4D18" w:rsidRPr="00BF07E0">
        <w:t xml:space="preserve">is </w:t>
      </w:r>
      <w:r w:rsidR="007D0DFF" w:rsidRPr="00BF07E0">
        <w:t xml:space="preserve">to </w:t>
      </w:r>
      <w:r w:rsidR="0035596A" w:rsidRPr="00BF07E0">
        <w:t xml:space="preserve">share </w:t>
      </w:r>
      <w:r w:rsidR="00763A85" w:rsidRPr="00BF07E0">
        <w:t xml:space="preserve">a workflow </w:t>
      </w:r>
      <w:r w:rsidR="0035596A" w:rsidRPr="00BF07E0">
        <w:t xml:space="preserve">that has </w:t>
      </w:r>
      <w:r w:rsidR="00244CC9" w:rsidRPr="00BF07E0">
        <w:t>e</w:t>
      </w:r>
      <w:r w:rsidR="00763A85" w:rsidRPr="00BF07E0">
        <w:t>stablish</w:t>
      </w:r>
      <w:r w:rsidR="0035596A" w:rsidRPr="00BF07E0">
        <w:t>ed</w:t>
      </w:r>
      <w:r w:rsidR="00763A85" w:rsidRPr="00BF07E0">
        <w:t xml:space="preserve"> the conditions </w:t>
      </w:r>
      <w:r w:rsidR="0088146B" w:rsidRPr="00BF07E0">
        <w:t xml:space="preserve">to efficiently isolate and grow VECs and VICs </w:t>
      </w:r>
      <w:r w:rsidR="0035596A" w:rsidRPr="00BF07E0">
        <w:t xml:space="preserve">obtained </w:t>
      </w:r>
      <w:r w:rsidR="00763734" w:rsidRPr="00BF07E0">
        <w:t xml:space="preserve">from </w:t>
      </w:r>
      <w:r w:rsidR="00923E74" w:rsidRPr="00BF07E0">
        <w:t>surgically removed</w:t>
      </w:r>
      <w:r w:rsidR="00763734" w:rsidRPr="00BF07E0">
        <w:t xml:space="preserve"> valve</w:t>
      </w:r>
      <w:r w:rsidR="00244CC9" w:rsidRPr="00BF07E0">
        <w:t>s</w:t>
      </w:r>
      <w:r w:rsidR="00763734" w:rsidRPr="00BF07E0">
        <w:t xml:space="preserve"> from </w:t>
      </w:r>
      <w:r w:rsidR="00406D79" w:rsidRPr="00BF07E0">
        <w:t xml:space="preserve">human </w:t>
      </w:r>
      <w:r w:rsidR="00763734" w:rsidRPr="00BF07E0">
        <w:t xml:space="preserve">donors. </w:t>
      </w:r>
      <w:r w:rsidR="006C4E4B" w:rsidRPr="00BF07E0">
        <w:t>Pr</w:t>
      </w:r>
      <w:r w:rsidR="00A01042" w:rsidRPr="00BF07E0">
        <w:t xml:space="preserve">evious </w:t>
      </w:r>
      <w:r w:rsidR="00244CC9" w:rsidRPr="00BF07E0">
        <w:t>studies</w:t>
      </w:r>
      <w:r w:rsidR="00A01042" w:rsidRPr="00BF07E0">
        <w:t xml:space="preserve"> </w:t>
      </w:r>
      <w:r w:rsidR="0035596A" w:rsidRPr="00BF07E0">
        <w:t>have</w:t>
      </w:r>
      <w:r w:rsidR="00A01042" w:rsidRPr="00BF07E0">
        <w:t xml:space="preserve"> </w:t>
      </w:r>
      <w:r w:rsidR="005F6407" w:rsidRPr="00BF07E0">
        <w:t>show</w:t>
      </w:r>
      <w:r w:rsidR="002508ED" w:rsidRPr="00BF07E0">
        <w:t>ed</w:t>
      </w:r>
      <w:r w:rsidR="005F6407" w:rsidRPr="00BF07E0">
        <w:t xml:space="preserve"> </w:t>
      </w:r>
      <w:r w:rsidR="00424748" w:rsidRPr="00BF07E0">
        <w:t>successful</w:t>
      </w:r>
      <w:r w:rsidR="00D8370D" w:rsidRPr="00BF07E0">
        <w:t xml:space="preserve"> isolation of VECs and VICs from porcine</w:t>
      </w:r>
      <w:r w:rsidR="00FF113B" w:rsidRPr="00BF07E0">
        <w:fldChar w:fldCharType="begin"/>
      </w:r>
      <w:r w:rsidR="00FB7468" w:rsidRPr="00BF07E0">
        <w:instrText xml:space="preserve"> ADDIN EN.CITE &lt;EndNote&gt;&lt;Cite&gt;&lt;Author&gt;Gould&lt;/Author&gt;&lt;Year&gt;2010&lt;/Year&gt;&lt;RecNum&gt;868&lt;/RecNum&gt;&lt;DisplayText&gt;&lt;style face="superscript"&gt;28&lt;/style&gt;&lt;/DisplayText&gt;&lt;record&gt;&lt;rec-number&gt;868&lt;/rec-number&gt;&lt;foreign-keys&gt;&lt;key app="EN" db-id="f595vexxxxsevkef95cv2256rxdf0vzpewwp" timestamp="1457366577" guid="e523123b-4000-4f79-a807-19dcf7e42424"&gt;868&lt;/key&gt;&lt;/foreign-keys&gt;&lt;ref-type name="Journal Article"&gt;17&lt;/ref-type&gt;&lt;contributors&gt;&lt;authors&gt;&lt;author&gt;Gould, R. A.&lt;/author&gt;&lt;author&gt;Butcher, J. T.&lt;/author&gt;&lt;/authors&gt;&lt;/contributors&gt;&lt;auth-address&gt;Department of Biomedical Engineering, Cornell University.&lt;/auth-address&gt;&lt;titles&gt;&lt;title&gt;Isolation of valvular endothelial cells&lt;/title&gt;&lt;secondary-title&gt;J Vis Exp&lt;/secondary-title&gt;&lt;/titles&gt;&lt;periodical&gt;&lt;full-title&gt;J Vis Exp&lt;/full-title&gt;&lt;/periodical&gt;&lt;number&gt;46&lt;/number&gt;&lt;keywords&gt;&lt;keyword&gt;Animals&lt;/keyword&gt;&lt;keyword&gt;Cytological Techniques/*methods&lt;/keyword&gt;&lt;keyword&gt;Endothelial Cells/*cytology/metabolism&lt;/keyword&gt;&lt;keyword&gt;Heart Valves/*cytology/metabolism&lt;/keyword&gt;&lt;keyword&gt;Humans&lt;/keyword&gt;&lt;/keywords&gt;&lt;dates&gt;&lt;year&gt;2010&lt;/year&gt;&lt;/dates&gt;&lt;isbn&gt;1940-087X (Electronic)&amp;#xD;1940-087X (Linking)&lt;/isbn&gt;&lt;accession-num&gt;21248687&lt;/accession-num&gt;&lt;urls&gt;&lt;related-urls&gt;&lt;url&gt;http://www.ncbi.nlm.nih.gov/pubmed/21248687&lt;/url&gt;&lt;url&gt;http://www.ncbi.nlm.nih.gov/pmc/articles/PMC3159658/pdf/jove-46-2158.pdf&lt;/url&gt;&lt;/related-urls&gt;&lt;/urls&gt;&lt;custom2&gt;PMC3159658&lt;/custom2&gt;&lt;electronic-resource-num&gt;10.3791/2158&lt;/electronic-resource-num&gt;&lt;/record&gt;&lt;/Cite&gt;&lt;/EndNote&gt;</w:instrText>
      </w:r>
      <w:r w:rsidR="00FF113B" w:rsidRPr="00BF07E0">
        <w:fldChar w:fldCharType="separate"/>
      </w:r>
      <w:r w:rsidR="00FF113B" w:rsidRPr="00BF07E0">
        <w:rPr>
          <w:noProof/>
          <w:vertAlign w:val="superscript"/>
        </w:rPr>
        <w:t>28</w:t>
      </w:r>
      <w:r w:rsidR="00FF113B" w:rsidRPr="00BF07E0">
        <w:fldChar w:fldCharType="end"/>
      </w:r>
      <w:r w:rsidR="00D8370D" w:rsidRPr="00BF07E0">
        <w:t xml:space="preserve"> </w:t>
      </w:r>
      <w:r w:rsidR="00FA1695" w:rsidRPr="00BF07E0">
        <w:rPr>
          <w:rFonts w:cs="Segoe UI"/>
          <w:shd w:val="clear" w:color="auto" w:fill="FFFFFF"/>
        </w:rPr>
        <w:t>and</w:t>
      </w:r>
      <w:r w:rsidR="00DA61F3" w:rsidRPr="00BF07E0">
        <w:rPr>
          <w:rFonts w:cs="Segoe UI"/>
          <w:shd w:val="clear" w:color="auto" w:fill="FFFFFF"/>
        </w:rPr>
        <w:t xml:space="preserve"> murine valves</w:t>
      </w:r>
      <w:r w:rsidR="00FF113B" w:rsidRPr="00BF07E0">
        <w:rPr>
          <w:rFonts w:cs="Segoe UI"/>
          <w:shd w:val="clear" w:color="auto" w:fill="FFFFFF"/>
        </w:rPr>
        <w:fldChar w:fldCharType="begin"/>
      </w:r>
      <w:r w:rsidR="00FB7468" w:rsidRPr="00BF07E0">
        <w:rPr>
          <w:rFonts w:cs="Segoe UI"/>
          <w:shd w:val="clear" w:color="auto" w:fill="FFFFFF"/>
        </w:rPr>
        <w:instrText xml:space="preserve"> ADDIN EN.CITE &lt;EndNote&gt;&lt;Cite&gt;&lt;Author&gt;Miller&lt;/Author&gt;&lt;Year&gt;2014&lt;/Year&gt;&lt;RecNum&gt;880&lt;/RecNum&gt;&lt;DisplayText&gt;&lt;style face="superscript"&gt;29&lt;/style&gt;&lt;/DisplayText&gt;&lt;record&gt;&lt;rec-number&gt;880&lt;/rec-number&gt;&lt;foreign-keys&gt;&lt;key app="EN" db-id="f595vexxxxsevkef95cv2256rxdf0vzpewwp" timestamp="1457454766" guid="98f095bc-08e8-4306-aa9c-02b094c5a144"&gt;880&lt;/key&gt;&lt;/foreign-keys&gt;&lt;ref-type name="Journal Article"&gt;17&lt;/ref-type&gt;&lt;contributors&gt;&lt;authors&gt;&lt;author&gt;Miller, L. J.&lt;/author&gt;&lt;author&gt;Lincoln, J.&lt;/author&gt;&lt;/authors&gt;&lt;/contributors&gt;&lt;auth-address&gt;Molecular, Cellular and Developmental Biology Graduate Program, The Ohio State University; Center for Cardiovascular and Pulmonary Research, The Heart Center, The Research Institute at Nationwide Children&amp;apos;s Hospital.&amp;#xD;Center for Cardiovascular and Pulmonary Research, The Heart Center, The Research Institute at Nationwide Children&amp;apos;s Hospital; Department of Pediatrics, The Ohio State University; Joy.Lincoln@nationwidechildrens.org.&lt;/auth-address&gt;&lt;titles&gt;&lt;title&gt;Isolation of murine valve endothelial cells&lt;/title&gt;&lt;secondary-title&gt;J Vis Exp&lt;/secondary-title&gt;&lt;/titles&gt;&lt;periodical&gt;&lt;full-title&gt;J Vis Exp&lt;/full-title&gt;&lt;/periodical&gt;&lt;number&gt;90&lt;/number&gt;&lt;keywords&gt;&lt;keyword&gt;Animals&lt;/keyword&gt;&lt;keyword&gt;Cytological Techniques/*methods&lt;/keyword&gt;&lt;keyword&gt;Embryo, Mammalian/cytology&lt;/keyword&gt;&lt;keyword&gt;Endothelial Cells/*cytology&lt;/keyword&gt;&lt;keyword&gt;Female&lt;/keyword&gt;&lt;keyword&gt;Heart Valves/*cytology/embryology&lt;/keyword&gt;&lt;keyword&gt;Mice&lt;/keyword&gt;&lt;/keywords&gt;&lt;dates&gt;&lt;year&gt;2014&lt;/year&gt;&lt;/dates&gt;&lt;isbn&gt;1940-087X (Electronic)&amp;#xD;1940-087X (Linking)&lt;/isbn&gt;&lt;accession-num&gt;25177896&lt;/accession-num&gt;&lt;urls&gt;&lt;related-urls&gt;&lt;url&gt;http://www.ncbi.nlm.nih.gov/pubmed/25177896&lt;/url&gt;&lt;url&gt;http://www.ncbi.nlm.nih.gov/pmc/articles/PMC4758760/pdf/jove-90-51860.pdf&lt;/url&gt;&lt;/related-urls&gt;&lt;/urls&gt;&lt;custom2&gt;PMC4758760&lt;/custom2&gt;&lt;electronic-resource-num&gt;10.3791/51860&lt;/electronic-resource-num&gt;&lt;/record&gt;&lt;/Cite&gt;&lt;/EndNote&gt;</w:instrText>
      </w:r>
      <w:r w:rsidR="00FF113B" w:rsidRPr="00BF07E0">
        <w:rPr>
          <w:rFonts w:cs="Segoe UI"/>
          <w:shd w:val="clear" w:color="auto" w:fill="FFFFFF"/>
        </w:rPr>
        <w:fldChar w:fldCharType="separate"/>
      </w:r>
      <w:r w:rsidR="00FF113B" w:rsidRPr="00BF07E0">
        <w:rPr>
          <w:rFonts w:cs="Segoe UI"/>
          <w:noProof/>
          <w:shd w:val="clear" w:color="auto" w:fill="FFFFFF"/>
          <w:vertAlign w:val="superscript"/>
        </w:rPr>
        <w:t>29</w:t>
      </w:r>
      <w:r w:rsidR="00FF113B" w:rsidRPr="00BF07E0">
        <w:rPr>
          <w:rFonts w:cs="Segoe UI"/>
          <w:shd w:val="clear" w:color="auto" w:fill="FFFFFF"/>
        </w:rPr>
        <w:fldChar w:fldCharType="end"/>
      </w:r>
      <w:r w:rsidR="0035596A" w:rsidRPr="00BF07E0">
        <w:rPr>
          <w:rFonts w:cs="Segoe UI"/>
          <w:shd w:val="clear" w:color="auto" w:fill="FFFFFF"/>
        </w:rPr>
        <w:t>, to our knowledge this is the first to describe the isolation of these cells in human tissues</w:t>
      </w:r>
      <w:r w:rsidR="00F066FD" w:rsidRPr="00BF07E0">
        <w:rPr>
          <w:rFonts w:cs="Segoe UI"/>
          <w:shd w:val="clear" w:color="auto" w:fill="FFFFFF"/>
        </w:rPr>
        <w:t xml:space="preserve">. The protocol </w:t>
      </w:r>
      <w:r w:rsidR="00302114" w:rsidRPr="00BF07E0">
        <w:rPr>
          <w:rFonts w:cs="Segoe UI"/>
          <w:shd w:val="clear" w:color="auto" w:fill="FFFFFF"/>
        </w:rPr>
        <w:t xml:space="preserve">described here </w:t>
      </w:r>
      <w:r w:rsidR="00302114" w:rsidRPr="00BF07E0">
        <w:t>is</w:t>
      </w:r>
      <w:r w:rsidR="00CD72B8" w:rsidRPr="00BF07E0">
        <w:t xml:space="preserve"> applicable to human </w:t>
      </w:r>
      <w:r w:rsidR="00302114" w:rsidRPr="00BF07E0">
        <w:t>excised valves</w:t>
      </w:r>
      <w:r w:rsidR="00E37AB3" w:rsidRPr="00BF07E0">
        <w:t xml:space="preserve"> </w:t>
      </w:r>
      <w:r w:rsidR="00FF3840" w:rsidRPr="00BF07E0">
        <w:t>and greatly</w:t>
      </w:r>
      <w:r w:rsidR="00E37AB3" w:rsidRPr="00BF07E0">
        <w:t xml:space="preserve"> </w:t>
      </w:r>
      <w:r w:rsidR="00FF3840" w:rsidRPr="00BF07E0">
        <w:t>circumvent</w:t>
      </w:r>
      <w:r w:rsidR="009172CE" w:rsidRPr="00BF07E0">
        <w:t>s</w:t>
      </w:r>
      <w:r w:rsidR="00E37AB3" w:rsidRPr="00BF07E0">
        <w:t xml:space="preserve"> </w:t>
      </w:r>
      <w:r w:rsidR="009172CE" w:rsidRPr="00BF07E0">
        <w:t xml:space="preserve">and improves </w:t>
      </w:r>
      <w:r w:rsidR="00E37AB3" w:rsidRPr="00BF07E0">
        <w:t xml:space="preserve">the </w:t>
      </w:r>
      <w:r w:rsidR="00244CC9" w:rsidRPr="00BF07E0">
        <w:t>damage caused by</w:t>
      </w:r>
      <w:r w:rsidR="009172CE" w:rsidRPr="00BF07E0">
        <w:t xml:space="preserve"> </w:t>
      </w:r>
      <w:r w:rsidR="00E37AB3" w:rsidRPr="00BF07E0">
        <w:t xml:space="preserve">the </w:t>
      </w:r>
      <w:r w:rsidR="009D1A41" w:rsidRPr="00BF07E0">
        <w:t>often-lengthy</w:t>
      </w:r>
      <w:r w:rsidR="00E37AB3" w:rsidRPr="00BF07E0">
        <w:t xml:space="preserve"> </w:t>
      </w:r>
      <w:r w:rsidR="00B9769C" w:rsidRPr="00BF07E0">
        <w:t>p</w:t>
      </w:r>
      <w:r w:rsidR="004F56C2" w:rsidRPr="00BF07E0">
        <w:t xml:space="preserve">rocurement time </w:t>
      </w:r>
      <w:r w:rsidR="00B9769C" w:rsidRPr="00BF07E0">
        <w:t>between</w:t>
      </w:r>
      <w:r w:rsidR="004F56C2" w:rsidRPr="00BF07E0">
        <w:t xml:space="preserve"> tissue excision </w:t>
      </w:r>
      <w:r w:rsidR="00B9769C" w:rsidRPr="00BF07E0">
        <w:t>and</w:t>
      </w:r>
      <w:r w:rsidR="004F56C2" w:rsidRPr="00BF07E0">
        <w:t xml:space="preserve"> laboratory </w:t>
      </w:r>
      <w:r w:rsidR="00B9769C" w:rsidRPr="00BF07E0">
        <w:t>processing by introducing the utilization of a cold storage solution</w:t>
      </w:r>
      <w:r w:rsidR="004E7912" w:rsidRPr="00BF07E0">
        <w:t>, a</w:t>
      </w:r>
      <w:r w:rsidR="00B9769C" w:rsidRPr="00BF07E0">
        <w:t xml:space="preserve"> </w:t>
      </w:r>
      <w:r w:rsidR="00F15DB9" w:rsidRPr="00BF07E0">
        <w:t>buffered</w:t>
      </w:r>
      <w:r w:rsidR="00244CC9" w:rsidRPr="00BF07E0">
        <w:t xml:space="preserve"> </w:t>
      </w:r>
      <w:r w:rsidR="00F15DB9" w:rsidRPr="00BF07E0">
        <w:t xml:space="preserve">solution </w:t>
      </w:r>
      <w:r w:rsidR="00B67559" w:rsidRPr="00BF07E0">
        <w:t xml:space="preserve">clinically </w:t>
      </w:r>
      <w:r w:rsidR="00B9769C" w:rsidRPr="00BF07E0">
        <w:t>utilized in organ transplant</w:t>
      </w:r>
      <w:r w:rsidR="00B67559" w:rsidRPr="00BF07E0">
        <w:t>s</w:t>
      </w:r>
      <w:r w:rsidR="00B9769C" w:rsidRPr="00BF07E0">
        <w:t xml:space="preserve"> </w:t>
      </w:r>
      <w:r w:rsidR="004E7912" w:rsidRPr="00BF07E0">
        <w:t>that</w:t>
      </w:r>
      <w:r w:rsidR="00B9769C" w:rsidRPr="00BF07E0">
        <w:t xml:space="preserve"> greatly stabilize</w:t>
      </w:r>
      <w:r w:rsidR="00244CC9" w:rsidRPr="00BF07E0">
        <w:t>s</w:t>
      </w:r>
      <w:r w:rsidR="00B9769C" w:rsidRPr="00BF07E0">
        <w:t xml:space="preserve"> cells of the excised tissue.</w:t>
      </w:r>
      <w:r w:rsidR="00B67559" w:rsidRPr="00BF07E0">
        <w:t xml:space="preserve"> </w:t>
      </w:r>
      <w:r w:rsidR="00593D07" w:rsidRPr="00BF07E0">
        <w:t xml:space="preserve">The protocol described here also </w:t>
      </w:r>
      <w:r w:rsidR="00A234F1" w:rsidRPr="00BF07E0">
        <w:t>show</w:t>
      </w:r>
      <w:r w:rsidR="00244CC9" w:rsidRPr="00BF07E0">
        <w:t>s</w:t>
      </w:r>
      <w:r w:rsidR="00A234F1" w:rsidRPr="00BF07E0">
        <w:t xml:space="preserve"> how to determine cell phenotype and </w:t>
      </w:r>
      <w:r w:rsidR="00593D07" w:rsidRPr="00BF07E0">
        <w:t xml:space="preserve">guarantee high </w:t>
      </w:r>
      <w:r w:rsidR="00244CC9" w:rsidRPr="00BF07E0">
        <w:t xml:space="preserve">efficiency </w:t>
      </w:r>
      <w:r w:rsidR="00593D07" w:rsidRPr="00BF07E0">
        <w:t>of cell survival with mini</w:t>
      </w:r>
      <w:r w:rsidR="00446D14" w:rsidRPr="00BF07E0">
        <w:t>mal cell cross-contamination.</w:t>
      </w:r>
    </w:p>
    <w:p w14:paraId="4BAB7A0C" w14:textId="77777777" w:rsidR="00EA6CB2" w:rsidRPr="00BF07E0" w:rsidRDefault="00EA6CB2" w:rsidP="008754B4"/>
    <w:p w14:paraId="32A92E82" w14:textId="79B2D422" w:rsidR="006E4797" w:rsidRDefault="00551D82" w:rsidP="008754B4">
      <w:pPr>
        <w:rPr>
          <w:b/>
        </w:rPr>
      </w:pPr>
      <w:r w:rsidRPr="00BF07E0">
        <w:rPr>
          <w:b/>
        </w:rPr>
        <w:t>PROTOCOL:</w:t>
      </w:r>
    </w:p>
    <w:p w14:paraId="3A1A8875" w14:textId="5E635BC7" w:rsidR="004A567A" w:rsidRPr="00BF07E0" w:rsidRDefault="004A567A" w:rsidP="004A567A">
      <w:r>
        <w:t>A</w:t>
      </w:r>
      <w:r w:rsidRPr="00BF07E0">
        <w:t>ll patient samples are collected from individuals enrolled in studies approved by the institutional review board of the University of Pittsburgh in accordance with the Declaration of Helsinki. Cadaveric tissues obtained via the Center for Organ Recovery and Education (CORE) were approved by the University of Pittsburgh Committee for Oversight of Research and Clinical Training Involving Decedents (CORID).</w:t>
      </w:r>
    </w:p>
    <w:p w14:paraId="14DA8419" w14:textId="26F1BAC2" w:rsidR="001E24FF" w:rsidRPr="001E24FF" w:rsidRDefault="001E24FF" w:rsidP="008754B4">
      <w:pPr>
        <w:pStyle w:val="ListParagraph"/>
        <w:ind w:left="0"/>
        <w:rPr>
          <w:b/>
          <w:bCs/>
        </w:rPr>
      </w:pPr>
    </w:p>
    <w:p w14:paraId="240E8095" w14:textId="11AABC9F" w:rsidR="00F75CFF" w:rsidRPr="001E24FF" w:rsidRDefault="008E667C" w:rsidP="008754B4">
      <w:pPr>
        <w:pStyle w:val="ListParagraph"/>
        <w:numPr>
          <w:ilvl w:val="0"/>
          <w:numId w:val="13"/>
        </w:numPr>
        <w:ind w:left="0" w:firstLine="0"/>
        <w:rPr>
          <w:b/>
          <w:bCs/>
        </w:rPr>
      </w:pPr>
      <w:r w:rsidRPr="001E24FF">
        <w:rPr>
          <w:b/>
          <w:bCs/>
        </w:rPr>
        <w:t>Approval</w:t>
      </w:r>
      <w:r w:rsidR="00A362F7" w:rsidRPr="001E24FF">
        <w:rPr>
          <w:b/>
          <w:bCs/>
        </w:rPr>
        <w:t xml:space="preserve"> and </w:t>
      </w:r>
      <w:r w:rsidR="00B3744C">
        <w:rPr>
          <w:b/>
          <w:bCs/>
        </w:rPr>
        <w:t>s</w:t>
      </w:r>
      <w:r w:rsidR="00A362F7" w:rsidRPr="001E24FF">
        <w:rPr>
          <w:b/>
          <w:bCs/>
        </w:rPr>
        <w:t>afety</w:t>
      </w:r>
    </w:p>
    <w:p w14:paraId="02528151" w14:textId="77777777" w:rsidR="009503B0" w:rsidRPr="00BF07E0" w:rsidRDefault="009503B0" w:rsidP="008754B4">
      <w:pPr>
        <w:pStyle w:val="ListParagraph"/>
        <w:ind w:left="0"/>
      </w:pPr>
    </w:p>
    <w:p w14:paraId="610C681B" w14:textId="2858A692" w:rsidR="000C6978" w:rsidRDefault="001E24FF" w:rsidP="00FA1E1B">
      <w:pPr>
        <w:pStyle w:val="ListParagraph"/>
        <w:numPr>
          <w:ilvl w:val="1"/>
          <w:numId w:val="13"/>
        </w:numPr>
        <w:ind w:left="0" w:firstLine="0"/>
      </w:pPr>
      <w:r>
        <w:t xml:space="preserve">Obtain </w:t>
      </w:r>
      <w:r w:rsidR="008E667C" w:rsidRPr="00BF07E0">
        <w:t xml:space="preserve">Institutional Review Board (IRB) approval or an exempt memo for any collection </w:t>
      </w:r>
      <w:r w:rsidR="00E00F5C" w:rsidRPr="00BF07E0">
        <w:t xml:space="preserve">of </w:t>
      </w:r>
      <w:r w:rsidR="008E667C" w:rsidRPr="00BF07E0">
        <w:t xml:space="preserve">patient samples </w:t>
      </w:r>
      <w:r w:rsidR="00B34534" w:rsidRPr="00BF07E0">
        <w:t xml:space="preserve">or </w:t>
      </w:r>
      <w:r w:rsidR="008E667C" w:rsidRPr="00BF07E0">
        <w:t>cadaveric tissues</w:t>
      </w:r>
      <w:r w:rsidR="004133A2">
        <w:t xml:space="preserve"> </w:t>
      </w:r>
      <w:r w:rsidR="004133A2" w:rsidRPr="00517F06">
        <w:t>in accordance with the Declaration of Helsinki</w:t>
      </w:r>
      <w:r w:rsidR="008E667C" w:rsidRPr="00BF07E0">
        <w:t xml:space="preserve">. </w:t>
      </w:r>
    </w:p>
    <w:p w14:paraId="6BFAFAF0" w14:textId="77777777" w:rsidR="004133A2" w:rsidRPr="00BF07E0" w:rsidRDefault="004133A2" w:rsidP="004133A2">
      <w:pPr>
        <w:pStyle w:val="ListParagraph"/>
        <w:ind w:left="0"/>
      </w:pPr>
    </w:p>
    <w:p w14:paraId="3557E7A0" w14:textId="2019434A" w:rsidR="001660C5" w:rsidRPr="00BF07E0" w:rsidRDefault="001E24FF" w:rsidP="008754B4">
      <w:pPr>
        <w:pStyle w:val="ListParagraph"/>
        <w:numPr>
          <w:ilvl w:val="1"/>
          <w:numId w:val="13"/>
        </w:numPr>
        <w:ind w:left="0" w:firstLine="0"/>
      </w:pPr>
      <w:r>
        <w:t xml:space="preserve">Take required institutional training to </w:t>
      </w:r>
      <w:r w:rsidR="00A362F7" w:rsidRPr="00BF07E0">
        <w:t xml:space="preserve">work with human tissues such as Bloodborne Pathogens Training, Biomedical Human Subjects Research, Privacy and Information Security, </w:t>
      </w:r>
      <w:r w:rsidR="008E32C0" w:rsidRPr="00BF07E0">
        <w:t xml:space="preserve">and </w:t>
      </w:r>
      <w:r w:rsidR="00A362F7" w:rsidRPr="00BF07E0">
        <w:t>Transportation and Shipping of Biological Materials</w:t>
      </w:r>
      <w:r w:rsidR="00F01D23" w:rsidRPr="00BF07E0">
        <w:t>.</w:t>
      </w:r>
    </w:p>
    <w:p w14:paraId="085DC4F6" w14:textId="77777777" w:rsidR="001660C5" w:rsidRPr="001E24FF" w:rsidRDefault="001660C5" w:rsidP="008754B4">
      <w:pPr>
        <w:pStyle w:val="ListParagraph"/>
        <w:ind w:left="0"/>
        <w:rPr>
          <w:b/>
          <w:bCs/>
        </w:rPr>
      </w:pPr>
    </w:p>
    <w:p w14:paraId="2E375211" w14:textId="54BC3A3C" w:rsidR="00F75CFF" w:rsidRPr="001E24FF" w:rsidRDefault="008E667C" w:rsidP="008754B4">
      <w:pPr>
        <w:pStyle w:val="ListParagraph"/>
        <w:numPr>
          <w:ilvl w:val="0"/>
          <w:numId w:val="13"/>
        </w:numPr>
        <w:ind w:left="0" w:firstLine="0"/>
        <w:rPr>
          <w:b/>
          <w:bCs/>
        </w:rPr>
      </w:pPr>
      <w:r w:rsidRPr="001E24FF">
        <w:rPr>
          <w:b/>
          <w:bCs/>
        </w:rPr>
        <w:t>Logistics</w:t>
      </w:r>
      <w:r w:rsidR="002E4672" w:rsidRPr="001E24FF">
        <w:rPr>
          <w:b/>
          <w:bCs/>
        </w:rPr>
        <w:t xml:space="preserve"> and </w:t>
      </w:r>
      <w:r w:rsidR="00B3744C">
        <w:rPr>
          <w:b/>
          <w:bCs/>
        </w:rPr>
        <w:t>p</w:t>
      </w:r>
      <w:r w:rsidR="002E4672" w:rsidRPr="001E24FF">
        <w:rPr>
          <w:b/>
          <w:bCs/>
        </w:rPr>
        <w:t>reparation</w:t>
      </w:r>
    </w:p>
    <w:p w14:paraId="1E6D918D" w14:textId="77777777" w:rsidR="009503B0" w:rsidRPr="00BF07E0" w:rsidRDefault="009503B0" w:rsidP="008754B4">
      <w:pPr>
        <w:pStyle w:val="ListParagraph"/>
        <w:ind w:left="0"/>
      </w:pPr>
    </w:p>
    <w:p w14:paraId="0738E156" w14:textId="6C7590FB" w:rsidR="00F75CFF" w:rsidRPr="00BF07E0" w:rsidRDefault="002E4672" w:rsidP="008754B4">
      <w:pPr>
        <w:pStyle w:val="ListParagraph"/>
        <w:numPr>
          <w:ilvl w:val="1"/>
          <w:numId w:val="13"/>
        </w:numPr>
        <w:ind w:left="0" w:firstLine="0"/>
      </w:pPr>
      <w:r w:rsidRPr="00BF07E0">
        <w:t>Surgical Samples</w:t>
      </w:r>
    </w:p>
    <w:p w14:paraId="7547E750" w14:textId="77777777" w:rsidR="009503B0" w:rsidRPr="00BF07E0" w:rsidRDefault="009503B0" w:rsidP="008754B4">
      <w:pPr>
        <w:pStyle w:val="ListParagraph"/>
        <w:ind w:left="0"/>
      </w:pPr>
    </w:p>
    <w:p w14:paraId="1A8FA319" w14:textId="51213387" w:rsidR="009C52C1" w:rsidRPr="00BF07E0" w:rsidRDefault="001E24FF" w:rsidP="008754B4">
      <w:pPr>
        <w:pStyle w:val="ListParagraph"/>
        <w:numPr>
          <w:ilvl w:val="2"/>
          <w:numId w:val="13"/>
        </w:numPr>
        <w:ind w:left="0" w:firstLine="0"/>
      </w:pPr>
      <w:r>
        <w:t>Ensure that a</w:t>
      </w:r>
      <w:r w:rsidR="002E4672" w:rsidRPr="00BF07E0">
        <w:t xml:space="preserve"> refrigerator </w:t>
      </w:r>
      <w:r>
        <w:t>is</w:t>
      </w:r>
      <w:r w:rsidR="002E4672" w:rsidRPr="00BF07E0">
        <w:t xml:space="preserve"> available and located near the operating room</w:t>
      </w:r>
      <w:r w:rsidR="009C52C1" w:rsidRPr="00BF07E0">
        <w:t>.</w:t>
      </w:r>
      <w:r w:rsidR="006E0560" w:rsidRPr="00BF07E0">
        <w:t xml:space="preserve"> </w:t>
      </w:r>
      <w:r>
        <w:t xml:space="preserve">Keep </w:t>
      </w:r>
      <w:r w:rsidR="00FB3456" w:rsidRPr="00BF07E0">
        <w:t>50</w:t>
      </w:r>
      <w:r w:rsidR="00B42924" w:rsidRPr="00BF07E0">
        <w:t xml:space="preserve"> </w:t>
      </w:r>
      <w:r w:rsidR="00FB3456" w:rsidRPr="00BF07E0">
        <w:t>m</w:t>
      </w:r>
      <w:r w:rsidR="00E00F5C" w:rsidRPr="00BF07E0">
        <w:t>L</w:t>
      </w:r>
      <w:r w:rsidR="00FB3456" w:rsidRPr="00BF07E0">
        <w:t xml:space="preserve"> conical tubes pre-labeled with de-identified nomenclature contain</w:t>
      </w:r>
      <w:r w:rsidR="00A362F7" w:rsidRPr="00BF07E0">
        <w:t>ing</w:t>
      </w:r>
      <w:r w:rsidR="00FB3456" w:rsidRPr="00BF07E0">
        <w:t xml:space="preserve"> </w:t>
      </w:r>
      <w:r w:rsidR="00207621" w:rsidRPr="00BF07E0">
        <w:t>40</w:t>
      </w:r>
      <w:r w:rsidR="00FB3456" w:rsidRPr="00BF07E0">
        <w:t xml:space="preserve"> </w:t>
      </w:r>
      <w:r w:rsidR="00E00F5C" w:rsidRPr="00BF07E0">
        <w:t xml:space="preserve">mL </w:t>
      </w:r>
      <w:r w:rsidR="00FB3456" w:rsidRPr="00BF07E0">
        <w:t xml:space="preserve">of </w:t>
      </w:r>
      <w:r w:rsidR="008E1F7A" w:rsidRPr="00BF07E0">
        <w:t xml:space="preserve">sterile aliquots of </w:t>
      </w:r>
      <w:r w:rsidR="00E00F5C" w:rsidRPr="00BF07E0">
        <w:t>c</w:t>
      </w:r>
      <w:r w:rsidR="00FB3456" w:rsidRPr="00BF07E0">
        <w:t xml:space="preserve">old </w:t>
      </w:r>
      <w:r w:rsidR="00E00F5C" w:rsidRPr="00BF07E0">
        <w:t>s</w:t>
      </w:r>
      <w:r w:rsidR="00FB3456" w:rsidRPr="00BF07E0">
        <w:t xml:space="preserve">torage </w:t>
      </w:r>
      <w:r w:rsidR="00E00F5C" w:rsidRPr="00BF07E0">
        <w:t>s</w:t>
      </w:r>
      <w:r w:rsidR="00FB3456" w:rsidRPr="00BF07E0">
        <w:t>olution</w:t>
      </w:r>
      <w:r w:rsidR="00A362F7" w:rsidRPr="00BF07E0">
        <w:t xml:space="preserve"> in this fridge for use by surgical staff</w:t>
      </w:r>
      <w:r w:rsidR="008E1F7A" w:rsidRPr="00BF07E0">
        <w:t xml:space="preserve">. </w:t>
      </w:r>
      <w:r w:rsidR="00A47E10" w:rsidRPr="00BF07E0">
        <w:t>These tubes</w:t>
      </w:r>
      <w:r w:rsidR="008E1F7A" w:rsidRPr="00BF07E0">
        <w:t xml:space="preserve"> are stable </w:t>
      </w:r>
      <w:r w:rsidR="00C903E4" w:rsidRPr="00BF07E0">
        <w:t>at 4</w:t>
      </w:r>
      <w:r w:rsidR="00B42924" w:rsidRPr="00BF07E0">
        <w:t xml:space="preserve"> </w:t>
      </w:r>
      <w:r w:rsidR="00C903E4" w:rsidRPr="00BF07E0">
        <w:t>°C</w:t>
      </w:r>
      <w:r w:rsidR="00152E30" w:rsidRPr="00BF07E0">
        <w:t xml:space="preserve"> until expiration date on the original package.</w:t>
      </w:r>
      <w:r w:rsidR="00150119" w:rsidRPr="00BF07E0">
        <w:t xml:space="preserve"> </w:t>
      </w:r>
    </w:p>
    <w:p w14:paraId="66FD8FEC" w14:textId="77777777" w:rsidR="00A232A4" w:rsidRPr="00BF07E0" w:rsidRDefault="00A232A4" w:rsidP="008754B4">
      <w:pPr>
        <w:pStyle w:val="ListParagraph"/>
        <w:ind w:left="0"/>
      </w:pPr>
    </w:p>
    <w:p w14:paraId="1EAEE71E" w14:textId="0133C952" w:rsidR="00A232A4" w:rsidRPr="00BF07E0" w:rsidRDefault="00A362F7" w:rsidP="008754B4">
      <w:pPr>
        <w:pStyle w:val="ListParagraph"/>
        <w:numPr>
          <w:ilvl w:val="2"/>
          <w:numId w:val="13"/>
        </w:numPr>
        <w:ind w:left="0" w:firstLine="0"/>
      </w:pPr>
      <w:r w:rsidRPr="00BF07E0">
        <w:rPr>
          <w:highlight w:val="yellow"/>
        </w:rPr>
        <w:t>Upon extraction</w:t>
      </w:r>
      <w:r w:rsidR="0029615F" w:rsidRPr="00BF07E0">
        <w:rPr>
          <w:highlight w:val="yellow"/>
        </w:rPr>
        <w:t>,</w:t>
      </w:r>
      <w:r w:rsidR="003767ED" w:rsidRPr="00BF07E0">
        <w:rPr>
          <w:highlight w:val="yellow"/>
        </w:rPr>
        <w:t xml:space="preserve"> </w:t>
      </w:r>
      <w:r w:rsidR="001E24FF">
        <w:rPr>
          <w:highlight w:val="yellow"/>
        </w:rPr>
        <w:t xml:space="preserve">place </w:t>
      </w:r>
      <w:r w:rsidR="003767ED" w:rsidRPr="00BF07E0">
        <w:rPr>
          <w:highlight w:val="yellow"/>
        </w:rPr>
        <w:t>valve tissue in these</w:t>
      </w:r>
      <w:r w:rsidRPr="00BF07E0">
        <w:rPr>
          <w:highlight w:val="yellow"/>
        </w:rPr>
        <w:t xml:space="preserve"> tubes</w:t>
      </w:r>
      <w:r w:rsidR="003767ED" w:rsidRPr="00BF07E0">
        <w:rPr>
          <w:highlight w:val="yellow"/>
        </w:rPr>
        <w:t xml:space="preserve">. </w:t>
      </w:r>
      <w:r w:rsidR="001E24FF">
        <w:rPr>
          <w:highlight w:val="yellow"/>
        </w:rPr>
        <w:t>Place the t</w:t>
      </w:r>
      <w:r w:rsidR="003767ED" w:rsidRPr="00BF07E0">
        <w:rPr>
          <w:highlight w:val="yellow"/>
        </w:rPr>
        <w:t>ubes</w:t>
      </w:r>
      <w:r w:rsidR="001E24FF">
        <w:rPr>
          <w:highlight w:val="yellow"/>
        </w:rPr>
        <w:t xml:space="preserve"> </w:t>
      </w:r>
      <w:r w:rsidR="003767ED" w:rsidRPr="00BF07E0">
        <w:rPr>
          <w:highlight w:val="yellow"/>
        </w:rPr>
        <w:t xml:space="preserve">in a sealed secondary container such as a leak-proof plastic bag or </w:t>
      </w:r>
      <w:r w:rsidR="00F91AF0" w:rsidRPr="00BF07E0">
        <w:rPr>
          <w:highlight w:val="yellow"/>
        </w:rPr>
        <w:t>a</w:t>
      </w:r>
      <w:r w:rsidR="003767ED" w:rsidRPr="00BF07E0">
        <w:rPr>
          <w:highlight w:val="yellow"/>
        </w:rPr>
        <w:t xml:space="preserve"> plastic container that is labeled with a biohazard label</w:t>
      </w:r>
      <w:r w:rsidR="003C1BAA" w:rsidRPr="00BF07E0">
        <w:rPr>
          <w:highlight w:val="yellow"/>
        </w:rPr>
        <w:t xml:space="preserve">. </w:t>
      </w:r>
      <w:r w:rsidR="003767ED" w:rsidRPr="00BF07E0">
        <w:rPr>
          <w:highlight w:val="yellow"/>
        </w:rPr>
        <w:t xml:space="preserve">Tissues </w:t>
      </w:r>
      <w:r w:rsidRPr="00BF07E0">
        <w:rPr>
          <w:highlight w:val="yellow"/>
        </w:rPr>
        <w:t>are picked up and transported on ice</w:t>
      </w:r>
      <w:r w:rsidRPr="00BF07E0">
        <w:t xml:space="preserve"> according to institutional protocols for transporting biohazards</w:t>
      </w:r>
      <w:r w:rsidR="003767ED" w:rsidRPr="00BF07E0">
        <w:t xml:space="preserve">. </w:t>
      </w:r>
    </w:p>
    <w:p w14:paraId="167AF2E3" w14:textId="77777777" w:rsidR="002E4672" w:rsidRPr="00BF07E0" w:rsidRDefault="002E4672" w:rsidP="008754B4">
      <w:pPr>
        <w:pStyle w:val="ListParagraph"/>
        <w:ind w:left="0"/>
      </w:pPr>
    </w:p>
    <w:p w14:paraId="0A7ADCBA" w14:textId="25D2A677" w:rsidR="00587454" w:rsidRPr="00BF07E0" w:rsidRDefault="002E4672" w:rsidP="008754B4">
      <w:pPr>
        <w:pStyle w:val="ListParagraph"/>
        <w:numPr>
          <w:ilvl w:val="1"/>
          <w:numId w:val="13"/>
        </w:numPr>
        <w:ind w:left="0" w:firstLine="0"/>
      </w:pPr>
      <w:r w:rsidRPr="00BF07E0">
        <w:t xml:space="preserve">Cadaveric </w:t>
      </w:r>
      <w:r w:rsidR="00302E88" w:rsidRPr="00BF07E0">
        <w:t>s</w:t>
      </w:r>
      <w:r w:rsidRPr="00BF07E0">
        <w:t>ample</w:t>
      </w:r>
      <w:r w:rsidR="00587454" w:rsidRPr="00BF07E0">
        <w:t>s</w:t>
      </w:r>
    </w:p>
    <w:p w14:paraId="2D2B4547" w14:textId="77777777" w:rsidR="009503B0" w:rsidRPr="00BF07E0" w:rsidRDefault="009503B0" w:rsidP="008754B4">
      <w:pPr>
        <w:pStyle w:val="ListParagraph"/>
        <w:ind w:left="0"/>
      </w:pPr>
    </w:p>
    <w:p w14:paraId="63A41926" w14:textId="4CE2988E" w:rsidR="001660C5" w:rsidRPr="001E24FF" w:rsidRDefault="00F91AF0" w:rsidP="008754B4">
      <w:pPr>
        <w:pStyle w:val="ListParagraph"/>
        <w:numPr>
          <w:ilvl w:val="2"/>
          <w:numId w:val="13"/>
        </w:numPr>
        <w:ind w:left="0" w:firstLine="0"/>
        <w:rPr>
          <w:b/>
          <w:bCs/>
        </w:rPr>
      </w:pPr>
      <w:r w:rsidRPr="00BF07E0">
        <w:t>S</w:t>
      </w:r>
      <w:r w:rsidR="005315B4" w:rsidRPr="00BF07E0">
        <w:t>ubmerge</w:t>
      </w:r>
      <w:r w:rsidR="695207B2" w:rsidRPr="00BF07E0">
        <w:t xml:space="preserve"> r</w:t>
      </w:r>
      <w:r w:rsidR="005315B4" w:rsidRPr="00BF07E0">
        <w:t>ecovered</w:t>
      </w:r>
      <w:r w:rsidR="00E00F5C" w:rsidRPr="00BF07E0">
        <w:t xml:space="preserve"> organs</w:t>
      </w:r>
      <w:r w:rsidR="005315B4" w:rsidRPr="00BF07E0">
        <w:t xml:space="preserve"> in </w:t>
      </w:r>
      <w:r w:rsidR="00E00F5C" w:rsidRPr="00BF07E0">
        <w:t>cold storage solution</w:t>
      </w:r>
      <w:r w:rsidR="00FA14F0" w:rsidRPr="00BF07E0">
        <w:t>, place in a sealed secondary containment vessel</w:t>
      </w:r>
      <w:r w:rsidR="0029615F" w:rsidRPr="00BF07E0">
        <w:t>,</w:t>
      </w:r>
      <w:r w:rsidR="00FA14F0" w:rsidRPr="00BF07E0">
        <w:t xml:space="preserve"> and </w:t>
      </w:r>
      <w:r w:rsidR="005315B4" w:rsidRPr="00BF07E0">
        <w:t xml:space="preserve">transport on ice according to institutional protocols for transporting biohazards. </w:t>
      </w:r>
    </w:p>
    <w:p w14:paraId="7DBD8A71" w14:textId="77777777" w:rsidR="00E97202" w:rsidRPr="001E24FF" w:rsidRDefault="00E97202" w:rsidP="008754B4">
      <w:pPr>
        <w:pStyle w:val="ListParagraph"/>
        <w:ind w:left="0"/>
        <w:rPr>
          <w:b/>
          <w:bCs/>
        </w:rPr>
      </w:pPr>
    </w:p>
    <w:p w14:paraId="08BF62A5" w14:textId="7560C602" w:rsidR="00AD7ECF" w:rsidRPr="001E24FF" w:rsidRDefault="0046102A" w:rsidP="008754B4">
      <w:pPr>
        <w:pStyle w:val="ListParagraph"/>
        <w:numPr>
          <w:ilvl w:val="0"/>
          <w:numId w:val="13"/>
        </w:numPr>
        <w:ind w:left="0" w:firstLine="0"/>
        <w:rPr>
          <w:b/>
          <w:bCs/>
        </w:rPr>
      </w:pPr>
      <w:r w:rsidRPr="001E24FF">
        <w:rPr>
          <w:b/>
          <w:bCs/>
        </w:rPr>
        <w:t>Reagent</w:t>
      </w:r>
      <w:r w:rsidR="00A51C6B" w:rsidRPr="001E24FF">
        <w:rPr>
          <w:b/>
          <w:bCs/>
        </w:rPr>
        <w:t>s</w:t>
      </w:r>
      <w:r w:rsidRPr="001E24FF">
        <w:rPr>
          <w:b/>
          <w:bCs/>
        </w:rPr>
        <w:t xml:space="preserve"> </w:t>
      </w:r>
      <w:r w:rsidR="00B3744C">
        <w:rPr>
          <w:b/>
          <w:bCs/>
        </w:rPr>
        <w:t>p</w:t>
      </w:r>
      <w:r w:rsidRPr="001E24FF">
        <w:rPr>
          <w:b/>
          <w:bCs/>
        </w:rPr>
        <w:t>reparation</w:t>
      </w:r>
    </w:p>
    <w:p w14:paraId="526AD6EE" w14:textId="77777777" w:rsidR="009503B0" w:rsidRPr="00BF07E0" w:rsidRDefault="009503B0" w:rsidP="008754B4">
      <w:pPr>
        <w:pStyle w:val="ListParagraph"/>
        <w:ind w:left="0"/>
      </w:pPr>
    </w:p>
    <w:p w14:paraId="0BCEE8A2" w14:textId="34946D95" w:rsidR="00F579BC" w:rsidRPr="00BF07E0" w:rsidRDefault="001E24FF" w:rsidP="008754B4">
      <w:pPr>
        <w:pStyle w:val="ListParagraph"/>
        <w:numPr>
          <w:ilvl w:val="1"/>
          <w:numId w:val="13"/>
        </w:numPr>
        <w:ind w:left="0" w:firstLine="0"/>
        <w:rPr>
          <w:highlight w:val="yellow"/>
        </w:rPr>
      </w:pPr>
      <w:r>
        <w:rPr>
          <w:highlight w:val="yellow"/>
        </w:rPr>
        <w:t>Make c</w:t>
      </w:r>
      <w:r w:rsidR="00F579BC" w:rsidRPr="00BF07E0">
        <w:rPr>
          <w:highlight w:val="yellow"/>
        </w:rPr>
        <w:t>ollagen</w:t>
      </w:r>
      <w:r w:rsidR="00860C08" w:rsidRPr="00BF07E0">
        <w:rPr>
          <w:highlight w:val="yellow"/>
        </w:rPr>
        <w:t>-</w:t>
      </w:r>
      <w:r w:rsidR="00F579BC" w:rsidRPr="00BF07E0">
        <w:rPr>
          <w:highlight w:val="yellow"/>
        </w:rPr>
        <w:t xml:space="preserve">coated plates </w:t>
      </w:r>
      <w:r w:rsidR="009212B0" w:rsidRPr="00BF07E0">
        <w:rPr>
          <w:highlight w:val="yellow"/>
        </w:rPr>
        <w:t>at least t</w:t>
      </w:r>
      <w:r w:rsidR="00F579BC" w:rsidRPr="00BF07E0">
        <w:rPr>
          <w:highlight w:val="yellow"/>
        </w:rPr>
        <w:t>he day before</w:t>
      </w:r>
      <w:r w:rsidR="00F91AF0" w:rsidRPr="00BF07E0">
        <w:rPr>
          <w:highlight w:val="yellow"/>
        </w:rPr>
        <w:t>.</w:t>
      </w:r>
    </w:p>
    <w:p w14:paraId="6F081774" w14:textId="77777777" w:rsidR="009503B0" w:rsidRPr="00BF07E0" w:rsidRDefault="009503B0" w:rsidP="008754B4">
      <w:pPr>
        <w:pStyle w:val="ListParagraph"/>
        <w:ind w:left="0"/>
        <w:rPr>
          <w:highlight w:val="yellow"/>
        </w:rPr>
      </w:pPr>
    </w:p>
    <w:p w14:paraId="1F672D37" w14:textId="592ED392" w:rsidR="000D29BB" w:rsidRPr="00BF07E0" w:rsidRDefault="00F579BC" w:rsidP="008754B4">
      <w:pPr>
        <w:pStyle w:val="ListParagraph"/>
        <w:numPr>
          <w:ilvl w:val="2"/>
          <w:numId w:val="13"/>
        </w:numPr>
        <w:ind w:left="0" w:firstLine="0"/>
        <w:rPr>
          <w:highlight w:val="yellow"/>
        </w:rPr>
      </w:pPr>
      <w:r w:rsidRPr="00BF07E0">
        <w:rPr>
          <w:highlight w:val="yellow"/>
        </w:rPr>
        <w:t>In a 50</w:t>
      </w:r>
      <w:r w:rsidR="00083798" w:rsidRPr="00BF07E0">
        <w:rPr>
          <w:highlight w:val="yellow"/>
        </w:rPr>
        <w:t xml:space="preserve"> </w:t>
      </w:r>
      <w:r w:rsidR="00E00F5C" w:rsidRPr="00BF07E0">
        <w:rPr>
          <w:highlight w:val="yellow"/>
        </w:rPr>
        <w:t xml:space="preserve">mL </w:t>
      </w:r>
      <w:r w:rsidRPr="00BF07E0">
        <w:rPr>
          <w:highlight w:val="yellow"/>
        </w:rPr>
        <w:t xml:space="preserve">conical tube, mix 5 </w:t>
      </w:r>
      <w:r w:rsidR="00E00F5C" w:rsidRPr="00BF07E0">
        <w:rPr>
          <w:highlight w:val="yellow"/>
        </w:rPr>
        <w:t xml:space="preserve">mL </w:t>
      </w:r>
      <w:r w:rsidRPr="00BF07E0">
        <w:rPr>
          <w:highlight w:val="yellow"/>
        </w:rPr>
        <w:t xml:space="preserve">of isopropyl alcohol, 8.7 </w:t>
      </w:r>
      <w:r w:rsidR="00E00F5C" w:rsidRPr="00BF07E0">
        <w:rPr>
          <w:highlight w:val="yellow"/>
        </w:rPr>
        <w:t xml:space="preserve">mL </w:t>
      </w:r>
      <w:r w:rsidRPr="00BF07E0">
        <w:rPr>
          <w:highlight w:val="yellow"/>
        </w:rPr>
        <w:t xml:space="preserve">of acetic acid, and 0.5 </w:t>
      </w:r>
      <w:r w:rsidR="001E24FF" w:rsidRPr="001E24FF">
        <w:rPr>
          <w:rFonts w:asciiTheme="majorHAnsi" w:hAnsiTheme="majorHAnsi" w:cstheme="majorHAnsi"/>
          <w:highlight w:val="yellow"/>
        </w:rPr>
        <w:t>µ</w:t>
      </w:r>
      <w:r w:rsidRPr="001E24FF">
        <w:rPr>
          <w:rFonts w:asciiTheme="majorHAnsi" w:hAnsiTheme="majorHAnsi" w:cstheme="majorHAnsi"/>
          <w:highlight w:val="yellow"/>
        </w:rPr>
        <w:t xml:space="preserve">g of collagen </w:t>
      </w:r>
      <w:r w:rsidR="00860C08" w:rsidRPr="001E24FF">
        <w:rPr>
          <w:rFonts w:asciiTheme="majorHAnsi" w:hAnsiTheme="majorHAnsi" w:cstheme="majorHAnsi"/>
          <w:highlight w:val="yellow"/>
        </w:rPr>
        <w:t xml:space="preserve">I </w:t>
      </w:r>
      <w:r w:rsidRPr="001E24FF">
        <w:rPr>
          <w:rFonts w:asciiTheme="majorHAnsi" w:hAnsiTheme="majorHAnsi" w:cstheme="majorHAnsi"/>
          <w:highlight w:val="yellow"/>
        </w:rPr>
        <w:t>powder. Bring up</w:t>
      </w:r>
      <w:r w:rsidR="001E24FF">
        <w:rPr>
          <w:rFonts w:asciiTheme="majorHAnsi" w:hAnsiTheme="majorHAnsi" w:cstheme="majorHAnsi"/>
          <w:highlight w:val="yellow"/>
        </w:rPr>
        <w:t xml:space="preserve"> </w:t>
      </w:r>
      <w:r w:rsidRPr="001E24FF">
        <w:rPr>
          <w:rFonts w:asciiTheme="majorHAnsi" w:hAnsiTheme="majorHAnsi" w:cstheme="majorHAnsi"/>
          <w:highlight w:val="yellow"/>
        </w:rPr>
        <w:t xml:space="preserve">to 50 </w:t>
      </w:r>
      <w:r w:rsidR="00E00F5C" w:rsidRPr="001E24FF">
        <w:rPr>
          <w:rFonts w:asciiTheme="majorHAnsi" w:hAnsiTheme="majorHAnsi" w:cstheme="majorHAnsi"/>
          <w:highlight w:val="yellow"/>
        </w:rPr>
        <w:t xml:space="preserve">mL </w:t>
      </w:r>
      <w:r w:rsidRPr="001E24FF">
        <w:rPr>
          <w:rFonts w:asciiTheme="majorHAnsi" w:hAnsiTheme="majorHAnsi" w:cstheme="majorHAnsi"/>
          <w:highlight w:val="yellow"/>
        </w:rPr>
        <w:t xml:space="preserve">with sterile </w:t>
      </w:r>
      <w:r w:rsidR="00860C08" w:rsidRPr="001E24FF">
        <w:rPr>
          <w:rFonts w:asciiTheme="majorHAnsi" w:hAnsiTheme="majorHAnsi" w:cstheme="majorHAnsi"/>
          <w:highlight w:val="yellow"/>
        </w:rPr>
        <w:t>water</w:t>
      </w:r>
      <w:r w:rsidRPr="001E24FF">
        <w:rPr>
          <w:rFonts w:asciiTheme="majorHAnsi" w:hAnsiTheme="majorHAnsi" w:cstheme="majorHAnsi"/>
          <w:highlight w:val="yellow"/>
        </w:rPr>
        <w:t>. Mix and filter through</w:t>
      </w:r>
      <w:r w:rsidRPr="00BF07E0">
        <w:rPr>
          <w:highlight w:val="yellow"/>
        </w:rPr>
        <w:t xml:space="preserve"> a 0.45 </w:t>
      </w:r>
      <w:r w:rsidR="001E24FF" w:rsidRPr="001E24FF">
        <w:rPr>
          <w:rFonts w:asciiTheme="majorHAnsi" w:hAnsiTheme="majorHAnsi" w:cstheme="majorHAnsi"/>
          <w:highlight w:val="yellow"/>
        </w:rPr>
        <w:t>µ</w:t>
      </w:r>
      <w:r w:rsidRPr="00BF07E0">
        <w:rPr>
          <w:highlight w:val="yellow"/>
        </w:rPr>
        <w:t>m filter.</w:t>
      </w:r>
    </w:p>
    <w:p w14:paraId="76E32358" w14:textId="77777777" w:rsidR="000D29BB" w:rsidRPr="00BF07E0" w:rsidRDefault="000D29BB" w:rsidP="008754B4">
      <w:pPr>
        <w:pStyle w:val="ListParagraph"/>
        <w:ind w:left="0"/>
        <w:rPr>
          <w:highlight w:val="yellow"/>
        </w:rPr>
      </w:pPr>
    </w:p>
    <w:p w14:paraId="3ECFF22E" w14:textId="77777777" w:rsidR="00B3744C" w:rsidRDefault="00F579BC" w:rsidP="008754B4">
      <w:pPr>
        <w:pStyle w:val="ListParagraph"/>
        <w:numPr>
          <w:ilvl w:val="2"/>
          <w:numId w:val="13"/>
        </w:numPr>
        <w:ind w:left="0" w:firstLine="0"/>
        <w:rPr>
          <w:highlight w:val="yellow"/>
        </w:rPr>
      </w:pPr>
      <w:r w:rsidRPr="00BF07E0">
        <w:rPr>
          <w:highlight w:val="yellow"/>
        </w:rPr>
        <w:t xml:space="preserve">Under a sterile </w:t>
      </w:r>
      <w:r w:rsidR="746FF72C" w:rsidRPr="00BF07E0">
        <w:rPr>
          <w:highlight w:val="yellow"/>
        </w:rPr>
        <w:t xml:space="preserve">cell culture </w:t>
      </w:r>
      <w:r w:rsidRPr="00BF07E0">
        <w:rPr>
          <w:highlight w:val="yellow"/>
        </w:rPr>
        <w:t xml:space="preserve">hood, add </w:t>
      </w:r>
      <w:r w:rsidR="00F91AF0" w:rsidRPr="00BF07E0">
        <w:rPr>
          <w:highlight w:val="yellow"/>
        </w:rPr>
        <w:t xml:space="preserve">enough </w:t>
      </w:r>
      <w:r w:rsidRPr="00BF07E0">
        <w:rPr>
          <w:highlight w:val="yellow"/>
        </w:rPr>
        <w:t xml:space="preserve">collagen solution to </w:t>
      </w:r>
      <w:r w:rsidR="00860C08" w:rsidRPr="00BF07E0">
        <w:rPr>
          <w:highlight w:val="yellow"/>
        </w:rPr>
        <w:t>6</w:t>
      </w:r>
      <w:r w:rsidR="001E24FF">
        <w:rPr>
          <w:highlight w:val="yellow"/>
        </w:rPr>
        <w:t xml:space="preserve"> </w:t>
      </w:r>
      <w:r w:rsidR="00860C08" w:rsidRPr="00BF07E0">
        <w:rPr>
          <w:highlight w:val="yellow"/>
        </w:rPr>
        <w:t xml:space="preserve">well plates </w:t>
      </w:r>
      <w:r w:rsidR="00B32BAC" w:rsidRPr="00BF07E0">
        <w:rPr>
          <w:highlight w:val="yellow"/>
        </w:rPr>
        <w:t>and 10</w:t>
      </w:r>
      <w:r w:rsidR="00B42924" w:rsidRPr="00BF07E0">
        <w:rPr>
          <w:highlight w:val="yellow"/>
        </w:rPr>
        <w:t xml:space="preserve"> </w:t>
      </w:r>
      <w:r w:rsidR="00B32BAC" w:rsidRPr="00BF07E0">
        <w:rPr>
          <w:highlight w:val="yellow"/>
        </w:rPr>
        <w:t>cm</w:t>
      </w:r>
      <w:r w:rsidRPr="00BF07E0">
        <w:rPr>
          <w:highlight w:val="yellow"/>
        </w:rPr>
        <w:t xml:space="preserve"> dishes</w:t>
      </w:r>
      <w:r w:rsidR="00860C08" w:rsidRPr="00BF07E0">
        <w:rPr>
          <w:highlight w:val="yellow"/>
        </w:rPr>
        <w:t xml:space="preserve"> to</w:t>
      </w:r>
      <w:r w:rsidRPr="00BF07E0">
        <w:rPr>
          <w:highlight w:val="yellow"/>
        </w:rPr>
        <w:t xml:space="preserve"> just cover</w:t>
      </w:r>
      <w:r w:rsidR="00860C08" w:rsidRPr="00BF07E0">
        <w:rPr>
          <w:highlight w:val="yellow"/>
        </w:rPr>
        <w:t xml:space="preserve"> the </w:t>
      </w:r>
      <w:r w:rsidR="00195475" w:rsidRPr="00BF07E0">
        <w:rPr>
          <w:highlight w:val="yellow"/>
        </w:rPr>
        <w:t xml:space="preserve">entire </w:t>
      </w:r>
      <w:r w:rsidR="00860C08" w:rsidRPr="00BF07E0">
        <w:rPr>
          <w:highlight w:val="yellow"/>
        </w:rPr>
        <w:t>bottom</w:t>
      </w:r>
      <w:r w:rsidRPr="00BF07E0">
        <w:rPr>
          <w:highlight w:val="yellow"/>
        </w:rPr>
        <w:t xml:space="preserve">. Cover the plate and let sit for </w:t>
      </w:r>
      <w:r w:rsidR="5E2D9468" w:rsidRPr="00BF07E0">
        <w:rPr>
          <w:highlight w:val="yellow"/>
        </w:rPr>
        <w:t>4-</w:t>
      </w:r>
      <w:r w:rsidRPr="00BF07E0">
        <w:rPr>
          <w:highlight w:val="yellow"/>
        </w:rPr>
        <w:t>6 h</w:t>
      </w:r>
      <w:r w:rsidR="18E69DF1" w:rsidRPr="00BF07E0">
        <w:rPr>
          <w:highlight w:val="yellow"/>
        </w:rPr>
        <w:t xml:space="preserve"> at room temperature</w:t>
      </w:r>
      <w:r w:rsidRPr="00BF07E0">
        <w:rPr>
          <w:highlight w:val="yellow"/>
        </w:rPr>
        <w:t xml:space="preserve">. </w:t>
      </w:r>
      <w:r w:rsidR="007E1FD6" w:rsidRPr="00BF07E0">
        <w:rPr>
          <w:highlight w:val="yellow"/>
        </w:rPr>
        <w:t>R</w:t>
      </w:r>
      <w:r w:rsidRPr="00BF07E0">
        <w:rPr>
          <w:highlight w:val="yellow"/>
        </w:rPr>
        <w:t>emove the excess</w:t>
      </w:r>
      <w:r w:rsidR="007E1FD6" w:rsidRPr="00BF07E0">
        <w:rPr>
          <w:highlight w:val="yellow"/>
        </w:rPr>
        <w:t xml:space="preserve"> solution with a sterile pipette</w:t>
      </w:r>
      <w:r w:rsidRPr="00BF07E0" w:rsidDel="00E00F5C">
        <w:rPr>
          <w:highlight w:val="yellow"/>
        </w:rPr>
        <w:t>,</w:t>
      </w:r>
      <w:r w:rsidR="00E00F5C" w:rsidRPr="00BF07E0">
        <w:rPr>
          <w:highlight w:val="yellow"/>
        </w:rPr>
        <w:t xml:space="preserve"> </w:t>
      </w:r>
      <w:r w:rsidR="007E1FD6" w:rsidRPr="00BF07E0">
        <w:rPr>
          <w:highlight w:val="yellow"/>
        </w:rPr>
        <w:t xml:space="preserve">place in </w:t>
      </w:r>
      <w:r w:rsidR="00F90D1D" w:rsidRPr="00BF07E0">
        <w:rPr>
          <w:highlight w:val="yellow"/>
        </w:rPr>
        <w:t xml:space="preserve">a </w:t>
      </w:r>
      <w:r w:rsidR="007E1FD6" w:rsidRPr="00BF07E0">
        <w:rPr>
          <w:highlight w:val="yellow"/>
        </w:rPr>
        <w:t>new sterile 50</w:t>
      </w:r>
      <w:r w:rsidR="00083798" w:rsidRPr="00BF07E0">
        <w:rPr>
          <w:highlight w:val="yellow"/>
        </w:rPr>
        <w:t xml:space="preserve"> </w:t>
      </w:r>
      <w:r w:rsidR="00E00F5C" w:rsidRPr="00BF07E0">
        <w:rPr>
          <w:highlight w:val="yellow"/>
        </w:rPr>
        <w:t xml:space="preserve">mL </w:t>
      </w:r>
      <w:r w:rsidR="007E1FD6" w:rsidRPr="00BF07E0">
        <w:rPr>
          <w:highlight w:val="yellow"/>
        </w:rPr>
        <w:t xml:space="preserve">conical </w:t>
      </w:r>
      <w:r w:rsidR="00404653" w:rsidRPr="00BF07E0">
        <w:rPr>
          <w:highlight w:val="yellow"/>
        </w:rPr>
        <w:t>tube</w:t>
      </w:r>
      <w:r w:rsidR="00F91AF0" w:rsidRPr="00BF07E0">
        <w:rPr>
          <w:highlight w:val="yellow"/>
        </w:rPr>
        <w:t>,</w:t>
      </w:r>
      <w:r w:rsidR="00404653" w:rsidRPr="00BF07E0">
        <w:rPr>
          <w:highlight w:val="yellow"/>
        </w:rPr>
        <w:t xml:space="preserve"> and</w:t>
      </w:r>
      <w:r w:rsidR="007E1FD6" w:rsidRPr="00BF07E0">
        <w:rPr>
          <w:highlight w:val="yellow"/>
        </w:rPr>
        <w:t xml:space="preserve"> save at 4</w:t>
      </w:r>
      <w:r w:rsidR="00B42924" w:rsidRPr="00BF07E0">
        <w:rPr>
          <w:highlight w:val="yellow"/>
        </w:rPr>
        <w:t xml:space="preserve"> </w:t>
      </w:r>
      <w:r w:rsidR="007E1FD6" w:rsidRPr="00BF07E0">
        <w:rPr>
          <w:highlight w:val="yellow"/>
        </w:rPr>
        <w:t>°C to make additional plates. Solution</w:t>
      </w:r>
      <w:r w:rsidR="00F90D1D" w:rsidRPr="00BF07E0">
        <w:rPr>
          <w:highlight w:val="yellow"/>
        </w:rPr>
        <w:t xml:space="preserve"> </w:t>
      </w:r>
      <w:r w:rsidR="06B62D85" w:rsidRPr="00BF07E0">
        <w:rPr>
          <w:highlight w:val="yellow"/>
        </w:rPr>
        <w:t xml:space="preserve">can be stored at 4 °C </w:t>
      </w:r>
      <w:r w:rsidR="007E1FD6" w:rsidRPr="00BF07E0">
        <w:rPr>
          <w:highlight w:val="yellow"/>
        </w:rPr>
        <w:t>for several months.</w:t>
      </w:r>
      <w:r w:rsidR="18A10715" w:rsidRPr="00BF07E0">
        <w:rPr>
          <w:highlight w:val="yellow"/>
        </w:rPr>
        <w:t xml:space="preserve"> </w:t>
      </w:r>
    </w:p>
    <w:p w14:paraId="3A1233C2" w14:textId="77777777" w:rsidR="00B3744C" w:rsidRPr="00B3744C" w:rsidRDefault="00B3744C" w:rsidP="008754B4">
      <w:pPr>
        <w:pStyle w:val="ListParagraph"/>
        <w:ind w:left="0"/>
        <w:rPr>
          <w:highlight w:val="yellow"/>
        </w:rPr>
      </w:pPr>
    </w:p>
    <w:p w14:paraId="36DF1DE7" w14:textId="56DEDCF8" w:rsidR="000D29BB" w:rsidRPr="00BF07E0" w:rsidRDefault="18A10715" w:rsidP="008754B4">
      <w:pPr>
        <w:pStyle w:val="ListParagraph"/>
        <w:numPr>
          <w:ilvl w:val="2"/>
          <w:numId w:val="13"/>
        </w:numPr>
        <w:ind w:left="0" w:firstLine="0"/>
        <w:rPr>
          <w:highlight w:val="yellow"/>
        </w:rPr>
      </w:pPr>
      <w:r w:rsidRPr="00BF07E0">
        <w:rPr>
          <w:highlight w:val="yellow"/>
        </w:rPr>
        <w:t>Dry the plates in a 37</w:t>
      </w:r>
      <w:r w:rsidR="51337592" w:rsidRPr="00BF07E0">
        <w:rPr>
          <w:highlight w:val="yellow"/>
        </w:rPr>
        <w:t xml:space="preserve"> </w:t>
      </w:r>
      <w:r w:rsidRPr="00BF07E0">
        <w:rPr>
          <w:highlight w:val="yellow"/>
        </w:rPr>
        <w:t>°C incubator overnight, and</w:t>
      </w:r>
      <w:r w:rsidR="69B40F0E" w:rsidRPr="00BF07E0">
        <w:rPr>
          <w:highlight w:val="yellow"/>
        </w:rPr>
        <w:t xml:space="preserve"> </w:t>
      </w:r>
      <w:r w:rsidR="00C775F1" w:rsidRPr="00BF07E0">
        <w:rPr>
          <w:highlight w:val="yellow"/>
        </w:rPr>
        <w:t xml:space="preserve">subsequently </w:t>
      </w:r>
      <w:r w:rsidR="69B40F0E" w:rsidRPr="00BF07E0">
        <w:rPr>
          <w:highlight w:val="yellow"/>
        </w:rPr>
        <w:t xml:space="preserve">store </w:t>
      </w:r>
      <w:r w:rsidR="00C775F1" w:rsidRPr="00BF07E0">
        <w:rPr>
          <w:highlight w:val="yellow"/>
        </w:rPr>
        <w:t xml:space="preserve">them </w:t>
      </w:r>
      <w:r w:rsidR="69B40F0E" w:rsidRPr="00BF07E0">
        <w:rPr>
          <w:highlight w:val="yellow"/>
        </w:rPr>
        <w:t xml:space="preserve">in a </w:t>
      </w:r>
      <w:r w:rsidR="00F91AF0" w:rsidRPr="00BF07E0">
        <w:rPr>
          <w:highlight w:val="yellow"/>
        </w:rPr>
        <w:t>re</w:t>
      </w:r>
      <w:r w:rsidR="69B40F0E" w:rsidRPr="00BF07E0">
        <w:rPr>
          <w:highlight w:val="yellow"/>
        </w:rPr>
        <w:t xml:space="preserve">sealable bag at 4 °C. Collagen-coated plates </w:t>
      </w:r>
      <w:r w:rsidR="00323A1C" w:rsidRPr="00BF07E0">
        <w:rPr>
          <w:highlight w:val="yellow"/>
        </w:rPr>
        <w:t xml:space="preserve">and dishes </w:t>
      </w:r>
      <w:r w:rsidR="69B40F0E" w:rsidRPr="00BF07E0">
        <w:rPr>
          <w:highlight w:val="yellow"/>
        </w:rPr>
        <w:t>can be stored for several months</w:t>
      </w:r>
      <w:r w:rsidR="472A84E0" w:rsidRPr="00BF07E0">
        <w:rPr>
          <w:highlight w:val="yellow"/>
        </w:rPr>
        <w:t>.</w:t>
      </w:r>
    </w:p>
    <w:p w14:paraId="03282263" w14:textId="77777777" w:rsidR="00897FB1" w:rsidRPr="00BF07E0" w:rsidRDefault="00897FB1" w:rsidP="008754B4"/>
    <w:p w14:paraId="03F0267F" w14:textId="2EB7F52D" w:rsidR="00AD7ECF" w:rsidRPr="00BF07E0" w:rsidRDefault="00AD7ECF" w:rsidP="008754B4">
      <w:pPr>
        <w:pStyle w:val="ListParagraph"/>
        <w:numPr>
          <w:ilvl w:val="1"/>
          <w:numId w:val="13"/>
        </w:numPr>
        <w:ind w:left="0" w:firstLine="0"/>
      </w:pPr>
      <w:r w:rsidRPr="00BF07E0">
        <w:t>Autoclave the following items</w:t>
      </w:r>
      <w:r w:rsidR="00B3744C">
        <w:t>: t</w:t>
      </w:r>
      <w:r w:rsidRPr="00BF07E0">
        <w:t xml:space="preserve">issue forceps, </w:t>
      </w:r>
      <w:r w:rsidR="008B0A0D" w:rsidRPr="00BF07E0">
        <w:t>t</w:t>
      </w:r>
      <w:r w:rsidRPr="00BF07E0">
        <w:t>issue scissors,</w:t>
      </w:r>
      <w:r w:rsidR="008B0A0D" w:rsidRPr="00BF07E0">
        <w:t xml:space="preserve"> c</w:t>
      </w:r>
      <w:r w:rsidRPr="00BF07E0">
        <w:t xml:space="preserve">otton </w:t>
      </w:r>
      <w:r w:rsidR="008B0A0D" w:rsidRPr="00BF07E0">
        <w:t>swabs</w:t>
      </w:r>
      <w:r w:rsidR="00B3744C">
        <w:t xml:space="preserve"> and</w:t>
      </w:r>
      <w:r w:rsidRPr="00BF07E0">
        <w:t xml:space="preserve"> </w:t>
      </w:r>
      <w:r w:rsidR="008B0A0D" w:rsidRPr="00BF07E0">
        <w:t xml:space="preserve">gauze </w:t>
      </w:r>
      <w:r w:rsidRPr="00BF07E0">
        <w:t>pads</w:t>
      </w:r>
      <w:r w:rsidR="00B3744C">
        <w:t>.</w:t>
      </w:r>
    </w:p>
    <w:p w14:paraId="5F72AAE4" w14:textId="77777777" w:rsidR="00A36E88" w:rsidRPr="00BF07E0" w:rsidRDefault="00A36E88" w:rsidP="008754B4">
      <w:pPr>
        <w:pStyle w:val="ListParagraph"/>
        <w:ind w:left="0"/>
      </w:pPr>
    </w:p>
    <w:p w14:paraId="62B599D5" w14:textId="5FE7795A" w:rsidR="00525CE9" w:rsidRPr="00BF07E0" w:rsidRDefault="00EE789C" w:rsidP="008754B4">
      <w:pPr>
        <w:pStyle w:val="ListParagraph"/>
        <w:numPr>
          <w:ilvl w:val="1"/>
          <w:numId w:val="13"/>
        </w:numPr>
        <w:ind w:left="0" w:firstLine="0"/>
      </w:pPr>
      <w:r w:rsidRPr="00BF07E0">
        <w:t>VEC</w:t>
      </w:r>
      <w:r w:rsidR="007F19AB" w:rsidRPr="00BF07E0">
        <w:t xml:space="preserve"> </w:t>
      </w:r>
      <w:r w:rsidR="008B0A0D" w:rsidRPr="00BF07E0">
        <w:t>g</w:t>
      </w:r>
      <w:r w:rsidR="007F19AB" w:rsidRPr="00BF07E0">
        <w:t xml:space="preserve">rowth </w:t>
      </w:r>
      <w:r w:rsidR="008B0A0D" w:rsidRPr="00BF07E0">
        <w:t>m</w:t>
      </w:r>
      <w:r w:rsidR="007F19AB" w:rsidRPr="00BF07E0">
        <w:t>edia</w:t>
      </w:r>
      <w:r w:rsidR="00B3744C">
        <w:t xml:space="preserve">: </w:t>
      </w:r>
      <w:r w:rsidR="00525CE9" w:rsidRPr="00BF07E0">
        <w:t xml:space="preserve">Prepare and use </w:t>
      </w:r>
      <w:r w:rsidR="008B0A0D" w:rsidRPr="00BF07E0">
        <w:t>e</w:t>
      </w:r>
      <w:r w:rsidR="00525CE9" w:rsidRPr="00BF07E0">
        <w:t xml:space="preserve">ndothelial </w:t>
      </w:r>
      <w:r w:rsidR="008B0A0D" w:rsidRPr="00BF07E0">
        <w:t>c</w:t>
      </w:r>
      <w:r w:rsidR="00525CE9" w:rsidRPr="00BF07E0">
        <w:t xml:space="preserve">ell </w:t>
      </w:r>
      <w:r w:rsidR="008B0A0D" w:rsidRPr="00BF07E0">
        <w:t>g</w:t>
      </w:r>
      <w:r w:rsidR="00525CE9" w:rsidRPr="00BF07E0">
        <w:t xml:space="preserve">rowth </w:t>
      </w:r>
      <w:r w:rsidR="008B0A0D" w:rsidRPr="00BF07E0">
        <w:t>m</w:t>
      </w:r>
      <w:r w:rsidR="00525CE9" w:rsidRPr="00BF07E0">
        <w:t xml:space="preserve">edium according to </w:t>
      </w:r>
      <w:r w:rsidR="00D645AB" w:rsidRPr="00BF07E0">
        <w:t>manufacturer’s</w:t>
      </w:r>
      <w:r w:rsidR="00525CE9" w:rsidRPr="00BF07E0">
        <w:t xml:space="preserve"> protocols. </w:t>
      </w:r>
      <w:r w:rsidR="009503B0" w:rsidRPr="00BF07E0">
        <w:t>Store in the dark at 4</w:t>
      </w:r>
      <w:r w:rsidR="00904919" w:rsidRPr="00BF07E0">
        <w:t xml:space="preserve"> </w:t>
      </w:r>
      <w:r w:rsidR="009503B0" w:rsidRPr="00BF07E0">
        <w:t>°C.</w:t>
      </w:r>
      <w:r w:rsidR="2498D52D" w:rsidRPr="00BF07E0">
        <w:t xml:space="preserve"> </w:t>
      </w:r>
      <w:r w:rsidR="000E2922" w:rsidRPr="00BF07E0">
        <w:t>Warm to 37</w:t>
      </w:r>
      <w:r w:rsidR="006750AA" w:rsidRPr="00BF07E0">
        <w:t xml:space="preserve"> </w:t>
      </w:r>
      <w:r w:rsidR="000E2922" w:rsidRPr="00BF07E0">
        <w:t>°C just before use on cells, do not leave media in warming bath longer than necessary (</w:t>
      </w:r>
      <w:r w:rsidR="003700A4" w:rsidRPr="00BF07E0">
        <w:t>10-15</w:t>
      </w:r>
      <w:r w:rsidR="00FC6517" w:rsidRPr="00BF07E0">
        <w:t xml:space="preserve"> </w:t>
      </w:r>
      <w:r w:rsidR="003700A4" w:rsidRPr="00BF07E0">
        <w:t>m</w:t>
      </w:r>
      <w:r w:rsidR="005A1162" w:rsidRPr="00BF07E0">
        <w:t>in</w:t>
      </w:r>
      <w:r w:rsidR="003700A4" w:rsidRPr="00BF07E0">
        <w:t xml:space="preserve"> </w:t>
      </w:r>
      <w:r w:rsidR="005001D0" w:rsidRPr="00BF07E0">
        <w:t>is</w:t>
      </w:r>
      <w:r w:rsidR="003700A4" w:rsidRPr="00BF07E0">
        <w:t xml:space="preserve"> sufficient).</w:t>
      </w:r>
      <w:r w:rsidR="000E2922" w:rsidRPr="00BF07E0">
        <w:t xml:space="preserve"> </w:t>
      </w:r>
      <w:r w:rsidR="2498D52D" w:rsidRPr="00BF07E0">
        <w:t xml:space="preserve"> Use </w:t>
      </w:r>
      <w:r w:rsidR="00172445" w:rsidRPr="00BF07E0">
        <w:t>the media</w:t>
      </w:r>
      <w:r w:rsidR="2498D52D" w:rsidRPr="00BF07E0">
        <w:t xml:space="preserve"> within one month of preparation.</w:t>
      </w:r>
    </w:p>
    <w:p w14:paraId="6AED49C7" w14:textId="77777777" w:rsidR="00EE789C" w:rsidRPr="00BF07E0" w:rsidRDefault="00EE789C" w:rsidP="008754B4">
      <w:pPr>
        <w:pStyle w:val="ListParagraph"/>
        <w:ind w:left="0"/>
      </w:pPr>
    </w:p>
    <w:p w14:paraId="0E79BFFA" w14:textId="09430057" w:rsidR="00525CE9" w:rsidRPr="00BF07E0" w:rsidRDefault="007F19AB" w:rsidP="008754B4">
      <w:pPr>
        <w:pStyle w:val="ListParagraph"/>
        <w:numPr>
          <w:ilvl w:val="1"/>
          <w:numId w:val="13"/>
        </w:numPr>
        <w:ind w:left="0" w:firstLine="0"/>
      </w:pPr>
      <w:r w:rsidRPr="00BF07E0">
        <w:t xml:space="preserve">VIC </w:t>
      </w:r>
      <w:r w:rsidR="008B0A0D" w:rsidRPr="00BF07E0">
        <w:t>g</w:t>
      </w:r>
      <w:r w:rsidR="00EE789C" w:rsidRPr="00BF07E0">
        <w:t xml:space="preserve">rowth </w:t>
      </w:r>
      <w:r w:rsidR="008B0A0D" w:rsidRPr="00BF07E0">
        <w:t>m</w:t>
      </w:r>
      <w:r w:rsidR="00EE789C" w:rsidRPr="00BF07E0">
        <w:t>edia</w:t>
      </w:r>
      <w:r w:rsidR="00B3744C">
        <w:t xml:space="preserve">: Supplement </w:t>
      </w:r>
      <w:r w:rsidR="00525CE9" w:rsidRPr="00BF07E0">
        <w:t xml:space="preserve">DMEM </w:t>
      </w:r>
      <w:r w:rsidR="00462C44" w:rsidRPr="00BF07E0">
        <w:t xml:space="preserve">base medium </w:t>
      </w:r>
      <w:r w:rsidR="00525CE9" w:rsidRPr="00BF07E0">
        <w:t>(4.5</w:t>
      </w:r>
      <w:r w:rsidR="00B42924" w:rsidRPr="00BF07E0">
        <w:t xml:space="preserve"> </w:t>
      </w:r>
      <w:r w:rsidR="00525CE9" w:rsidRPr="00BF07E0">
        <w:t xml:space="preserve">g/L glucose, </w:t>
      </w:r>
      <w:r w:rsidR="008B0A0D" w:rsidRPr="00BF07E0">
        <w:t>L-glutamine s</w:t>
      </w:r>
      <w:r w:rsidR="00525CE9" w:rsidRPr="00BF07E0">
        <w:t>upplement, 110 mg/L sodium pyruvate</w:t>
      </w:r>
      <w:r w:rsidR="00A51CF9" w:rsidRPr="00BF07E0">
        <w:t>)</w:t>
      </w:r>
      <w:r w:rsidR="00133A99" w:rsidRPr="00BF07E0">
        <w:fldChar w:fldCharType="begin">
          <w:fldData xml:space="preserve">PEVuZE5vdGU+PENpdGU+PEF1dGhvcj5TZWxpZzwvQXV0aG9yPjxZZWFyPjIwMTk8L1llYXI+PFJl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==
</w:fldData>
        </w:fldChar>
      </w:r>
      <w:r w:rsidR="00133A99" w:rsidRPr="00BF07E0">
        <w:instrText xml:space="preserve"> ADDIN EN.CITE </w:instrText>
      </w:r>
      <w:r w:rsidR="00133A99" w:rsidRPr="00BF07E0">
        <w:fldChar w:fldCharType="begin">
          <w:fldData xml:space="preserve">PEVuZE5vdGU+PENpdGU+PEF1dGhvcj5TZWxpZzwvQXV0aG9yPjxZZWFyPjIwMTk8L1llYXI+PFJl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==
</w:fldData>
        </w:fldChar>
      </w:r>
      <w:r w:rsidR="00133A99" w:rsidRPr="00BF07E0">
        <w:instrText xml:space="preserve"> ADDIN EN.CITE.DATA </w:instrText>
      </w:r>
      <w:r w:rsidR="00133A99" w:rsidRPr="00BF07E0">
        <w:fldChar w:fldCharType="end"/>
      </w:r>
      <w:r w:rsidR="00133A99" w:rsidRPr="00BF07E0">
        <w:fldChar w:fldCharType="separate"/>
      </w:r>
      <w:r w:rsidR="00133A99" w:rsidRPr="00B3744C">
        <w:rPr>
          <w:noProof/>
          <w:vertAlign w:val="superscript"/>
        </w:rPr>
        <w:t>30</w:t>
      </w:r>
      <w:r w:rsidR="00133A99" w:rsidRPr="00BF07E0">
        <w:fldChar w:fldCharType="end"/>
      </w:r>
      <w:r w:rsidR="00525CE9" w:rsidRPr="00BF07E0">
        <w:t xml:space="preserve"> with </w:t>
      </w:r>
      <w:r w:rsidR="00462C44" w:rsidRPr="00BF07E0">
        <w:t>10</w:t>
      </w:r>
      <w:r w:rsidR="00525CE9" w:rsidRPr="00BF07E0">
        <w:t xml:space="preserve">% </w:t>
      </w:r>
      <w:r w:rsidR="008E05E9" w:rsidRPr="00BF07E0">
        <w:t>heat-</w:t>
      </w:r>
      <w:r w:rsidR="00A51CF9" w:rsidRPr="00BF07E0">
        <w:t>inactiv</w:t>
      </w:r>
      <w:r w:rsidR="00640B76" w:rsidRPr="00BF07E0">
        <w:t>ated</w:t>
      </w:r>
      <w:r w:rsidR="008E05E9" w:rsidRPr="00BF07E0">
        <w:t xml:space="preserve"> </w:t>
      </w:r>
      <w:r w:rsidR="00525CE9" w:rsidRPr="00BF07E0">
        <w:t xml:space="preserve">FBS and </w:t>
      </w:r>
      <w:r w:rsidR="00530A39" w:rsidRPr="00BF07E0">
        <w:t xml:space="preserve">100 I.U./mL penicillin and 100 </w:t>
      </w:r>
      <w:r w:rsidR="00033EDD" w:rsidRPr="00B3744C">
        <w:rPr>
          <w:rFonts w:ascii="Symbol" w:hAnsi="Symbol"/>
        </w:rPr>
        <w:t></w:t>
      </w:r>
      <w:r w:rsidR="00033EDD" w:rsidRPr="00BF07E0">
        <w:t>g</w:t>
      </w:r>
      <w:r w:rsidR="00530A39" w:rsidRPr="00BF07E0">
        <w:t>/mL streptomycin.</w:t>
      </w:r>
      <w:r w:rsidR="009503B0" w:rsidRPr="00BF07E0">
        <w:t xml:space="preserve"> Store in the dark at 4</w:t>
      </w:r>
      <w:r w:rsidR="00B42924" w:rsidRPr="00BF07E0">
        <w:t xml:space="preserve"> </w:t>
      </w:r>
      <w:r w:rsidR="009503B0" w:rsidRPr="00BF07E0">
        <w:t>°C</w:t>
      </w:r>
      <w:r w:rsidR="00D0765A" w:rsidRPr="00BF07E0">
        <w:t xml:space="preserve"> for up to 3 months</w:t>
      </w:r>
      <w:r w:rsidR="00F90D1D" w:rsidRPr="00BF07E0">
        <w:t>.</w:t>
      </w:r>
      <w:r w:rsidR="0006258B" w:rsidRPr="00BF07E0">
        <w:t xml:space="preserve"> </w:t>
      </w:r>
      <w:r w:rsidR="00FD7B50" w:rsidRPr="00BF07E0">
        <w:t>Warm to 37</w:t>
      </w:r>
      <w:r w:rsidR="00893CFE" w:rsidRPr="00BF07E0">
        <w:t xml:space="preserve"> </w:t>
      </w:r>
      <w:r w:rsidR="00FD7B50" w:rsidRPr="00BF07E0">
        <w:t>°C just before use on cells, do not leave media in warming bath longer than necessary (10-15</w:t>
      </w:r>
      <w:r w:rsidR="00A047DB" w:rsidRPr="00BF07E0">
        <w:t xml:space="preserve"> </w:t>
      </w:r>
      <w:r w:rsidR="00FD7B50" w:rsidRPr="00BF07E0">
        <w:t>m</w:t>
      </w:r>
      <w:r w:rsidR="00A047DB" w:rsidRPr="00BF07E0">
        <w:t>in</w:t>
      </w:r>
      <w:r w:rsidR="00FD7B50" w:rsidRPr="00BF07E0">
        <w:t xml:space="preserve"> </w:t>
      </w:r>
      <w:r w:rsidR="005001D0" w:rsidRPr="00BF07E0">
        <w:t>is</w:t>
      </w:r>
      <w:r w:rsidR="00FD7B50" w:rsidRPr="00BF07E0">
        <w:t xml:space="preserve"> sufficient).  </w:t>
      </w:r>
      <w:r w:rsidR="0006258B" w:rsidRPr="00BF07E0">
        <w:t xml:space="preserve"> </w:t>
      </w:r>
    </w:p>
    <w:p w14:paraId="527625F5" w14:textId="77777777" w:rsidR="00EE789C" w:rsidRPr="00BF07E0" w:rsidRDefault="00EE789C" w:rsidP="008754B4">
      <w:pPr>
        <w:pStyle w:val="ListParagraph"/>
        <w:ind w:left="0"/>
      </w:pPr>
    </w:p>
    <w:p w14:paraId="3026AB5F" w14:textId="2541771C" w:rsidR="00A36E88" w:rsidRPr="00B3744C" w:rsidRDefault="00A36E88" w:rsidP="008754B4">
      <w:pPr>
        <w:pStyle w:val="ListParagraph"/>
        <w:numPr>
          <w:ilvl w:val="1"/>
          <w:numId w:val="13"/>
        </w:numPr>
        <w:ind w:left="0" w:firstLine="0"/>
        <w:rPr>
          <w:highlight w:val="yellow"/>
        </w:rPr>
      </w:pPr>
      <w:r w:rsidRPr="00BF07E0">
        <w:rPr>
          <w:highlight w:val="yellow"/>
        </w:rPr>
        <w:t xml:space="preserve">Make </w:t>
      </w:r>
      <w:r w:rsidR="00C876BC" w:rsidRPr="00BF07E0">
        <w:rPr>
          <w:highlight w:val="yellow"/>
        </w:rPr>
        <w:t>s</w:t>
      </w:r>
      <w:r w:rsidRPr="00BF07E0">
        <w:rPr>
          <w:highlight w:val="yellow"/>
        </w:rPr>
        <w:t xml:space="preserve">terile </w:t>
      </w:r>
      <w:r w:rsidR="00C876BC" w:rsidRPr="00BF07E0">
        <w:rPr>
          <w:highlight w:val="yellow"/>
        </w:rPr>
        <w:t>r</w:t>
      </w:r>
      <w:r w:rsidRPr="00BF07E0">
        <w:rPr>
          <w:highlight w:val="yellow"/>
        </w:rPr>
        <w:t xml:space="preserve">insing </w:t>
      </w:r>
      <w:r w:rsidR="00C876BC" w:rsidRPr="00BF07E0">
        <w:rPr>
          <w:highlight w:val="yellow"/>
        </w:rPr>
        <w:t>s</w:t>
      </w:r>
      <w:r w:rsidRPr="00BF07E0">
        <w:rPr>
          <w:highlight w:val="yellow"/>
        </w:rPr>
        <w:t>olution</w:t>
      </w:r>
      <w:r w:rsidR="00EE789C" w:rsidRPr="00BF07E0">
        <w:rPr>
          <w:highlight w:val="yellow"/>
        </w:rPr>
        <w:t xml:space="preserve"> just before use</w:t>
      </w:r>
      <w:r w:rsidR="00B3744C">
        <w:rPr>
          <w:highlight w:val="yellow"/>
        </w:rPr>
        <w:t>. Supplement s</w:t>
      </w:r>
      <w:r w:rsidR="00C633BA" w:rsidRPr="00B3744C">
        <w:rPr>
          <w:highlight w:val="yellow"/>
        </w:rPr>
        <w:t>terile PBS with 2</w:t>
      </w:r>
      <w:r w:rsidRPr="00B3744C">
        <w:rPr>
          <w:highlight w:val="yellow"/>
        </w:rPr>
        <w:t xml:space="preserve">.5 </w:t>
      </w:r>
      <w:r w:rsidR="00B3744C">
        <w:rPr>
          <w:rFonts w:asciiTheme="majorHAnsi" w:hAnsiTheme="majorHAnsi" w:cstheme="majorHAnsi"/>
          <w:highlight w:val="yellow"/>
        </w:rPr>
        <w:t>µ</w:t>
      </w:r>
      <w:r w:rsidRPr="00B3744C">
        <w:rPr>
          <w:highlight w:val="yellow"/>
        </w:rPr>
        <w:t>g/</w:t>
      </w:r>
      <w:r w:rsidR="00C633BA" w:rsidRPr="00B3744C">
        <w:rPr>
          <w:highlight w:val="yellow"/>
        </w:rPr>
        <w:t>mL fungi</w:t>
      </w:r>
      <w:r w:rsidR="001E3E68" w:rsidRPr="00B3744C">
        <w:rPr>
          <w:highlight w:val="yellow"/>
        </w:rPr>
        <w:t>cide</w:t>
      </w:r>
      <w:r w:rsidR="00B42924" w:rsidRPr="00B3744C">
        <w:rPr>
          <w:highlight w:val="yellow"/>
        </w:rPr>
        <w:t>,</w:t>
      </w:r>
      <w:r w:rsidR="007A3CA4" w:rsidRPr="00B3744C">
        <w:rPr>
          <w:highlight w:val="yellow"/>
        </w:rPr>
        <w:t xml:space="preserve"> </w:t>
      </w:r>
      <w:r w:rsidRPr="00B3744C">
        <w:rPr>
          <w:highlight w:val="yellow"/>
        </w:rPr>
        <w:t>0.05 mg/</w:t>
      </w:r>
      <w:r w:rsidR="00C633BA" w:rsidRPr="00B3744C">
        <w:rPr>
          <w:highlight w:val="yellow"/>
        </w:rPr>
        <w:t xml:space="preserve">mL gentamicin </w:t>
      </w:r>
      <w:r w:rsidR="00B42924" w:rsidRPr="00B3744C">
        <w:rPr>
          <w:highlight w:val="yellow"/>
        </w:rPr>
        <w:t>and</w:t>
      </w:r>
      <w:r w:rsidRPr="00B3744C">
        <w:rPr>
          <w:highlight w:val="yellow"/>
        </w:rPr>
        <w:t xml:space="preserve"> </w:t>
      </w:r>
      <w:r w:rsidR="00C633BA" w:rsidRPr="00B3744C">
        <w:rPr>
          <w:highlight w:val="yellow"/>
        </w:rPr>
        <w:t xml:space="preserve">5 </w:t>
      </w:r>
      <w:r w:rsidR="00B3744C">
        <w:rPr>
          <w:rFonts w:asciiTheme="majorHAnsi" w:hAnsiTheme="majorHAnsi" w:cstheme="majorHAnsi"/>
          <w:highlight w:val="yellow"/>
        </w:rPr>
        <w:t>µ</w:t>
      </w:r>
      <w:r w:rsidR="00C633BA" w:rsidRPr="00B3744C">
        <w:rPr>
          <w:highlight w:val="yellow"/>
        </w:rPr>
        <w:t>g/mL</w:t>
      </w:r>
      <w:r w:rsidR="00C633BA" w:rsidRPr="00B3744C" w:rsidDel="008B0A0D">
        <w:rPr>
          <w:highlight w:val="yellow"/>
        </w:rPr>
        <w:t xml:space="preserve"> </w:t>
      </w:r>
      <w:r w:rsidR="008B0A0D" w:rsidRPr="00B3744C">
        <w:rPr>
          <w:highlight w:val="yellow"/>
        </w:rPr>
        <w:t>bactericide</w:t>
      </w:r>
      <w:r w:rsidR="00C633BA" w:rsidRPr="00B3744C">
        <w:rPr>
          <w:highlight w:val="yellow"/>
        </w:rPr>
        <w:t>.</w:t>
      </w:r>
    </w:p>
    <w:p w14:paraId="270CC833" w14:textId="77777777" w:rsidR="00462C44" w:rsidRPr="00BF07E0" w:rsidRDefault="00462C44" w:rsidP="008754B4">
      <w:pPr>
        <w:pStyle w:val="ListParagraph"/>
        <w:ind w:left="0"/>
        <w:rPr>
          <w:highlight w:val="yellow"/>
        </w:rPr>
      </w:pPr>
    </w:p>
    <w:p w14:paraId="43C11FB6" w14:textId="30D12C14" w:rsidR="00AD7ECF" w:rsidRPr="00B3744C" w:rsidRDefault="00462C44" w:rsidP="008754B4">
      <w:pPr>
        <w:pStyle w:val="ListParagraph"/>
        <w:numPr>
          <w:ilvl w:val="1"/>
          <w:numId w:val="13"/>
        </w:numPr>
        <w:ind w:left="0" w:firstLine="0"/>
        <w:rPr>
          <w:highlight w:val="yellow"/>
        </w:rPr>
      </w:pPr>
      <w:r w:rsidRPr="00BF07E0">
        <w:rPr>
          <w:highlight w:val="yellow"/>
        </w:rPr>
        <w:t xml:space="preserve">Make </w:t>
      </w:r>
      <w:r w:rsidR="004F38FF" w:rsidRPr="00BF07E0">
        <w:rPr>
          <w:highlight w:val="yellow"/>
        </w:rPr>
        <w:t>s</w:t>
      </w:r>
      <w:r w:rsidR="00C633BA" w:rsidRPr="00BF07E0">
        <w:rPr>
          <w:highlight w:val="yellow"/>
        </w:rPr>
        <w:t xml:space="preserve">terile </w:t>
      </w:r>
      <w:r w:rsidR="004F38FF" w:rsidRPr="00BF07E0">
        <w:rPr>
          <w:highlight w:val="yellow"/>
        </w:rPr>
        <w:t>c</w:t>
      </w:r>
      <w:r w:rsidR="00C633BA" w:rsidRPr="00BF07E0">
        <w:rPr>
          <w:highlight w:val="yellow"/>
        </w:rPr>
        <w:t xml:space="preserve">ollagenase </w:t>
      </w:r>
      <w:r w:rsidR="004F38FF" w:rsidRPr="00BF07E0">
        <w:rPr>
          <w:highlight w:val="yellow"/>
        </w:rPr>
        <w:t>s</w:t>
      </w:r>
      <w:r w:rsidR="00C633BA" w:rsidRPr="00BF07E0">
        <w:rPr>
          <w:highlight w:val="yellow"/>
        </w:rPr>
        <w:t xml:space="preserve">olution </w:t>
      </w:r>
      <w:r w:rsidRPr="00BF07E0">
        <w:rPr>
          <w:highlight w:val="yellow"/>
        </w:rPr>
        <w:t>just before use</w:t>
      </w:r>
      <w:r w:rsidR="00F90D1D" w:rsidRPr="00BF07E0">
        <w:rPr>
          <w:highlight w:val="yellow"/>
        </w:rPr>
        <w:t>.</w:t>
      </w:r>
      <w:r w:rsidR="00B3744C">
        <w:rPr>
          <w:highlight w:val="yellow"/>
        </w:rPr>
        <w:t xml:space="preserve"> </w:t>
      </w:r>
      <w:r w:rsidRPr="00B3744C">
        <w:rPr>
          <w:highlight w:val="yellow"/>
        </w:rPr>
        <w:t xml:space="preserve">Add 5 </w:t>
      </w:r>
      <w:r w:rsidR="00CB3974" w:rsidRPr="00B3744C">
        <w:rPr>
          <w:highlight w:val="yellow"/>
        </w:rPr>
        <w:t xml:space="preserve">mg </w:t>
      </w:r>
      <w:r w:rsidRPr="00B3744C">
        <w:rPr>
          <w:highlight w:val="yellow"/>
        </w:rPr>
        <w:t xml:space="preserve">of collagenase II to 5 </w:t>
      </w:r>
      <w:r w:rsidR="00C633BA" w:rsidRPr="00B3744C">
        <w:rPr>
          <w:highlight w:val="yellow"/>
        </w:rPr>
        <w:t xml:space="preserve">mL </w:t>
      </w:r>
      <w:r w:rsidRPr="00B3744C">
        <w:rPr>
          <w:highlight w:val="yellow"/>
        </w:rPr>
        <w:t>of sterile fresh DMEM base medium. Mix well and sterilize the solution by passing through a 0.45 μm filter</w:t>
      </w:r>
      <w:r w:rsidR="001D745C" w:rsidRPr="00B3744C">
        <w:rPr>
          <w:highlight w:val="yellow"/>
        </w:rPr>
        <w:t xml:space="preserve">. Keep on ice until use. </w:t>
      </w:r>
    </w:p>
    <w:p w14:paraId="0D802798" w14:textId="77777777" w:rsidR="00FF56D8" w:rsidRPr="00B3744C" w:rsidRDefault="00FF56D8" w:rsidP="008754B4">
      <w:pPr>
        <w:pStyle w:val="ListParagraph"/>
        <w:ind w:left="0"/>
        <w:rPr>
          <w:b/>
          <w:bCs/>
        </w:rPr>
      </w:pPr>
    </w:p>
    <w:p w14:paraId="456EBFE2" w14:textId="2DED8D30" w:rsidR="00897FB1" w:rsidRPr="00B3744C" w:rsidRDefault="0046102A" w:rsidP="008754B4">
      <w:pPr>
        <w:pStyle w:val="ListParagraph"/>
        <w:numPr>
          <w:ilvl w:val="0"/>
          <w:numId w:val="13"/>
        </w:numPr>
        <w:ind w:left="0" w:firstLine="0"/>
        <w:rPr>
          <w:b/>
          <w:bCs/>
        </w:rPr>
      </w:pPr>
      <w:r w:rsidRPr="00B3744C">
        <w:rPr>
          <w:b/>
          <w:bCs/>
        </w:rPr>
        <w:t xml:space="preserve">Tissue </w:t>
      </w:r>
      <w:r w:rsidR="00B3744C">
        <w:rPr>
          <w:b/>
          <w:bCs/>
        </w:rPr>
        <w:t>p</w:t>
      </w:r>
      <w:r w:rsidRPr="00B3744C">
        <w:rPr>
          <w:b/>
          <w:bCs/>
        </w:rPr>
        <w:t>reparation</w:t>
      </w:r>
      <w:r w:rsidR="004542CD" w:rsidRPr="00B3744C">
        <w:rPr>
          <w:b/>
          <w:bCs/>
        </w:rPr>
        <w:t xml:space="preserve"> and </w:t>
      </w:r>
      <w:r w:rsidR="00B3744C">
        <w:rPr>
          <w:b/>
          <w:bCs/>
        </w:rPr>
        <w:t>p</w:t>
      </w:r>
      <w:r w:rsidR="00897FB1" w:rsidRPr="00B3744C">
        <w:rPr>
          <w:b/>
          <w:bCs/>
        </w:rPr>
        <w:t>rocessing</w:t>
      </w:r>
    </w:p>
    <w:p w14:paraId="36D53FB0" w14:textId="77777777" w:rsidR="00B3744C" w:rsidRDefault="00B3744C" w:rsidP="008754B4">
      <w:pPr>
        <w:pStyle w:val="ListParagraph"/>
        <w:ind w:left="0"/>
        <w:contextualSpacing w:val="0"/>
      </w:pPr>
    </w:p>
    <w:p w14:paraId="6777B25C" w14:textId="5158043F" w:rsidR="00B3744C" w:rsidRDefault="00B3744C" w:rsidP="008754B4">
      <w:pPr>
        <w:pStyle w:val="ListParagraph"/>
        <w:ind w:left="0"/>
        <w:contextualSpacing w:val="0"/>
      </w:pPr>
      <w:r>
        <w:t xml:space="preserve">NOTE: </w:t>
      </w:r>
      <w:r w:rsidR="002D6335" w:rsidRPr="00BF07E0">
        <w:t xml:space="preserve">Institutional approval for </w:t>
      </w:r>
      <w:r w:rsidR="00051360" w:rsidRPr="00BF07E0">
        <w:t>use</w:t>
      </w:r>
      <w:r w:rsidR="002D6335" w:rsidRPr="00BF07E0">
        <w:t xml:space="preserve"> </w:t>
      </w:r>
      <w:r w:rsidR="00051360" w:rsidRPr="00BF07E0">
        <w:t>of</w:t>
      </w:r>
      <w:r w:rsidR="002D6335" w:rsidRPr="00BF07E0">
        <w:t xml:space="preserve"> human tissues must be </w:t>
      </w:r>
      <w:r w:rsidR="00051360" w:rsidRPr="00BF07E0">
        <w:t xml:space="preserve">obtained prior to beginning work. </w:t>
      </w:r>
      <w:r w:rsidR="004261DE" w:rsidRPr="00BF07E0">
        <w:t xml:space="preserve">While </w:t>
      </w:r>
      <w:r w:rsidR="00DF19B5" w:rsidRPr="00BF07E0">
        <w:t xml:space="preserve">handling tissues, </w:t>
      </w:r>
      <w:r w:rsidR="00C95C1E" w:rsidRPr="00BF07E0">
        <w:t>the following personal protective equipment</w:t>
      </w:r>
      <w:r w:rsidR="00131E34" w:rsidRPr="00BF07E0">
        <w:t xml:space="preserve"> (PPE)</w:t>
      </w:r>
      <w:r w:rsidR="00C95C1E" w:rsidRPr="00BF07E0">
        <w:t xml:space="preserve"> must be worn: </w:t>
      </w:r>
      <w:r w:rsidR="0029238A" w:rsidRPr="00BF07E0">
        <w:t>a disposable liquid barrier wrap</w:t>
      </w:r>
      <w:r w:rsidR="00E671C8" w:rsidRPr="00BF07E0">
        <w:t>-</w:t>
      </w:r>
      <w:r w:rsidR="0029238A" w:rsidRPr="00BF07E0">
        <w:t xml:space="preserve">around gown, or </w:t>
      </w:r>
      <w:r w:rsidR="008C769D" w:rsidRPr="00BF07E0">
        <w:t>a dedicated button front lab coat with a liquid-barrier wrap</w:t>
      </w:r>
      <w:r w:rsidR="00E82405" w:rsidRPr="00BF07E0">
        <w:t xml:space="preserve"> </w:t>
      </w:r>
      <w:r w:rsidR="008C769D" w:rsidRPr="00BF07E0">
        <w:t>around apron and disposable sleeve clovers</w:t>
      </w:r>
      <w:r w:rsidR="0029238A" w:rsidRPr="00BF07E0">
        <w:t>;</w:t>
      </w:r>
      <w:r w:rsidR="008C769D" w:rsidRPr="00BF07E0">
        <w:t xml:space="preserve"> </w:t>
      </w:r>
      <w:r w:rsidR="00E91EFD" w:rsidRPr="00BF07E0">
        <w:t>a full face shield</w:t>
      </w:r>
      <w:r w:rsidR="0029238A" w:rsidRPr="00BF07E0">
        <w:t>,</w:t>
      </w:r>
      <w:r w:rsidR="00E91EFD" w:rsidRPr="00BF07E0">
        <w:t xml:space="preserve"> or safety glasses</w:t>
      </w:r>
      <w:r w:rsidR="001A019B" w:rsidRPr="00BF07E0">
        <w:t xml:space="preserve"> </w:t>
      </w:r>
      <w:r w:rsidR="00E91EFD" w:rsidRPr="00BF07E0">
        <w:t>with a surgical mask</w:t>
      </w:r>
      <w:r w:rsidR="0029238A" w:rsidRPr="00BF07E0">
        <w:t>;</w:t>
      </w:r>
      <w:r w:rsidR="001A019B" w:rsidRPr="00BF07E0">
        <w:t xml:space="preserve"> double gloves</w:t>
      </w:r>
      <w:r w:rsidR="0029238A" w:rsidRPr="00BF07E0">
        <w:t>;</w:t>
      </w:r>
      <w:r w:rsidR="001A019B" w:rsidRPr="00BF07E0">
        <w:t xml:space="preserve"> close-toed shoes</w:t>
      </w:r>
      <w:r w:rsidR="0029238A" w:rsidRPr="00BF07E0">
        <w:t>;</w:t>
      </w:r>
      <w:r w:rsidR="001A019B" w:rsidRPr="00BF07E0">
        <w:t xml:space="preserve"> and clothing to cover the legs.</w:t>
      </w:r>
      <w:r w:rsidR="002B12C5">
        <w:t xml:space="preserve"> </w:t>
      </w:r>
      <w:r w:rsidRPr="00BF07E0">
        <w:t xml:space="preserve">Comprehensive workflow diagrams of the tissue preparation for calcification assessment (Section 5) and cell isolation (Section 6 and 7) are illustrated in </w:t>
      </w:r>
      <w:r w:rsidRPr="002B12C5">
        <w:rPr>
          <w:b/>
          <w:bCs/>
        </w:rPr>
        <w:t>Figure 1A</w:t>
      </w:r>
      <w:r w:rsidR="002B12C5" w:rsidRPr="002B12C5">
        <w:rPr>
          <w:b/>
          <w:bCs/>
        </w:rPr>
        <w:t>,</w:t>
      </w:r>
      <w:r w:rsidRPr="002B12C5">
        <w:rPr>
          <w:b/>
          <w:bCs/>
        </w:rPr>
        <w:t>B</w:t>
      </w:r>
      <w:r w:rsidRPr="00BF07E0">
        <w:t xml:space="preserve"> respectively.</w:t>
      </w:r>
    </w:p>
    <w:p w14:paraId="52F1C652" w14:textId="77777777" w:rsidR="00B3744C" w:rsidRDefault="00B3744C" w:rsidP="008754B4">
      <w:pPr>
        <w:pStyle w:val="ListParagraph"/>
        <w:ind w:left="0"/>
        <w:contextualSpacing w:val="0"/>
        <w:rPr>
          <w:highlight w:val="yellow"/>
        </w:rPr>
      </w:pPr>
    </w:p>
    <w:p w14:paraId="176BE096" w14:textId="77856147" w:rsidR="004542CD" w:rsidRDefault="00A62105" w:rsidP="008754B4">
      <w:pPr>
        <w:pStyle w:val="ListParagraph"/>
        <w:numPr>
          <w:ilvl w:val="1"/>
          <w:numId w:val="13"/>
        </w:numPr>
        <w:ind w:left="0" w:firstLine="0"/>
        <w:contextualSpacing w:val="0"/>
        <w:rPr>
          <w:highlight w:val="yellow"/>
        </w:rPr>
      </w:pPr>
      <w:r w:rsidRPr="00BF07E0">
        <w:rPr>
          <w:highlight w:val="yellow"/>
        </w:rPr>
        <w:t xml:space="preserve">Upon receipt of </w:t>
      </w:r>
      <w:r w:rsidR="00FF56D8" w:rsidRPr="00BF07E0">
        <w:rPr>
          <w:highlight w:val="yellow"/>
        </w:rPr>
        <w:t xml:space="preserve">cadaveric </w:t>
      </w:r>
      <w:r w:rsidRPr="00BF07E0">
        <w:rPr>
          <w:highlight w:val="yellow"/>
        </w:rPr>
        <w:t>organ specimen, excise the aortic root and submerge i</w:t>
      </w:r>
      <w:r w:rsidR="00FF56D8" w:rsidRPr="00BF07E0">
        <w:rPr>
          <w:highlight w:val="yellow"/>
        </w:rPr>
        <w:t>n a 50</w:t>
      </w:r>
      <w:r w:rsidR="00083798" w:rsidRPr="00BF07E0">
        <w:rPr>
          <w:highlight w:val="yellow"/>
        </w:rPr>
        <w:t xml:space="preserve"> </w:t>
      </w:r>
      <w:r w:rsidR="00C633BA" w:rsidRPr="00BF07E0">
        <w:rPr>
          <w:highlight w:val="yellow"/>
        </w:rPr>
        <w:t xml:space="preserve">mL </w:t>
      </w:r>
      <w:r w:rsidR="00FF56D8" w:rsidRPr="00BF07E0">
        <w:rPr>
          <w:highlight w:val="yellow"/>
        </w:rPr>
        <w:t>conical tube of</w:t>
      </w:r>
      <w:r w:rsidRPr="00BF07E0">
        <w:rPr>
          <w:highlight w:val="yellow"/>
        </w:rPr>
        <w:t xml:space="preserve"> </w:t>
      </w:r>
      <w:r w:rsidR="25501DC8" w:rsidRPr="00BF07E0">
        <w:rPr>
          <w:highlight w:val="yellow"/>
        </w:rPr>
        <w:t>s</w:t>
      </w:r>
      <w:r w:rsidRPr="00BF07E0">
        <w:rPr>
          <w:highlight w:val="yellow"/>
        </w:rPr>
        <w:t xml:space="preserve">terile </w:t>
      </w:r>
      <w:r w:rsidR="23907B41" w:rsidRPr="00BF07E0">
        <w:rPr>
          <w:highlight w:val="yellow"/>
        </w:rPr>
        <w:t>r</w:t>
      </w:r>
      <w:r w:rsidRPr="00BF07E0">
        <w:rPr>
          <w:highlight w:val="yellow"/>
        </w:rPr>
        <w:t xml:space="preserve">insing </w:t>
      </w:r>
      <w:r w:rsidR="4D205320" w:rsidRPr="00BF07E0">
        <w:rPr>
          <w:highlight w:val="yellow"/>
        </w:rPr>
        <w:t>s</w:t>
      </w:r>
      <w:r w:rsidRPr="00BF07E0">
        <w:rPr>
          <w:highlight w:val="yellow"/>
        </w:rPr>
        <w:t xml:space="preserve">olution. </w:t>
      </w:r>
      <w:r w:rsidR="00FF56D8" w:rsidRPr="00BF07E0">
        <w:rPr>
          <w:highlight w:val="yellow"/>
        </w:rPr>
        <w:t>Upon receipt of surgical specimen, remove from transport vess</w:t>
      </w:r>
      <w:r w:rsidR="005A74A5" w:rsidRPr="00BF07E0">
        <w:rPr>
          <w:highlight w:val="yellow"/>
        </w:rPr>
        <w:t>els</w:t>
      </w:r>
      <w:r w:rsidR="00FF56D8" w:rsidRPr="00BF07E0">
        <w:rPr>
          <w:highlight w:val="yellow"/>
        </w:rPr>
        <w:t xml:space="preserve"> and submerge in a 50</w:t>
      </w:r>
      <w:r w:rsidR="00083798" w:rsidRPr="00BF07E0">
        <w:rPr>
          <w:highlight w:val="yellow"/>
        </w:rPr>
        <w:t xml:space="preserve"> </w:t>
      </w:r>
      <w:r w:rsidR="00C633BA" w:rsidRPr="00BF07E0">
        <w:rPr>
          <w:highlight w:val="yellow"/>
        </w:rPr>
        <w:t xml:space="preserve">mL </w:t>
      </w:r>
      <w:r w:rsidR="00FF56D8" w:rsidRPr="00BF07E0">
        <w:rPr>
          <w:highlight w:val="yellow"/>
        </w:rPr>
        <w:t xml:space="preserve">conical tube of </w:t>
      </w:r>
      <w:r w:rsidR="292F0A5F" w:rsidRPr="00BF07E0">
        <w:rPr>
          <w:highlight w:val="yellow"/>
        </w:rPr>
        <w:t>s</w:t>
      </w:r>
      <w:r w:rsidR="00FF56D8" w:rsidRPr="00BF07E0">
        <w:rPr>
          <w:highlight w:val="yellow"/>
        </w:rPr>
        <w:t xml:space="preserve">terile </w:t>
      </w:r>
      <w:r w:rsidR="72D08091" w:rsidRPr="00BF07E0">
        <w:rPr>
          <w:highlight w:val="yellow"/>
        </w:rPr>
        <w:t>r</w:t>
      </w:r>
      <w:r w:rsidR="00FF56D8" w:rsidRPr="00BF07E0">
        <w:rPr>
          <w:highlight w:val="yellow"/>
        </w:rPr>
        <w:t xml:space="preserve">insing </w:t>
      </w:r>
      <w:r w:rsidR="25420443" w:rsidRPr="00BF07E0">
        <w:rPr>
          <w:highlight w:val="yellow"/>
        </w:rPr>
        <w:t>s</w:t>
      </w:r>
      <w:r w:rsidR="00FF56D8" w:rsidRPr="00BF07E0">
        <w:rPr>
          <w:highlight w:val="yellow"/>
        </w:rPr>
        <w:t xml:space="preserve">olution. </w:t>
      </w:r>
      <w:r w:rsidR="003748CF" w:rsidRPr="00BF07E0">
        <w:rPr>
          <w:highlight w:val="yellow"/>
        </w:rPr>
        <w:t>Place tube containing the tissue in ice bucket on rocker and mix for 10 min</w:t>
      </w:r>
      <w:r w:rsidR="00FB02A2" w:rsidRPr="00BF07E0">
        <w:rPr>
          <w:highlight w:val="yellow"/>
        </w:rPr>
        <w:t xml:space="preserve"> at room temperature (RT)</w:t>
      </w:r>
      <w:r w:rsidR="003748CF" w:rsidRPr="00BF07E0">
        <w:rPr>
          <w:highlight w:val="yellow"/>
        </w:rPr>
        <w:t>.</w:t>
      </w:r>
    </w:p>
    <w:p w14:paraId="209C8D23" w14:textId="77777777" w:rsidR="00B3744C" w:rsidRDefault="00B3744C" w:rsidP="008754B4">
      <w:pPr>
        <w:pStyle w:val="ListParagraph"/>
        <w:ind w:left="0"/>
        <w:contextualSpacing w:val="0"/>
        <w:rPr>
          <w:highlight w:val="yellow"/>
        </w:rPr>
      </w:pPr>
    </w:p>
    <w:p w14:paraId="6416DDCE" w14:textId="370CC7D4" w:rsidR="002B12C5" w:rsidRPr="00BF07E0" w:rsidRDefault="00B3744C" w:rsidP="008754B4">
      <w:pPr>
        <w:pStyle w:val="ListParagraph"/>
        <w:ind w:left="0"/>
        <w:contextualSpacing w:val="0"/>
        <w:rPr>
          <w:highlight w:val="yellow"/>
        </w:rPr>
      </w:pPr>
      <w:r w:rsidRPr="00B3744C">
        <w:t xml:space="preserve">NOTE: </w:t>
      </w:r>
      <w:r w:rsidR="002B12C5" w:rsidRPr="00BF07E0">
        <w:t>Processing tissues as close as possible to the time of extraction will yield the best cell recovery, however viable cells can be collected upwards of 61 h post excision, and data show that VICs are more robust than VECs as time increases. If tissue cannot be processed immediately, when possible, remove tissue, perform step 4.</w:t>
      </w:r>
      <w:r w:rsidR="00FF56F5">
        <w:t>1</w:t>
      </w:r>
      <w:r w:rsidR="002B12C5" w:rsidRPr="00BF07E0">
        <w:t>, and then put the tissue back in fresh sterile cold storage solution and keep at 4 °C until ready to proceed. Valves collected during night or weekend surgeries can be stored in 40 mL cold storage solution at 4 °C and still are able to yield viable cells more than 2 days post extraction.</w:t>
      </w:r>
    </w:p>
    <w:p w14:paraId="5D387137" w14:textId="77777777" w:rsidR="00B3744C" w:rsidRPr="00BF07E0" w:rsidRDefault="00B3744C" w:rsidP="008754B4">
      <w:pPr>
        <w:pStyle w:val="ListParagraph"/>
        <w:ind w:left="0"/>
        <w:contextualSpacing w:val="0"/>
        <w:rPr>
          <w:highlight w:val="yellow"/>
        </w:rPr>
      </w:pPr>
    </w:p>
    <w:p w14:paraId="1CBF2567" w14:textId="67C792A9" w:rsidR="0075377E" w:rsidRDefault="00D52839" w:rsidP="008754B4">
      <w:pPr>
        <w:pStyle w:val="ListParagraph"/>
        <w:numPr>
          <w:ilvl w:val="1"/>
          <w:numId w:val="13"/>
        </w:numPr>
        <w:ind w:left="0" w:firstLine="0"/>
        <w:contextualSpacing w:val="0"/>
        <w:rPr>
          <w:highlight w:val="yellow"/>
        </w:rPr>
      </w:pPr>
      <w:r w:rsidRPr="00BF07E0">
        <w:rPr>
          <w:highlight w:val="yellow"/>
        </w:rPr>
        <w:t xml:space="preserve">Spray down tubes with 70% ethanol and move to a sterile hood. </w:t>
      </w:r>
      <w:r w:rsidR="00C0577E" w:rsidRPr="00BF07E0">
        <w:rPr>
          <w:highlight w:val="yellow"/>
        </w:rPr>
        <w:t xml:space="preserve">Remove tissue and excise </w:t>
      </w:r>
      <w:r w:rsidR="0059123B" w:rsidRPr="00BF07E0">
        <w:rPr>
          <w:highlight w:val="yellow"/>
        </w:rPr>
        <w:t xml:space="preserve">two </w:t>
      </w:r>
      <w:r w:rsidR="00C0577E" w:rsidRPr="00BF07E0">
        <w:rPr>
          <w:highlight w:val="yellow"/>
        </w:rPr>
        <w:t>valve leaflet</w:t>
      </w:r>
      <w:r w:rsidR="0059123B" w:rsidRPr="00BF07E0">
        <w:rPr>
          <w:highlight w:val="yellow"/>
        </w:rPr>
        <w:t>s</w:t>
      </w:r>
      <w:r w:rsidR="00C0577E" w:rsidRPr="00BF07E0">
        <w:rPr>
          <w:highlight w:val="yellow"/>
        </w:rPr>
        <w:t xml:space="preserve"> (</w:t>
      </w:r>
      <w:r w:rsidR="00C0577E" w:rsidRPr="002B12C5">
        <w:rPr>
          <w:b/>
          <w:bCs/>
          <w:highlight w:val="yellow"/>
        </w:rPr>
        <w:t>Fig</w:t>
      </w:r>
      <w:r w:rsidR="240602FD" w:rsidRPr="002B12C5">
        <w:rPr>
          <w:b/>
          <w:bCs/>
          <w:highlight w:val="yellow"/>
        </w:rPr>
        <w:t>ure</w:t>
      </w:r>
      <w:r w:rsidR="00C0577E" w:rsidRPr="002B12C5">
        <w:rPr>
          <w:b/>
          <w:bCs/>
          <w:highlight w:val="yellow"/>
        </w:rPr>
        <w:t xml:space="preserve"> 2</w:t>
      </w:r>
      <w:r w:rsidR="00943EDF" w:rsidRPr="002B12C5">
        <w:rPr>
          <w:b/>
          <w:bCs/>
          <w:highlight w:val="yellow"/>
        </w:rPr>
        <w:t>A</w:t>
      </w:r>
      <w:r w:rsidR="00C0577E" w:rsidRPr="00BF07E0">
        <w:rPr>
          <w:highlight w:val="yellow"/>
        </w:rPr>
        <w:t>)</w:t>
      </w:r>
      <w:r w:rsidR="00344D00" w:rsidRPr="00BF07E0">
        <w:rPr>
          <w:highlight w:val="yellow"/>
        </w:rPr>
        <w:t xml:space="preserve">. </w:t>
      </w:r>
      <w:r w:rsidR="00676B5B" w:rsidRPr="00BF07E0">
        <w:rPr>
          <w:highlight w:val="yellow"/>
        </w:rPr>
        <w:t xml:space="preserve">Place one </w:t>
      </w:r>
      <w:r w:rsidR="0059123B" w:rsidRPr="00BF07E0">
        <w:rPr>
          <w:highlight w:val="yellow"/>
        </w:rPr>
        <w:t xml:space="preserve">leaflet </w:t>
      </w:r>
      <w:r w:rsidR="00676B5B" w:rsidRPr="00BF07E0">
        <w:rPr>
          <w:highlight w:val="yellow"/>
        </w:rPr>
        <w:t xml:space="preserve">in a cryogenic vial </w:t>
      </w:r>
      <w:r w:rsidR="002D0EF1" w:rsidRPr="00BF07E0">
        <w:rPr>
          <w:highlight w:val="yellow"/>
        </w:rPr>
        <w:t xml:space="preserve">(or </w:t>
      </w:r>
      <w:r w:rsidR="00802500" w:rsidRPr="00BF07E0">
        <w:rPr>
          <w:highlight w:val="yellow"/>
        </w:rPr>
        <w:t xml:space="preserve">2-3 </w:t>
      </w:r>
      <w:r w:rsidR="002D0EF1" w:rsidRPr="00BF07E0">
        <w:rPr>
          <w:highlight w:val="yellow"/>
        </w:rPr>
        <w:t xml:space="preserve">vials if several smaller pieces </w:t>
      </w:r>
      <w:r w:rsidR="00802500" w:rsidRPr="00BF07E0">
        <w:rPr>
          <w:highlight w:val="yellow"/>
        </w:rPr>
        <w:t xml:space="preserve">are needed for future analysis) </w:t>
      </w:r>
      <w:r w:rsidR="00676B5B" w:rsidRPr="00BF07E0">
        <w:rPr>
          <w:highlight w:val="yellow"/>
        </w:rPr>
        <w:t>and snap freeze by dropping in liquid nitrogen then store at -80</w:t>
      </w:r>
      <w:r w:rsidR="00426C6F" w:rsidRPr="00BF07E0">
        <w:rPr>
          <w:highlight w:val="yellow"/>
        </w:rPr>
        <w:t xml:space="preserve"> </w:t>
      </w:r>
      <w:r w:rsidR="00676B5B" w:rsidRPr="00BF07E0">
        <w:rPr>
          <w:highlight w:val="yellow"/>
        </w:rPr>
        <w:t>°C</w:t>
      </w:r>
      <w:r w:rsidR="00F90D1D" w:rsidRPr="00BF07E0">
        <w:rPr>
          <w:highlight w:val="yellow"/>
        </w:rPr>
        <w:t>.</w:t>
      </w:r>
      <w:r w:rsidR="0075377E" w:rsidRPr="00BF07E0">
        <w:rPr>
          <w:highlight w:val="yellow"/>
        </w:rPr>
        <w:t xml:space="preserve"> </w:t>
      </w:r>
    </w:p>
    <w:p w14:paraId="6E523AC1" w14:textId="77777777" w:rsidR="002B12C5" w:rsidRPr="00BF07E0" w:rsidRDefault="002B12C5" w:rsidP="008754B4">
      <w:pPr>
        <w:pStyle w:val="ListParagraph"/>
        <w:ind w:left="0"/>
        <w:contextualSpacing w:val="0"/>
        <w:rPr>
          <w:highlight w:val="yellow"/>
        </w:rPr>
      </w:pPr>
    </w:p>
    <w:p w14:paraId="10D0E919" w14:textId="4D720BFA" w:rsidR="002B12C5" w:rsidRDefault="00CA663C" w:rsidP="008754B4">
      <w:pPr>
        <w:pStyle w:val="ListParagraph"/>
        <w:numPr>
          <w:ilvl w:val="2"/>
          <w:numId w:val="13"/>
        </w:numPr>
        <w:ind w:left="0" w:firstLine="0"/>
        <w:contextualSpacing w:val="0"/>
        <w:rPr>
          <w:highlight w:val="yellow"/>
        </w:rPr>
      </w:pPr>
      <w:r w:rsidRPr="00BF07E0">
        <w:rPr>
          <w:highlight w:val="yellow"/>
        </w:rPr>
        <w:t xml:space="preserve">If the </w:t>
      </w:r>
      <w:r w:rsidR="00F93BAB" w:rsidRPr="00BF07E0">
        <w:rPr>
          <w:highlight w:val="yellow"/>
        </w:rPr>
        <w:t>valve</w:t>
      </w:r>
      <w:r w:rsidRPr="00BF07E0">
        <w:rPr>
          <w:highlight w:val="yellow"/>
        </w:rPr>
        <w:t xml:space="preserve"> is bicuspid, </w:t>
      </w:r>
      <w:r w:rsidR="00F93BAB" w:rsidRPr="00BF07E0">
        <w:rPr>
          <w:highlight w:val="yellow"/>
        </w:rPr>
        <w:t xml:space="preserve">excise only one leaflet. Using scissors, cut </w:t>
      </w:r>
      <w:r w:rsidR="008D4132" w:rsidRPr="00BF07E0">
        <w:rPr>
          <w:highlight w:val="yellow"/>
        </w:rPr>
        <w:t xml:space="preserve">the </w:t>
      </w:r>
      <w:r w:rsidR="00F93BAB" w:rsidRPr="00BF07E0">
        <w:rPr>
          <w:highlight w:val="yellow"/>
        </w:rPr>
        <w:t xml:space="preserve">leaflet in half from the nodule to the hinge. Use one half of the leaflet for </w:t>
      </w:r>
      <w:r w:rsidR="008D4132" w:rsidRPr="00BF07E0">
        <w:rPr>
          <w:highlight w:val="yellow"/>
        </w:rPr>
        <w:t>snap freezing</w:t>
      </w:r>
      <w:r w:rsidR="00F93BAB" w:rsidRPr="00BF07E0">
        <w:rPr>
          <w:highlight w:val="yellow"/>
        </w:rPr>
        <w:t xml:space="preserve"> and </w:t>
      </w:r>
      <w:r w:rsidR="008D4132" w:rsidRPr="00BF07E0">
        <w:rPr>
          <w:highlight w:val="yellow"/>
        </w:rPr>
        <w:t>the other half for step</w:t>
      </w:r>
      <w:r w:rsidR="002B12C5">
        <w:rPr>
          <w:highlight w:val="yellow"/>
        </w:rPr>
        <w:t>.</w:t>
      </w:r>
    </w:p>
    <w:p w14:paraId="2B4255F4" w14:textId="77777777" w:rsidR="002B12C5" w:rsidRPr="002B12C5" w:rsidRDefault="002B12C5" w:rsidP="008754B4">
      <w:pPr>
        <w:pStyle w:val="ListParagraph"/>
        <w:ind w:left="0"/>
        <w:contextualSpacing w:val="0"/>
        <w:rPr>
          <w:highlight w:val="yellow"/>
        </w:rPr>
      </w:pPr>
    </w:p>
    <w:p w14:paraId="7C651A93" w14:textId="39ABFFDC" w:rsidR="00A70DDE" w:rsidRPr="00BF07E0" w:rsidRDefault="00676B5B" w:rsidP="008754B4">
      <w:pPr>
        <w:pStyle w:val="ListParagraph"/>
        <w:numPr>
          <w:ilvl w:val="1"/>
          <w:numId w:val="13"/>
        </w:numPr>
        <w:ind w:left="0" w:firstLine="0"/>
        <w:contextualSpacing w:val="0"/>
        <w:rPr>
          <w:highlight w:val="yellow"/>
        </w:rPr>
      </w:pPr>
      <w:r w:rsidRPr="00BF07E0">
        <w:rPr>
          <w:highlight w:val="yellow"/>
        </w:rPr>
        <w:t xml:space="preserve">Process the </w:t>
      </w:r>
      <w:r w:rsidR="0059123B" w:rsidRPr="00BF07E0">
        <w:rPr>
          <w:highlight w:val="yellow"/>
        </w:rPr>
        <w:t>second leaflet</w:t>
      </w:r>
      <w:r w:rsidRPr="00BF07E0">
        <w:rPr>
          <w:highlight w:val="yellow"/>
        </w:rPr>
        <w:t xml:space="preserve"> for paraffin embedding to assess calcification content by</w:t>
      </w:r>
      <w:r w:rsidR="00D64763" w:rsidRPr="00BF07E0">
        <w:rPr>
          <w:highlight w:val="yellow"/>
        </w:rPr>
        <w:t xml:space="preserve"> cutting it in half from nodule to hinge</w:t>
      </w:r>
      <w:r w:rsidR="00DD1974" w:rsidRPr="00BF07E0">
        <w:rPr>
          <w:highlight w:val="yellow"/>
        </w:rPr>
        <w:t>. P</w:t>
      </w:r>
      <w:r w:rsidR="00385840" w:rsidRPr="00BF07E0">
        <w:rPr>
          <w:highlight w:val="yellow"/>
        </w:rPr>
        <w:t xml:space="preserve">lace </w:t>
      </w:r>
      <w:r w:rsidR="00D64763" w:rsidRPr="00BF07E0">
        <w:rPr>
          <w:highlight w:val="yellow"/>
        </w:rPr>
        <w:t xml:space="preserve">both pieces </w:t>
      </w:r>
      <w:r w:rsidRPr="00BF07E0">
        <w:rPr>
          <w:highlight w:val="yellow"/>
        </w:rPr>
        <w:t>in a cassette</w:t>
      </w:r>
      <w:r w:rsidR="00091E74" w:rsidRPr="00BF07E0">
        <w:rPr>
          <w:highlight w:val="yellow"/>
        </w:rPr>
        <w:t xml:space="preserve"> that is submerged in 4% paraformaldehyde (PFA)</w:t>
      </w:r>
      <w:r w:rsidR="00D64763" w:rsidRPr="00BF07E0">
        <w:rPr>
          <w:highlight w:val="yellow"/>
        </w:rPr>
        <w:t>,</w:t>
      </w:r>
      <w:r w:rsidR="00006957" w:rsidRPr="00BF07E0">
        <w:rPr>
          <w:highlight w:val="yellow"/>
        </w:rPr>
        <w:t xml:space="preserve"> </w:t>
      </w:r>
      <w:r w:rsidR="00DD1974" w:rsidRPr="00BF07E0">
        <w:rPr>
          <w:highlight w:val="yellow"/>
        </w:rPr>
        <w:t xml:space="preserve">then </w:t>
      </w:r>
      <w:r w:rsidR="00006957" w:rsidRPr="00BF07E0">
        <w:rPr>
          <w:highlight w:val="yellow"/>
        </w:rPr>
        <w:t>place on a rocker at RT</w:t>
      </w:r>
      <w:r w:rsidR="00091E74" w:rsidRPr="00BF07E0">
        <w:rPr>
          <w:highlight w:val="yellow"/>
        </w:rPr>
        <w:t xml:space="preserve"> for a minimum of 2 </w:t>
      </w:r>
      <w:r w:rsidR="002B12C5">
        <w:rPr>
          <w:highlight w:val="yellow"/>
        </w:rPr>
        <w:t xml:space="preserve">h </w:t>
      </w:r>
      <w:r w:rsidR="00091E74" w:rsidRPr="00BF07E0">
        <w:rPr>
          <w:highlight w:val="yellow"/>
        </w:rPr>
        <w:t>but no more than 4 h</w:t>
      </w:r>
      <w:r w:rsidR="0029615F" w:rsidRPr="00BF07E0">
        <w:rPr>
          <w:highlight w:val="yellow"/>
        </w:rPr>
        <w:t>.</w:t>
      </w:r>
      <w:r w:rsidR="00204426" w:rsidRPr="00BF07E0">
        <w:rPr>
          <w:highlight w:val="yellow"/>
        </w:rPr>
        <w:t xml:space="preserve"> </w:t>
      </w:r>
    </w:p>
    <w:p w14:paraId="258207EF" w14:textId="77777777" w:rsidR="002B12C5" w:rsidRDefault="002B12C5" w:rsidP="008754B4">
      <w:pPr>
        <w:pStyle w:val="ListParagraph"/>
        <w:ind w:left="0"/>
        <w:contextualSpacing w:val="0"/>
      </w:pPr>
    </w:p>
    <w:p w14:paraId="474103EB" w14:textId="00187A87" w:rsidR="00091E74" w:rsidRDefault="00091E74" w:rsidP="008754B4">
      <w:pPr>
        <w:pStyle w:val="ListParagraph"/>
        <w:ind w:left="0"/>
        <w:contextualSpacing w:val="0"/>
      </w:pPr>
      <w:r w:rsidRPr="00BF07E0">
        <w:t xml:space="preserve">NOTE: </w:t>
      </w:r>
      <w:r w:rsidR="002077B4" w:rsidRPr="00BF07E0">
        <w:t>L</w:t>
      </w:r>
      <w:r w:rsidRPr="00BF07E0">
        <w:t>onger fixation times create more background with immunofluorescent staining</w:t>
      </w:r>
      <w:r w:rsidR="00486808" w:rsidRPr="00BF07E0">
        <w:t>.</w:t>
      </w:r>
      <w:r w:rsidR="002B12C5">
        <w:t xml:space="preserve"> </w:t>
      </w:r>
      <w:r w:rsidR="002077B4" w:rsidRPr="00BF07E0">
        <w:t>O</w:t>
      </w:r>
      <w:r w:rsidR="00486808" w:rsidRPr="00BF07E0">
        <w:t xml:space="preserve">nce </w:t>
      </w:r>
      <w:r w:rsidR="004B3F59" w:rsidRPr="00BF07E0">
        <w:t xml:space="preserve">steps 4.2 and 4.3 are performed, </w:t>
      </w:r>
      <w:r w:rsidR="00486808" w:rsidRPr="00BF07E0">
        <w:t xml:space="preserve">move immediately to </w:t>
      </w:r>
      <w:r w:rsidR="00A0656A" w:rsidRPr="00BF07E0">
        <w:t>Section</w:t>
      </w:r>
      <w:r w:rsidR="00486808" w:rsidRPr="00BF07E0">
        <w:t xml:space="preserve"> 6</w:t>
      </w:r>
      <w:r w:rsidR="008C1571" w:rsidRPr="00BF07E0">
        <w:t xml:space="preserve"> and come back to step 4.4</w:t>
      </w:r>
      <w:r w:rsidR="001B0D0F" w:rsidRPr="00BF07E0">
        <w:t xml:space="preserve"> after step 6.12</w:t>
      </w:r>
      <w:r w:rsidR="00DE026E" w:rsidRPr="00BF07E0">
        <w:t>.</w:t>
      </w:r>
    </w:p>
    <w:p w14:paraId="46212F5C" w14:textId="77777777" w:rsidR="002B12C5" w:rsidRPr="00BF07E0" w:rsidRDefault="002B12C5" w:rsidP="008754B4">
      <w:pPr>
        <w:pStyle w:val="ListParagraph"/>
        <w:ind w:left="0"/>
        <w:contextualSpacing w:val="0"/>
      </w:pPr>
    </w:p>
    <w:p w14:paraId="46831AAD" w14:textId="71B5D415" w:rsidR="00091E74" w:rsidRDefault="00006957" w:rsidP="008754B4">
      <w:pPr>
        <w:pStyle w:val="ListParagraph"/>
        <w:numPr>
          <w:ilvl w:val="1"/>
          <w:numId w:val="13"/>
        </w:numPr>
        <w:ind w:left="0" w:firstLine="0"/>
        <w:contextualSpacing w:val="0"/>
      </w:pPr>
      <w:r w:rsidRPr="00BF07E0">
        <w:t>After fixation</w:t>
      </w:r>
      <w:r w:rsidR="00A569BE" w:rsidRPr="00BF07E0">
        <w:t>,</w:t>
      </w:r>
      <w:r w:rsidRPr="00BF07E0">
        <w:t xml:space="preserve"> wash the tissues by submerging in </w:t>
      </w:r>
      <w:r w:rsidR="003C4841" w:rsidRPr="00BF07E0">
        <w:t xml:space="preserve">fresh </w:t>
      </w:r>
      <w:r w:rsidRPr="00BF07E0">
        <w:t xml:space="preserve">PBS </w:t>
      </w:r>
      <w:r w:rsidR="003C4841" w:rsidRPr="00BF07E0">
        <w:t xml:space="preserve">for </w:t>
      </w:r>
      <w:r w:rsidR="1756B86D" w:rsidRPr="00BF07E0">
        <w:t>1</w:t>
      </w:r>
      <w:r w:rsidR="00807CEC" w:rsidRPr="00BF07E0">
        <w:t xml:space="preserve"> </w:t>
      </w:r>
      <w:r w:rsidR="2C3BEE72" w:rsidRPr="00BF07E0">
        <w:t>h</w:t>
      </w:r>
      <w:r w:rsidR="003C4841" w:rsidRPr="00BF07E0">
        <w:t xml:space="preserve"> 3-4 times. </w:t>
      </w:r>
      <w:r w:rsidRPr="00BF07E0">
        <w:t xml:space="preserve">After </w:t>
      </w:r>
      <w:r w:rsidR="003C4841" w:rsidRPr="00BF07E0">
        <w:t xml:space="preserve">these </w:t>
      </w:r>
      <w:r w:rsidRPr="00BF07E0">
        <w:t>wash</w:t>
      </w:r>
      <w:r w:rsidR="00807CEC" w:rsidRPr="00BF07E0">
        <w:t>e</w:t>
      </w:r>
      <w:r w:rsidR="003C4841" w:rsidRPr="00BF07E0">
        <w:t>s</w:t>
      </w:r>
      <w:r w:rsidRPr="00BF07E0">
        <w:t>, samples can stay in PBS at 4</w:t>
      </w:r>
      <w:r w:rsidR="000D5918" w:rsidRPr="00BF07E0">
        <w:t xml:space="preserve"> </w:t>
      </w:r>
      <w:r w:rsidR="0068331B" w:rsidRPr="00BF07E0">
        <w:t xml:space="preserve">°C </w:t>
      </w:r>
      <w:r w:rsidRPr="00BF07E0">
        <w:t>for several months if needed. Proceed to next step just before embedding.</w:t>
      </w:r>
    </w:p>
    <w:p w14:paraId="6796173F" w14:textId="77777777" w:rsidR="002B12C5" w:rsidRPr="00BF07E0" w:rsidRDefault="002B12C5" w:rsidP="008754B4">
      <w:pPr>
        <w:pStyle w:val="ListParagraph"/>
        <w:ind w:left="0"/>
        <w:contextualSpacing w:val="0"/>
      </w:pPr>
    </w:p>
    <w:p w14:paraId="4C11F392" w14:textId="40B93330" w:rsidR="00137C3E" w:rsidRDefault="00137C3E" w:rsidP="008754B4">
      <w:pPr>
        <w:pStyle w:val="ListParagraph"/>
        <w:ind w:left="0"/>
        <w:contextualSpacing w:val="0"/>
      </w:pPr>
      <w:r w:rsidRPr="00BF07E0">
        <w:t xml:space="preserve">NOTE: </w:t>
      </w:r>
      <w:r w:rsidR="002B12C5">
        <w:t>The</w:t>
      </w:r>
      <w:r w:rsidR="00DF094B" w:rsidRPr="00BF07E0">
        <w:t xml:space="preserve"> protocol workflow </w:t>
      </w:r>
      <w:r w:rsidR="002B12C5">
        <w:t xml:space="preserve">presented here </w:t>
      </w:r>
      <w:r w:rsidR="007B110A" w:rsidRPr="00BF07E0">
        <w:t>unbiasedly</w:t>
      </w:r>
      <w:r w:rsidR="00CF0431" w:rsidRPr="00BF07E0">
        <w:t xml:space="preserve"> </w:t>
      </w:r>
      <w:r w:rsidR="00A37270" w:rsidRPr="00BF07E0">
        <w:t>selects</w:t>
      </w:r>
      <w:r w:rsidR="00A40202" w:rsidRPr="00BF07E0">
        <w:t xml:space="preserve"> </w:t>
      </w:r>
      <w:r w:rsidR="002077B4" w:rsidRPr="00BF07E0">
        <w:t>one</w:t>
      </w:r>
      <w:r w:rsidR="00AC711D" w:rsidRPr="00BF07E0">
        <w:t xml:space="preserve"> </w:t>
      </w:r>
      <w:r w:rsidR="00A40202" w:rsidRPr="00BF07E0">
        <w:t xml:space="preserve">leaflet for VECs and VICs </w:t>
      </w:r>
      <w:r w:rsidR="00A40202" w:rsidRPr="00BF07E0">
        <w:lastRenderedPageBreak/>
        <w:t xml:space="preserve">isolation, while the remaining </w:t>
      </w:r>
      <w:r w:rsidR="00AC711D" w:rsidRPr="00BF07E0">
        <w:t>leaflet</w:t>
      </w:r>
      <w:r w:rsidR="002077B4" w:rsidRPr="00BF07E0">
        <w:t>s</w:t>
      </w:r>
      <w:r w:rsidR="00AC711D" w:rsidRPr="00BF07E0">
        <w:t xml:space="preserve"> </w:t>
      </w:r>
      <w:r w:rsidR="002077B4" w:rsidRPr="00BF07E0">
        <w:t>are</w:t>
      </w:r>
      <w:r w:rsidR="0015385A" w:rsidRPr="00BF07E0">
        <w:t xml:space="preserve"> </w:t>
      </w:r>
      <w:r w:rsidR="00443364" w:rsidRPr="00BF07E0">
        <w:t xml:space="preserve">utilized for </w:t>
      </w:r>
      <w:r w:rsidR="00EE118D" w:rsidRPr="00BF07E0">
        <w:t>V</w:t>
      </w:r>
      <w:r w:rsidR="0015385A" w:rsidRPr="00BF07E0">
        <w:t xml:space="preserve">on Kossa staining (Section 5) and </w:t>
      </w:r>
      <w:r w:rsidR="00AC711D" w:rsidRPr="00BF07E0">
        <w:t>snap freezing.</w:t>
      </w:r>
      <w:r w:rsidR="00443364" w:rsidRPr="00BF07E0">
        <w:t xml:space="preserve"> </w:t>
      </w:r>
    </w:p>
    <w:p w14:paraId="1BED92CE" w14:textId="77777777" w:rsidR="002B12C5" w:rsidRPr="00BF07E0" w:rsidRDefault="002B12C5" w:rsidP="008754B4">
      <w:pPr>
        <w:pStyle w:val="ListParagraph"/>
        <w:ind w:left="0"/>
        <w:contextualSpacing w:val="0"/>
      </w:pPr>
    </w:p>
    <w:p w14:paraId="02D0E68F" w14:textId="6A49ED68" w:rsidR="00006957" w:rsidRPr="00BF07E0" w:rsidRDefault="00006957" w:rsidP="008754B4">
      <w:pPr>
        <w:pStyle w:val="ListParagraph"/>
        <w:numPr>
          <w:ilvl w:val="1"/>
          <w:numId w:val="13"/>
        </w:numPr>
        <w:ind w:left="0" w:firstLine="0"/>
        <w:contextualSpacing w:val="0"/>
      </w:pPr>
      <w:r w:rsidRPr="00BF07E0">
        <w:t xml:space="preserve">Gradually change from PBS to 70% ethanol. Wash 30-60 min each </w:t>
      </w:r>
      <w:r w:rsidR="009456C9" w:rsidRPr="00BF07E0">
        <w:t xml:space="preserve">step with </w:t>
      </w:r>
      <w:r w:rsidRPr="00BF07E0">
        <w:t xml:space="preserve">1:4 70% </w:t>
      </w:r>
      <w:r w:rsidR="009456C9" w:rsidRPr="00BF07E0">
        <w:t>ethanol</w:t>
      </w:r>
      <w:r w:rsidRPr="00BF07E0">
        <w:t>:PBS; 1:1 70%</w:t>
      </w:r>
      <w:r w:rsidR="007A3CA4" w:rsidRPr="00BF07E0">
        <w:t xml:space="preserve"> </w:t>
      </w:r>
      <w:r w:rsidR="009456C9" w:rsidRPr="00BF07E0">
        <w:t>ethanol</w:t>
      </w:r>
      <w:r w:rsidRPr="00BF07E0">
        <w:t xml:space="preserve">:PBS, 4:1 70% </w:t>
      </w:r>
      <w:r w:rsidR="009456C9" w:rsidRPr="00BF07E0">
        <w:t>ethanol</w:t>
      </w:r>
      <w:r w:rsidRPr="00BF07E0">
        <w:t xml:space="preserve">:PBS; 70% </w:t>
      </w:r>
      <w:r w:rsidR="009456C9" w:rsidRPr="00BF07E0">
        <w:t>ethanol</w:t>
      </w:r>
      <w:r w:rsidR="007A3CA4" w:rsidRPr="00BF07E0">
        <w:t>.</w:t>
      </w:r>
    </w:p>
    <w:p w14:paraId="25261B8C" w14:textId="77777777" w:rsidR="002B12C5" w:rsidRDefault="002B12C5" w:rsidP="008754B4">
      <w:pPr>
        <w:pStyle w:val="ListParagraph"/>
        <w:ind w:left="0"/>
        <w:contextualSpacing w:val="0"/>
      </w:pPr>
    </w:p>
    <w:p w14:paraId="75906BC7" w14:textId="77777777" w:rsidR="008754B4" w:rsidRDefault="002263EB" w:rsidP="008754B4">
      <w:pPr>
        <w:pStyle w:val="ListParagraph"/>
        <w:numPr>
          <w:ilvl w:val="1"/>
          <w:numId w:val="13"/>
        </w:numPr>
        <w:ind w:left="0" w:firstLine="0"/>
        <w:contextualSpacing w:val="0"/>
      </w:pPr>
      <w:r w:rsidRPr="00BF07E0">
        <w:t xml:space="preserve">Embed the tissue </w:t>
      </w:r>
      <w:r w:rsidR="00177320" w:rsidRPr="00BF07E0">
        <w:t xml:space="preserve">such that </w:t>
      </w:r>
      <w:r w:rsidR="0046521F" w:rsidRPr="00BF07E0">
        <w:t>sections will reveal the three layers of the leaflet (</w:t>
      </w:r>
      <w:r w:rsidR="0046521F" w:rsidRPr="002B12C5">
        <w:rPr>
          <w:b/>
          <w:bCs/>
        </w:rPr>
        <w:t>Figure 1A</w:t>
      </w:r>
      <w:r w:rsidR="0046521F" w:rsidRPr="00BF07E0">
        <w:t>)</w:t>
      </w:r>
      <w:r w:rsidR="00FC44E5" w:rsidRPr="00BF07E0">
        <w:t xml:space="preserve"> according to established protocols</w:t>
      </w:r>
      <w:r w:rsidR="001D260F" w:rsidRPr="00BF07E0">
        <w:fldChar w:fldCharType="begin"/>
      </w:r>
      <w:r w:rsidR="001D260F" w:rsidRPr="00BF07E0">
        <w:instrText xml:space="preserve"> ADDIN EN.CITE &lt;EndNote&gt;&lt;Cite&gt;&lt;Author&gt;Fischer&lt;/Author&gt;&lt;Year&gt;2008&lt;/Year&gt;&lt;RecNum&gt;34&lt;/RecNum&gt;&lt;DisplayText&gt;&lt;style face="superscript"&gt;31&lt;/style&gt;&lt;/DisplayText&gt;&lt;record&gt;&lt;rec-number&gt;34&lt;/rec-number&gt;&lt;foreign-keys&gt;&lt;key app="EN" db-id="2fztdspaz5edsxextr05dz0s5ze9vz9ff2t5" timestamp="1613682276"&gt;34&lt;/key&gt;&lt;/foreign-keys&gt;&lt;ref-type name="Journal Article"&gt;17&lt;/ref-type&gt;&lt;contributors&gt;&lt;authors&gt;&lt;author&gt;Fischer, A. H.&lt;/author&gt;&lt;author&gt;Jacobson, K. A.&lt;/author&gt;&lt;author&gt;Rose, J.&lt;/author&gt;&lt;author&gt;Zeller, R.&lt;/author&gt;&lt;/authors&gt;&lt;/contributors&gt;&lt;titles&gt;&lt;title&gt;Paraffin embedding tissue samples for sectioning&lt;/title&gt;&lt;secondary-title&gt;CSH Protoc&lt;/secondary-title&gt;&lt;/titles&gt;&lt;periodical&gt;&lt;full-title&gt;CSH Protoc&lt;/full-title&gt;&lt;/periodical&gt;&lt;pages&gt;pdb.prot4989&lt;/pages&gt;&lt;volume&gt;2008&lt;/volume&gt;&lt;edition&gt;2008/01/01&lt;/edition&gt;&lt;dates&gt;&lt;year&gt;2008&lt;/year&gt;&lt;pub-dates&gt;&lt;date&gt;May 1&lt;/date&gt;&lt;/pub-dates&gt;&lt;/dates&gt;&lt;isbn&gt;1559-6095&lt;/isbn&gt;&lt;accession-num&gt;21356832&lt;/accession-num&gt;&lt;urls&gt;&lt;/urls&gt;&lt;electronic-resource-num&gt;10.1101/pdb.prot4989&lt;/electronic-resource-num&gt;&lt;remote-database-provider&gt;NLM&lt;/remote-database-provider&gt;&lt;language&gt;eng&lt;/language&gt;&lt;/record&gt;&lt;/Cite&gt;&lt;/EndNote&gt;</w:instrText>
      </w:r>
      <w:r w:rsidR="001D260F" w:rsidRPr="00BF07E0">
        <w:fldChar w:fldCharType="separate"/>
      </w:r>
      <w:r w:rsidR="001D260F" w:rsidRPr="00BF07E0">
        <w:rPr>
          <w:noProof/>
          <w:vertAlign w:val="superscript"/>
        </w:rPr>
        <w:t>31</w:t>
      </w:r>
      <w:r w:rsidR="001D260F" w:rsidRPr="00BF07E0">
        <w:fldChar w:fldCharType="end"/>
      </w:r>
      <w:r w:rsidR="0046521F" w:rsidRPr="00BF07E0">
        <w:t>.</w:t>
      </w:r>
      <w:r w:rsidR="00FC44E5" w:rsidRPr="00BF07E0">
        <w:t xml:space="preserve"> </w:t>
      </w:r>
      <w:r w:rsidR="00F32791" w:rsidRPr="00BF07E0">
        <w:t>Alternatively,</w:t>
      </w:r>
      <w:r w:rsidR="004970BE" w:rsidRPr="00BF07E0">
        <w:t xml:space="preserve"> and if available</w:t>
      </w:r>
      <w:r w:rsidR="00FC44E5" w:rsidRPr="00BF07E0">
        <w:t>, bring the tissue to</w:t>
      </w:r>
      <w:r w:rsidRPr="00BF07E0">
        <w:t xml:space="preserve"> </w:t>
      </w:r>
      <w:r w:rsidR="00006957" w:rsidRPr="00BF07E0">
        <w:t xml:space="preserve">a pathology core for embedding </w:t>
      </w:r>
      <w:r w:rsidR="006E77AF" w:rsidRPr="00BF07E0">
        <w:t>and cutting</w:t>
      </w:r>
      <w:r w:rsidR="00006957" w:rsidRPr="00BF07E0">
        <w:t xml:space="preserve">. </w:t>
      </w:r>
    </w:p>
    <w:p w14:paraId="1D2659A6" w14:textId="77777777" w:rsidR="008754B4" w:rsidRDefault="008754B4" w:rsidP="008754B4">
      <w:pPr>
        <w:pStyle w:val="ListParagraph"/>
        <w:ind w:left="0"/>
        <w:contextualSpacing w:val="0"/>
      </w:pPr>
    </w:p>
    <w:p w14:paraId="028F9AE9" w14:textId="40FBF658" w:rsidR="008754B4" w:rsidRPr="00BF07E0" w:rsidRDefault="008754B4" w:rsidP="008754B4">
      <w:pPr>
        <w:pStyle w:val="ListParagraph"/>
        <w:numPr>
          <w:ilvl w:val="1"/>
          <w:numId w:val="13"/>
        </w:numPr>
        <w:ind w:left="0" w:firstLine="0"/>
        <w:contextualSpacing w:val="0"/>
      </w:pPr>
      <w:r w:rsidRPr="00BF07E0">
        <w:t>After handling tissues, dispose or store PPE as appropriate and wash hands immediately. Decontaminate all equipment, surfaces, and solid and liquid wastes with a 1:10 dilution of bleach or detergent disinfectant. Allow 20 min for decontamination, then follow with a 70% ethanol rinse. Treat the cell culture hood with mycoplasma spray according to manufacturer’s instructions.</w:t>
      </w:r>
    </w:p>
    <w:p w14:paraId="052F3CBE" w14:textId="77777777" w:rsidR="008754B4" w:rsidRPr="002B12C5" w:rsidRDefault="008754B4" w:rsidP="008754B4">
      <w:pPr>
        <w:pStyle w:val="ListParagraph"/>
        <w:ind w:left="0"/>
        <w:contextualSpacing w:val="0"/>
        <w:rPr>
          <w:b/>
          <w:bCs/>
        </w:rPr>
      </w:pPr>
    </w:p>
    <w:p w14:paraId="604CD78A" w14:textId="7E48D0AF" w:rsidR="00A70DDE" w:rsidRPr="00BF07E0" w:rsidRDefault="0068331B" w:rsidP="008754B4">
      <w:pPr>
        <w:pStyle w:val="ListParagraph"/>
        <w:numPr>
          <w:ilvl w:val="0"/>
          <w:numId w:val="13"/>
        </w:numPr>
        <w:ind w:left="0" w:firstLine="0"/>
        <w:contextualSpacing w:val="0"/>
      </w:pPr>
      <w:r w:rsidRPr="002B12C5">
        <w:rPr>
          <w:b/>
          <w:bCs/>
        </w:rPr>
        <w:t xml:space="preserve">Von </w:t>
      </w:r>
      <w:proofErr w:type="spellStart"/>
      <w:r w:rsidRPr="002B12C5">
        <w:rPr>
          <w:b/>
          <w:bCs/>
        </w:rPr>
        <w:t>Kossa</w:t>
      </w:r>
      <w:proofErr w:type="spellEnd"/>
      <w:r w:rsidRPr="002B12C5">
        <w:rPr>
          <w:b/>
          <w:bCs/>
        </w:rPr>
        <w:t xml:space="preserve"> </w:t>
      </w:r>
      <w:r w:rsidR="002B12C5" w:rsidRPr="002B12C5">
        <w:rPr>
          <w:b/>
          <w:bCs/>
        </w:rPr>
        <w:t>s</w:t>
      </w:r>
      <w:r w:rsidRPr="002B12C5">
        <w:rPr>
          <w:b/>
          <w:bCs/>
        </w:rPr>
        <w:t xml:space="preserve">taining for </w:t>
      </w:r>
      <w:r w:rsidR="002B12C5" w:rsidRPr="002B12C5">
        <w:rPr>
          <w:b/>
          <w:bCs/>
        </w:rPr>
        <w:t>c</w:t>
      </w:r>
      <w:r w:rsidRPr="002B12C5">
        <w:rPr>
          <w:b/>
          <w:bCs/>
        </w:rPr>
        <w:t xml:space="preserve">alcium </w:t>
      </w:r>
      <w:proofErr w:type="gramStart"/>
      <w:r w:rsidR="002B12C5" w:rsidRPr="002B12C5">
        <w:rPr>
          <w:b/>
          <w:bCs/>
        </w:rPr>
        <w:t>c</w:t>
      </w:r>
      <w:r w:rsidRPr="002B12C5">
        <w:rPr>
          <w:b/>
          <w:bCs/>
        </w:rPr>
        <w:t>ontent</w:t>
      </w:r>
      <w:proofErr w:type="gramEnd"/>
      <w:r w:rsidR="00404C95" w:rsidRPr="00BF07E0">
        <w:t xml:space="preserve"> </w:t>
      </w:r>
    </w:p>
    <w:p w14:paraId="43BA53F4" w14:textId="77777777" w:rsidR="002B12C5" w:rsidRDefault="002B12C5" w:rsidP="008754B4">
      <w:pPr>
        <w:pStyle w:val="ListParagraph"/>
        <w:ind w:left="0"/>
        <w:contextualSpacing w:val="0"/>
      </w:pPr>
    </w:p>
    <w:p w14:paraId="173CC832" w14:textId="5DED522D" w:rsidR="009D5E1B" w:rsidRDefault="009D5E1B" w:rsidP="008754B4">
      <w:pPr>
        <w:pStyle w:val="ListParagraph"/>
        <w:ind w:left="0"/>
        <w:contextualSpacing w:val="0"/>
      </w:pPr>
      <w:r w:rsidRPr="00BF07E0">
        <w:t xml:space="preserve">NOTE: </w:t>
      </w:r>
      <w:r w:rsidR="00BF4CD3" w:rsidRPr="00BF07E0">
        <w:t xml:space="preserve">This </w:t>
      </w:r>
      <w:r w:rsidRPr="00BF07E0">
        <w:t>can be done well after cell isolation and line establishment but be sure to link the calcification level of the tissue to documents pertaining to the primary cell line established.</w:t>
      </w:r>
    </w:p>
    <w:p w14:paraId="7476755E" w14:textId="77777777" w:rsidR="002B12C5" w:rsidRPr="00BF07E0" w:rsidRDefault="002B12C5" w:rsidP="008754B4">
      <w:pPr>
        <w:pStyle w:val="ListParagraph"/>
        <w:ind w:left="0"/>
        <w:contextualSpacing w:val="0"/>
      </w:pPr>
    </w:p>
    <w:p w14:paraId="5187C625" w14:textId="16B0E454" w:rsidR="0068331B" w:rsidRDefault="00807CEC" w:rsidP="008754B4">
      <w:pPr>
        <w:pStyle w:val="ListParagraph"/>
        <w:numPr>
          <w:ilvl w:val="1"/>
          <w:numId w:val="13"/>
        </w:numPr>
        <w:ind w:left="0" w:firstLine="0"/>
        <w:contextualSpacing w:val="0"/>
      </w:pPr>
      <w:r w:rsidRPr="00BF07E0">
        <w:t>Cut 5</w:t>
      </w:r>
      <w:r w:rsidR="0068331B" w:rsidRPr="00BF07E0">
        <w:t xml:space="preserve"> </w:t>
      </w:r>
      <w:r w:rsidR="00D60430" w:rsidRPr="00BF07E0">
        <w:t>or</w:t>
      </w:r>
      <w:r w:rsidR="0068331B" w:rsidRPr="00BF07E0">
        <w:t xml:space="preserve"> </w:t>
      </w:r>
      <w:r w:rsidR="00D60430" w:rsidRPr="00BF07E0">
        <w:t>10</w:t>
      </w:r>
      <w:r w:rsidRPr="00BF07E0">
        <w:t xml:space="preserve"> </w:t>
      </w:r>
      <w:r w:rsidR="002B12C5">
        <w:rPr>
          <w:rFonts w:asciiTheme="majorHAnsi" w:hAnsiTheme="majorHAnsi" w:cstheme="majorHAnsi"/>
        </w:rPr>
        <w:t>µ</w:t>
      </w:r>
      <w:r w:rsidRPr="00BF07E0">
        <w:rPr>
          <w:rFonts w:asciiTheme="majorHAnsi" w:hAnsiTheme="majorHAnsi" w:cstheme="majorHAnsi"/>
        </w:rPr>
        <w:t>m</w:t>
      </w:r>
      <w:r w:rsidR="002B12C5">
        <w:t xml:space="preserve"> </w:t>
      </w:r>
      <w:r w:rsidR="00D60430" w:rsidRPr="00BF07E0">
        <w:t>thick</w:t>
      </w:r>
      <w:r w:rsidR="0068331B" w:rsidRPr="00BF07E0">
        <w:t xml:space="preserve"> paraffin </w:t>
      </w:r>
      <w:r w:rsidR="00D60430" w:rsidRPr="00BF07E0">
        <w:t xml:space="preserve">slices </w:t>
      </w:r>
      <w:r w:rsidR="0068331B" w:rsidRPr="00BF07E0">
        <w:t>onto glass slides and bake</w:t>
      </w:r>
      <w:r w:rsidRPr="00BF07E0">
        <w:t xml:space="preserve"> slides</w:t>
      </w:r>
      <w:r w:rsidR="0068331B" w:rsidRPr="00BF07E0">
        <w:t xml:space="preserve"> at 65</w:t>
      </w:r>
      <w:r w:rsidR="00C03139" w:rsidRPr="00BF07E0">
        <w:t xml:space="preserve"> </w:t>
      </w:r>
      <w:r w:rsidR="0068331B" w:rsidRPr="00BF07E0">
        <w:t>°C for 1 h</w:t>
      </w:r>
      <w:r w:rsidRPr="00BF07E0">
        <w:t>,</w:t>
      </w:r>
      <w:r w:rsidR="0068331B" w:rsidRPr="00BF07E0">
        <w:t xml:space="preserve"> the</w:t>
      </w:r>
      <w:r w:rsidRPr="00BF07E0">
        <w:t>n</w:t>
      </w:r>
      <w:r w:rsidR="0068331B" w:rsidRPr="00BF07E0">
        <w:t xml:space="preserve"> cool to RT</w:t>
      </w:r>
      <w:r w:rsidR="00CB682A" w:rsidRPr="00BF07E0">
        <w:t xml:space="preserve">. </w:t>
      </w:r>
    </w:p>
    <w:p w14:paraId="1B342124" w14:textId="77777777" w:rsidR="002B12C5" w:rsidRPr="00BF07E0" w:rsidRDefault="002B12C5" w:rsidP="008754B4">
      <w:pPr>
        <w:pStyle w:val="ListParagraph"/>
        <w:ind w:left="0"/>
        <w:contextualSpacing w:val="0"/>
      </w:pPr>
    </w:p>
    <w:p w14:paraId="3151926E" w14:textId="5FC0473F" w:rsidR="00A70DDE" w:rsidRDefault="0039683D" w:rsidP="008754B4">
      <w:pPr>
        <w:pStyle w:val="ListParagraph"/>
        <w:numPr>
          <w:ilvl w:val="1"/>
          <w:numId w:val="13"/>
        </w:numPr>
        <w:ind w:left="0" w:firstLine="0"/>
        <w:contextualSpacing w:val="0"/>
      </w:pPr>
      <w:r w:rsidRPr="00BF07E0">
        <w:t>Using fresh solutions, deparaffinize slides</w:t>
      </w:r>
      <w:r w:rsidR="00CB682A" w:rsidRPr="00BF07E0">
        <w:t xml:space="preserve"> by submerging as follow</w:t>
      </w:r>
      <w:r w:rsidR="002B12C5">
        <w:t xml:space="preserve">ing: </w:t>
      </w:r>
      <w:r w:rsidR="00CB682A" w:rsidRPr="00BF07E0">
        <w:t xml:space="preserve">100% </w:t>
      </w:r>
      <w:r w:rsidR="008A1171" w:rsidRPr="00BF07E0">
        <w:t>x</w:t>
      </w:r>
      <w:r w:rsidR="00CB682A" w:rsidRPr="00BF07E0">
        <w:t>ylene for 30 min</w:t>
      </w:r>
      <w:r w:rsidR="000D5918" w:rsidRPr="00BF07E0">
        <w:t xml:space="preserve">, 2x; </w:t>
      </w:r>
      <w:r w:rsidR="00CB682A" w:rsidRPr="00BF07E0">
        <w:t>100% ethanol for 3 min</w:t>
      </w:r>
      <w:r w:rsidR="000D5918" w:rsidRPr="00BF07E0">
        <w:t xml:space="preserve">, 2x; </w:t>
      </w:r>
      <w:r w:rsidR="00CB682A" w:rsidRPr="00BF07E0">
        <w:t>100% ethanol for 3 min</w:t>
      </w:r>
      <w:r w:rsidR="000D5918" w:rsidRPr="00BF07E0">
        <w:t xml:space="preserve">; </w:t>
      </w:r>
      <w:r w:rsidR="00CB682A" w:rsidRPr="00BF07E0">
        <w:t>90% ethanol for 3 min</w:t>
      </w:r>
      <w:r w:rsidR="000D5918" w:rsidRPr="00BF07E0">
        <w:t xml:space="preserve">; </w:t>
      </w:r>
      <w:r w:rsidR="00CB682A" w:rsidRPr="00BF07E0">
        <w:t>80% ethanol for 3 min</w:t>
      </w:r>
      <w:r w:rsidR="000D5918" w:rsidRPr="00BF07E0">
        <w:t xml:space="preserve">; </w:t>
      </w:r>
      <w:r w:rsidR="00CB682A" w:rsidRPr="00BF07E0">
        <w:t>70% ethanol for 3 min</w:t>
      </w:r>
      <w:r w:rsidR="000D5918" w:rsidRPr="00BF07E0">
        <w:t xml:space="preserve">; </w:t>
      </w:r>
      <w:r w:rsidR="00CB682A" w:rsidRPr="00BF07E0">
        <w:t>50% ethanol for 3 min</w:t>
      </w:r>
      <w:r w:rsidR="000D5918" w:rsidRPr="00BF07E0">
        <w:t xml:space="preserve">; </w:t>
      </w:r>
      <w:r w:rsidR="00807CEC" w:rsidRPr="00BF07E0">
        <w:t>u</w:t>
      </w:r>
      <w:r w:rsidR="00CB682A" w:rsidRPr="00BF07E0">
        <w:t>ltrapure water for 3 min</w:t>
      </w:r>
      <w:r w:rsidR="000D5918" w:rsidRPr="00BF07E0">
        <w:t>; keep in u</w:t>
      </w:r>
      <w:r w:rsidR="00CB682A" w:rsidRPr="00BF07E0">
        <w:t>ltrapure water until next steps</w:t>
      </w:r>
      <w:r w:rsidR="00DB4165" w:rsidRPr="00BF07E0">
        <w:t xml:space="preserve">. </w:t>
      </w:r>
    </w:p>
    <w:p w14:paraId="6E7A1A72" w14:textId="77777777" w:rsidR="002B12C5" w:rsidRPr="00BF07E0" w:rsidRDefault="002B12C5" w:rsidP="008754B4">
      <w:pPr>
        <w:pStyle w:val="ListParagraph"/>
        <w:ind w:left="0"/>
        <w:contextualSpacing w:val="0"/>
      </w:pPr>
    </w:p>
    <w:p w14:paraId="4D97C72C" w14:textId="22609DCE" w:rsidR="00CB682A" w:rsidRDefault="00CB682A" w:rsidP="008754B4">
      <w:pPr>
        <w:pStyle w:val="ListParagraph"/>
        <w:ind w:left="0"/>
        <w:contextualSpacing w:val="0"/>
      </w:pPr>
      <w:r w:rsidRPr="00BF07E0">
        <w:t xml:space="preserve">NOTE: </w:t>
      </w:r>
      <w:r w:rsidR="002077B4" w:rsidRPr="00BF07E0">
        <w:t>T</w:t>
      </w:r>
      <w:r w:rsidRPr="00BF07E0">
        <w:t>imes above are minimum, each step may go longer</w:t>
      </w:r>
      <w:r w:rsidR="00302E88" w:rsidRPr="00BF07E0">
        <w:t>.</w:t>
      </w:r>
    </w:p>
    <w:p w14:paraId="6F92A247" w14:textId="77777777" w:rsidR="00500FA3" w:rsidRPr="00BF07E0" w:rsidRDefault="00500FA3" w:rsidP="008754B4">
      <w:pPr>
        <w:pStyle w:val="ListParagraph"/>
        <w:ind w:left="0"/>
        <w:contextualSpacing w:val="0"/>
      </w:pPr>
    </w:p>
    <w:p w14:paraId="332E6813" w14:textId="5EE28B13" w:rsidR="00CB682A" w:rsidRPr="00BF07E0" w:rsidRDefault="00861A58" w:rsidP="008754B4">
      <w:pPr>
        <w:pStyle w:val="ListParagraph"/>
        <w:numPr>
          <w:ilvl w:val="1"/>
          <w:numId w:val="13"/>
        </w:numPr>
        <w:ind w:left="0" w:firstLine="0"/>
        <w:contextualSpacing w:val="0"/>
      </w:pPr>
      <w:r w:rsidRPr="00BF07E0">
        <w:t xml:space="preserve">Proceed with Von Kossa </w:t>
      </w:r>
      <w:r w:rsidR="00774D27" w:rsidRPr="00BF07E0">
        <w:t>s</w:t>
      </w:r>
      <w:r w:rsidRPr="00BF07E0">
        <w:t>tain</w:t>
      </w:r>
      <w:r w:rsidR="00774D27" w:rsidRPr="00BF07E0">
        <w:t>ing</w:t>
      </w:r>
      <w:r w:rsidRPr="00BF07E0">
        <w:t xml:space="preserve"> according to manufacturer’s </w:t>
      </w:r>
      <w:r w:rsidR="006A56BC" w:rsidRPr="00BF07E0">
        <w:t>protocols</w:t>
      </w:r>
      <w:r w:rsidRPr="00BF07E0">
        <w:t xml:space="preserve">. </w:t>
      </w:r>
    </w:p>
    <w:p w14:paraId="436BF25B" w14:textId="77777777" w:rsidR="002B12C5" w:rsidRDefault="002B12C5" w:rsidP="008754B4">
      <w:pPr>
        <w:pStyle w:val="ListParagraph"/>
        <w:ind w:left="0"/>
        <w:contextualSpacing w:val="0"/>
      </w:pPr>
    </w:p>
    <w:p w14:paraId="190BA0F4" w14:textId="5DACA612" w:rsidR="00861A58" w:rsidRPr="00BF07E0" w:rsidRDefault="00861A58" w:rsidP="008754B4">
      <w:pPr>
        <w:pStyle w:val="ListParagraph"/>
        <w:numPr>
          <w:ilvl w:val="1"/>
          <w:numId w:val="13"/>
        </w:numPr>
        <w:ind w:left="0" w:firstLine="0"/>
        <w:contextualSpacing w:val="0"/>
      </w:pPr>
      <w:r w:rsidRPr="00BF07E0">
        <w:t xml:space="preserve">Assess full valve area microscopically and assign a control tissue (no </w:t>
      </w:r>
      <w:r w:rsidR="003D6874" w:rsidRPr="00BF07E0">
        <w:t xml:space="preserve">sign </w:t>
      </w:r>
      <w:r w:rsidR="00FC48C5" w:rsidRPr="00BF07E0">
        <w:t xml:space="preserve">of </w:t>
      </w:r>
      <w:r w:rsidRPr="00BF07E0">
        <w:t>calcification)</w:t>
      </w:r>
      <w:r w:rsidR="005F573F" w:rsidRPr="00BF07E0">
        <w:t xml:space="preserve"> or CAVD (any evidence of calcification</w:t>
      </w:r>
      <w:r w:rsidR="003D6874" w:rsidRPr="00BF07E0">
        <w:t>,</w:t>
      </w:r>
      <w:r w:rsidR="003D6874" w:rsidRPr="002B12C5">
        <w:rPr>
          <w:b/>
          <w:bCs/>
        </w:rPr>
        <w:t xml:space="preserve"> Figure 2B</w:t>
      </w:r>
      <w:r w:rsidR="005F573F" w:rsidRPr="00BF07E0">
        <w:t>)</w:t>
      </w:r>
      <w:r w:rsidR="0029615F" w:rsidRPr="00BF07E0">
        <w:t>.</w:t>
      </w:r>
    </w:p>
    <w:p w14:paraId="24B3971F" w14:textId="77777777" w:rsidR="002B12C5" w:rsidRDefault="002B12C5" w:rsidP="008754B4">
      <w:pPr>
        <w:pStyle w:val="ListParagraph"/>
        <w:ind w:left="0"/>
        <w:contextualSpacing w:val="0"/>
        <w:rPr>
          <w:highlight w:val="yellow"/>
        </w:rPr>
      </w:pPr>
    </w:p>
    <w:p w14:paraId="6487D1E3" w14:textId="79FD9DAD" w:rsidR="0046102A" w:rsidRPr="004A567A" w:rsidRDefault="0046102A" w:rsidP="008754B4">
      <w:pPr>
        <w:pStyle w:val="ListParagraph"/>
        <w:numPr>
          <w:ilvl w:val="0"/>
          <w:numId w:val="13"/>
        </w:numPr>
        <w:ind w:left="0" w:firstLine="0"/>
        <w:contextualSpacing w:val="0"/>
        <w:rPr>
          <w:b/>
          <w:highlight w:val="yellow"/>
        </w:rPr>
      </w:pPr>
      <w:r w:rsidRPr="004A567A">
        <w:rPr>
          <w:b/>
          <w:highlight w:val="yellow"/>
        </w:rPr>
        <w:t>Valve</w:t>
      </w:r>
      <w:r w:rsidR="002B12C5" w:rsidRPr="004A567A">
        <w:rPr>
          <w:b/>
          <w:highlight w:val="yellow"/>
        </w:rPr>
        <w:t xml:space="preserve"> </w:t>
      </w:r>
      <w:r w:rsidR="003B6F75" w:rsidRPr="004A567A">
        <w:rPr>
          <w:b/>
          <w:highlight w:val="yellow"/>
        </w:rPr>
        <w:t>E</w:t>
      </w:r>
      <w:r w:rsidRPr="004A567A">
        <w:rPr>
          <w:b/>
          <w:highlight w:val="yellow"/>
        </w:rPr>
        <w:t xml:space="preserve">ndothelial </w:t>
      </w:r>
      <w:r w:rsidR="003B6F75" w:rsidRPr="004A567A">
        <w:rPr>
          <w:b/>
          <w:highlight w:val="yellow"/>
        </w:rPr>
        <w:t>C</w:t>
      </w:r>
      <w:r w:rsidRPr="004A567A">
        <w:rPr>
          <w:b/>
          <w:highlight w:val="yellow"/>
        </w:rPr>
        <w:t>ell</w:t>
      </w:r>
      <w:r w:rsidR="003B6F75" w:rsidRPr="004A567A">
        <w:rPr>
          <w:b/>
          <w:highlight w:val="yellow"/>
        </w:rPr>
        <w:t xml:space="preserve"> (VEC)</w:t>
      </w:r>
      <w:r w:rsidRPr="004A567A">
        <w:rPr>
          <w:b/>
          <w:highlight w:val="yellow"/>
        </w:rPr>
        <w:t xml:space="preserve"> </w:t>
      </w:r>
      <w:r w:rsidR="002B12C5" w:rsidRPr="004A567A">
        <w:rPr>
          <w:b/>
          <w:highlight w:val="yellow"/>
        </w:rPr>
        <w:t>i</w:t>
      </w:r>
      <w:r w:rsidRPr="004A567A">
        <w:rPr>
          <w:b/>
          <w:highlight w:val="yellow"/>
        </w:rPr>
        <w:t>solation</w:t>
      </w:r>
      <w:r w:rsidR="00A51DAC" w:rsidRPr="004A567A">
        <w:rPr>
          <w:b/>
          <w:highlight w:val="yellow"/>
        </w:rPr>
        <w:t xml:space="preserve">, </w:t>
      </w:r>
      <w:r w:rsidR="002B12C5" w:rsidRPr="004A567A">
        <w:rPr>
          <w:b/>
          <w:highlight w:val="yellow"/>
        </w:rPr>
        <w:t>e</w:t>
      </w:r>
      <w:r w:rsidR="00A51DAC" w:rsidRPr="004A567A">
        <w:rPr>
          <w:b/>
          <w:highlight w:val="yellow"/>
        </w:rPr>
        <w:t xml:space="preserve">xpansion, </w:t>
      </w:r>
      <w:r w:rsidR="00D7512A" w:rsidRPr="004A567A">
        <w:rPr>
          <w:b/>
          <w:highlight w:val="yellow"/>
        </w:rPr>
        <w:t xml:space="preserve">and </w:t>
      </w:r>
      <w:r w:rsidR="002B12C5" w:rsidRPr="004A567A">
        <w:rPr>
          <w:b/>
          <w:highlight w:val="yellow"/>
        </w:rPr>
        <w:t>c</w:t>
      </w:r>
      <w:r w:rsidR="00010E8D" w:rsidRPr="004A567A">
        <w:rPr>
          <w:b/>
          <w:highlight w:val="yellow"/>
        </w:rPr>
        <w:t>onfirmation</w:t>
      </w:r>
    </w:p>
    <w:p w14:paraId="0F5312BE" w14:textId="77777777" w:rsidR="002B12C5" w:rsidRPr="00BF07E0" w:rsidRDefault="002B12C5" w:rsidP="008754B4">
      <w:pPr>
        <w:pStyle w:val="ListParagraph"/>
        <w:ind w:left="0"/>
        <w:contextualSpacing w:val="0"/>
        <w:rPr>
          <w:highlight w:val="yellow"/>
        </w:rPr>
      </w:pPr>
    </w:p>
    <w:p w14:paraId="5658A8D6" w14:textId="75A54BC5" w:rsidR="00C31450" w:rsidRDefault="00D52839" w:rsidP="008754B4">
      <w:pPr>
        <w:pStyle w:val="ListParagraph"/>
        <w:numPr>
          <w:ilvl w:val="1"/>
          <w:numId w:val="13"/>
        </w:numPr>
        <w:ind w:left="0" w:firstLine="0"/>
        <w:contextualSpacing w:val="0"/>
        <w:rPr>
          <w:highlight w:val="yellow"/>
        </w:rPr>
      </w:pPr>
      <w:r w:rsidRPr="00BF07E0">
        <w:rPr>
          <w:highlight w:val="yellow"/>
        </w:rPr>
        <w:t>In a sterile cell culture hood</w:t>
      </w:r>
      <w:r w:rsidR="007A3CA4" w:rsidRPr="00BF07E0">
        <w:rPr>
          <w:highlight w:val="yellow"/>
        </w:rPr>
        <w:t>,</w:t>
      </w:r>
      <w:r w:rsidRPr="00BF07E0">
        <w:rPr>
          <w:highlight w:val="yellow"/>
        </w:rPr>
        <w:t xml:space="preserve"> open the conical tube containing the </w:t>
      </w:r>
      <w:r w:rsidR="00AD24D1" w:rsidRPr="00BF07E0">
        <w:rPr>
          <w:highlight w:val="yellow"/>
        </w:rPr>
        <w:t xml:space="preserve">remaining </w:t>
      </w:r>
      <w:r w:rsidRPr="00BF07E0">
        <w:rPr>
          <w:highlight w:val="yellow"/>
        </w:rPr>
        <w:t xml:space="preserve">valve </w:t>
      </w:r>
      <w:r w:rsidR="00AD24D1" w:rsidRPr="00BF07E0">
        <w:rPr>
          <w:highlight w:val="yellow"/>
        </w:rPr>
        <w:t>leaflet</w:t>
      </w:r>
      <w:r w:rsidRPr="00BF07E0">
        <w:rPr>
          <w:highlight w:val="yellow"/>
        </w:rPr>
        <w:t xml:space="preserve"> and </w:t>
      </w:r>
      <w:r w:rsidR="00C31450" w:rsidRPr="00BF07E0">
        <w:rPr>
          <w:highlight w:val="yellow"/>
        </w:rPr>
        <w:t xml:space="preserve">place </w:t>
      </w:r>
      <w:r w:rsidR="00B7569E" w:rsidRPr="00BF07E0">
        <w:rPr>
          <w:highlight w:val="yellow"/>
        </w:rPr>
        <w:t xml:space="preserve">the </w:t>
      </w:r>
      <w:r w:rsidR="00C31450" w:rsidRPr="00BF07E0">
        <w:rPr>
          <w:highlight w:val="yellow"/>
        </w:rPr>
        <w:t>leaflet in a</w:t>
      </w:r>
      <w:r w:rsidR="00B7569E" w:rsidRPr="00BF07E0">
        <w:rPr>
          <w:highlight w:val="yellow"/>
        </w:rPr>
        <w:t xml:space="preserve"> new</w:t>
      </w:r>
      <w:r w:rsidR="00C31450" w:rsidRPr="00BF07E0">
        <w:rPr>
          <w:highlight w:val="yellow"/>
        </w:rPr>
        <w:t xml:space="preserve"> 50</w:t>
      </w:r>
      <w:r w:rsidR="00DB4165" w:rsidRPr="00BF07E0">
        <w:rPr>
          <w:highlight w:val="yellow"/>
        </w:rPr>
        <w:t xml:space="preserve"> </w:t>
      </w:r>
      <w:r w:rsidR="00807CEC" w:rsidRPr="00BF07E0">
        <w:rPr>
          <w:highlight w:val="yellow"/>
        </w:rPr>
        <w:t xml:space="preserve">mL </w:t>
      </w:r>
      <w:r w:rsidR="00C31450" w:rsidRPr="00BF07E0">
        <w:rPr>
          <w:highlight w:val="yellow"/>
        </w:rPr>
        <w:t xml:space="preserve">conical tube filled with ice cold </w:t>
      </w:r>
      <w:r w:rsidR="00B7569E" w:rsidRPr="00BF07E0">
        <w:rPr>
          <w:highlight w:val="yellow"/>
        </w:rPr>
        <w:t>PBS. Cap tube and gently invert or place on a rocker for 2 min</w:t>
      </w:r>
      <w:r w:rsidR="00024DF9" w:rsidRPr="00BF07E0">
        <w:rPr>
          <w:highlight w:val="yellow"/>
        </w:rPr>
        <w:t xml:space="preserve"> at RT</w:t>
      </w:r>
      <w:r w:rsidR="00B7569E" w:rsidRPr="00BF07E0">
        <w:rPr>
          <w:highlight w:val="yellow"/>
        </w:rPr>
        <w:t>.</w:t>
      </w:r>
    </w:p>
    <w:p w14:paraId="6158C2AB" w14:textId="77777777" w:rsidR="002B12C5" w:rsidRPr="00BF07E0" w:rsidRDefault="002B12C5" w:rsidP="008754B4">
      <w:pPr>
        <w:pStyle w:val="ListParagraph"/>
        <w:ind w:left="0"/>
        <w:contextualSpacing w:val="0"/>
        <w:rPr>
          <w:highlight w:val="yellow"/>
        </w:rPr>
      </w:pPr>
    </w:p>
    <w:p w14:paraId="2176B03E" w14:textId="00A46907" w:rsidR="006A56BC" w:rsidRPr="00BF07E0" w:rsidRDefault="00B7569E" w:rsidP="008754B4">
      <w:pPr>
        <w:pStyle w:val="ListParagraph"/>
        <w:numPr>
          <w:ilvl w:val="1"/>
          <w:numId w:val="13"/>
        </w:numPr>
        <w:ind w:left="0" w:firstLine="0"/>
        <w:contextualSpacing w:val="0"/>
        <w:rPr>
          <w:highlight w:val="yellow"/>
        </w:rPr>
      </w:pPr>
      <w:r w:rsidRPr="00BF07E0">
        <w:rPr>
          <w:highlight w:val="yellow"/>
        </w:rPr>
        <w:t>Re</w:t>
      </w:r>
      <w:r w:rsidR="00D52839" w:rsidRPr="00BF07E0">
        <w:rPr>
          <w:highlight w:val="yellow"/>
        </w:rPr>
        <w:t xml:space="preserve">move </w:t>
      </w:r>
      <w:r w:rsidR="00AD24D1" w:rsidRPr="00BF07E0">
        <w:rPr>
          <w:highlight w:val="yellow"/>
        </w:rPr>
        <w:t>tissue</w:t>
      </w:r>
      <w:r w:rsidR="00D52839" w:rsidRPr="00BF07E0">
        <w:rPr>
          <w:highlight w:val="yellow"/>
        </w:rPr>
        <w:t xml:space="preserve"> to a </w:t>
      </w:r>
      <w:r w:rsidR="00B32BAC" w:rsidRPr="00BF07E0">
        <w:rPr>
          <w:highlight w:val="yellow"/>
        </w:rPr>
        <w:t>60</w:t>
      </w:r>
      <w:r w:rsidR="00DB4165" w:rsidRPr="00BF07E0">
        <w:rPr>
          <w:highlight w:val="yellow"/>
        </w:rPr>
        <w:t xml:space="preserve"> </w:t>
      </w:r>
      <w:r w:rsidR="00D52839" w:rsidRPr="00BF07E0">
        <w:rPr>
          <w:highlight w:val="yellow"/>
        </w:rPr>
        <w:t>mm dish filled with 5-7</w:t>
      </w:r>
      <w:r w:rsidR="00DB4165" w:rsidRPr="00BF07E0">
        <w:rPr>
          <w:highlight w:val="yellow"/>
        </w:rPr>
        <w:t xml:space="preserve"> </w:t>
      </w:r>
      <w:r w:rsidR="00807CEC" w:rsidRPr="00BF07E0">
        <w:rPr>
          <w:highlight w:val="yellow"/>
        </w:rPr>
        <w:t xml:space="preserve">mL </w:t>
      </w:r>
      <w:r w:rsidR="00D52839" w:rsidRPr="00BF07E0">
        <w:rPr>
          <w:highlight w:val="yellow"/>
        </w:rPr>
        <w:t xml:space="preserve">of cold collagenase solution. </w:t>
      </w:r>
      <w:r w:rsidR="00C31450" w:rsidRPr="00BF07E0">
        <w:rPr>
          <w:highlight w:val="yellow"/>
        </w:rPr>
        <w:t>Using forceps</w:t>
      </w:r>
      <w:r w:rsidR="00A569BE" w:rsidRPr="00BF07E0">
        <w:rPr>
          <w:highlight w:val="yellow"/>
        </w:rPr>
        <w:t>,</w:t>
      </w:r>
      <w:r w:rsidR="00C31450" w:rsidRPr="00BF07E0">
        <w:rPr>
          <w:highlight w:val="yellow"/>
        </w:rPr>
        <w:t xml:space="preserve"> dip both sides of the leaflet in the solution 3-4 times</w:t>
      </w:r>
      <w:r w:rsidRPr="00BF07E0">
        <w:rPr>
          <w:highlight w:val="yellow"/>
        </w:rPr>
        <w:t>.</w:t>
      </w:r>
      <w:r w:rsidR="00C31450" w:rsidRPr="00BF07E0">
        <w:rPr>
          <w:highlight w:val="yellow"/>
        </w:rPr>
        <w:t xml:space="preserve"> </w:t>
      </w:r>
      <w:r w:rsidR="00D52839" w:rsidRPr="00BF07E0">
        <w:rPr>
          <w:highlight w:val="yellow"/>
        </w:rPr>
        <w:t xml:space="preserve">Incubate the tissue for 5-10 min </w:t>
      </w:r>
      <w:r w:rsidR="005C15EA" w:rsidRPr="00BF07E0">
        <w:rPr>
          <w:highlight w:val="yellow"/>
        </w:rPr>
        <w:t xml:space="preserve">in </w:t>
      </w:r>
      <w:r w:rsidR="005C15EA" w:rsidRPr="00BF07E0">
        <w:rPr>
          <w:highlight w:val="yellow"/>
        </w:rPr>
        <w:lastRenderedPageBreak/>
        <w:t>the cell culture incubator at</w:t>
      </w:r>
      <w:r w:rsidR="00D52839" w:rsidRPr="00BF07E0">
        <w:rPr>
          <w:highlight w:val="yellow"/>
        </w:rPr>
        <w:t xml:space="preserve"> 37</w:t>
      </w:r>
      <w:r w:rsidR="00DB4165" w:rsidRPr="00BF07E0">
        <w:rPr>
          <w:highlight w:val="yellow"/>
        </w:rPr>
        <w:t xml:space="preserve"> </w:t>
      </w:r>
      <w:r w:rsidR="00D52839" w:rsidRPr="00BF07E0">
        <w:rPr>
          <w:highlight w:val="yellow"/>
        </w:rPr>
        <w:t>°C</w:t>
      </w:r>
      <w:r w:rsidR="00C230AC" w:rsidRPr="00BF07E0">
        <w:rPr>
          <w:highlight w:val="yellow"/>
        </w:rPr>
        <w:t xml:space="preserve">, </w:t>
      </w:r>
      <w:r w:rsidR="0022205C" w:rsidRPr="00BF07E0">
        <w:rPr>
          <w:highlight w:val="yellow"/>
        </w:rPr>
        <w:t>rocking</w:t>
      </w:r>
      <w:r w:rsidR="00024DF9" w:rsidRPr="00BF07E0">
        <w:rPr>
          <w:highlight w:val="yellow"/>
        </w:rPr>
        <w:t xml:space="preserve"> gently 3-4 times </w:t>
      </w:r>
      <w:r w:rsidR="00C230AC" w:rsidRPr="00BF07E0">
        <w:rPr>
          <w:highlight w:val="yellow"/>
        </w:rPr>
        <w:t>tissue</w:t>
      </w:r>
      <w:r w:rsidR="002310B8" w:rsidRPr="00BF07E0">
        <w:rPr>
          <w:highlight w:val="yellow"/>
        </w:rPr>
        <w:t xml:space="preserve"> every 2 min.</w:t>
      </w:r>
    </w:p>
    <w:p w14:paraId="156EFAA3" w14:textId="77777777" w:rsidR="002B12C5" w:rsidRDefault="002B12C5" w:rsidP="008754B4">
      <w:pPr>
        <w:pStyle w:val="ListParagraph"/>
        <w:ind w:left="0"/>
        <w:contextualSpacing w:val="0"/>
        <w:rPr>
          <w:highlight w:val="yellow"/>
        </w:rPr>
      </w:pPr>
    </w:p>
    <w:p w14:paraId="1575E8E6" w14:textId="647C73AF" w:rsidR="00C937EB" w:rsidRPr="00BF07E0" w:rsidRDefault="00C937EB" w:rsidP="008754B4">
      <w:pPr>
        <w:pStyle w:val="ListParagraph"/>
        <w:numPr>
          <w:ilvl w:val="1"/>
          <w:numId w:val="13"/>
        </w:numPr>
        <w:ind w:left="0" w:firstLine="0"/>
        <w:contextualSpacing w:val="0"/>
        <w:rPr>
          <w:highlight w:val="yellow"/>
        </w:rPr>
      </w:pPr>
      <w:r w:rsidRPr="00BF07E0">
        <w:rPr>
          <w:highlight w:val="yellow"/>
        </w:rPr>
        <w:t>Remove 2</w:t>
      </w:r>
      <w:r w:rsidR="007A3CA4" w:rsidRPr="00BF07E0">
        <w:rPr>
          <w:highlight w:val="yellow"/>
        </w:rPr>
        <w:t xml:space="preserve"> </w:t>
      </w:r>
      <w:r w:rsidR="00807CEC" w:rsidRPr="00BF07E0">
        <w:rPr>
          <w:highlight w:val="yellow"/>
        </w:rPr>
        <w:t>mL</w:t>
      </w:r>
      <w:r w:rsidR="00807CEC" w:rsidRPr="00BF07E0" w:rsidDel="00807CEC">
        <w:rPr>
          <w:highlight w:val="yellow"/>
        </w:rPr>
        <w:t xml:space="preserve"> </w:t>
      </w:r>
      <w:r w:rsidRPr="00BF07E0">
        <w:rPr>
          <w:highlight w:val="yellow"/>
        </w:rPr>
        <w:t>of the solution from the dish and place in a sterile 15</w:t>
      </w:r>
      <w:r w:rsidR="007A3CA4" w:rsidRPr="00BF07E0">
        <w:rPr>
          <w:highlight w:val="yellow"/>
        </w:rPr>
        <w:t xml:space="preserve"> </w:t>
      </w:r>
      <w:r w:rsidR="00807CEC" w:rsidRPr="00BF07E0">
        <w:rPr>
          <w:highlight w:val="yellow"/>
        </w:rPr>
        <w:t>mL</w:t>
      </w:r>
      <w:r w:rsidR="00807CEC" w:rsidRPr="00BF07E0" w:rsidDel="00807CEC">
        <w:rPr>
          <w:highlight w:val="yellow"/>
        </w:rPr>
        <w:t xml:space="preserve"> </w:t>
      </w:r>
      <w:r w:rsidRPr="00BF07E0">
        <w:rPr>
          <w:highlight w:val="yellow"/>
        </w:rPr>
        <w:t xml:space="preserve">conical tube. </w:t>
      </w:r>
      <w:r w:rsidR="00B059C8" w:rsidRPr="00BF07E0">
        <w:rPr>
          <w:highlight w:val="yellow"/>
        </w:rPr>
        <w:t>Place forceps at the nodule and use a dry sterile cotton swab to swipe from the forceps to the hinge</w:t>
      </w:r>
      <w:r w:rsidRPr="00BF07E0">
        <w:rPr>
          <w:highlight w:val="yellow"/>
        </w:rPr>
        <w:t xml:space="preserve">, twirling the swab </w:t>
      </w:r>
      <w:r w:rsidR="00D645AB" w:rsidRPr="00BF07E0">
        <w:rPr>
          <w:highlight w:val="yellow"/>
        </w:rPr>
        <w:t>while</w:t>
      </w:r>
      <w:r w:rsidRPr="00BF07E0">
        <w:rPr>
          <w:highlight w:val="yellow"/>
        </w:rPr>
        <w:t xml:space="preserve"> mov</w:t>
      </w:r>
      <w:r w:rsidR="00D645AB" w:rsidRPr="00BF07E0">
        <w:rPr>
          <w:highlight w:val="yellow"/>
        </w:rPr>
        <w:t>ing</w:t>
      </w:r>
      <w:r w:rsidRPr="00BF07E0">
        <w:rPr>
          <w:highlight w:val="yellow"/>
        </w:rPr>
        <w:t xml:space="preserve"> it along the leaflet. Between each swipe</w:t>
      </w:r>
      <w:r w:rsidR="0029615F" w:rsidRPr="00BF07E0">
        <w:rPr>
          <w:highlight w:val="yellow"/>
        </w:rPr>
        <w:t>,</w:t>
      </w:r>
      <w:r w:rsidR="00B059C8" w:rsidRPr="00BF07E0">
        <w:rPr>
          <w:highlight w:val="yellow"/>
        </w:rPr>
        <w:t xml:space="preserve"> </w:t>
      </w:r>
      <w:r w:rsidRPr="00BF07E0">
        <w:rPr>
          <w:highlight w:val="yellow"/>
        </w:rPr>
        <w:t>swish the swab in the solution in the 15</w:t>
      </w:r>
      <w:r w:rsidR="007A3CA4" w:rsidRPr="00BF07E0">
        <w:rPr>
          <w:highlight w:val="yellow"/>
        </w:rPr>
        <w:t xml:space="preserve"> </w:t>
      </w:r>
      <w:r w:rsidR="00807CEC" w:rsidRPr="00BF07E0">
        <w:rPr>
          <w:highlight w:val="yellow"/>
        </w:rPr>
        <w:t>mL</w:t>
      </w:r>
      <w:r w:rsidR="00807CEC" w:rsidRPr="00BF07E0" w:rsidDel="00807CEC">
        <w:rPr>
          <w:highlight w:val="yellow"/>
        </w:rPr>
        <w:t xml:space="preserve"> </w:t>
      </w:r>
      <w:r w:rsidRPr="00BF07E0">
        <w:rPr>
          <w:highlight w:val="yellow"/>
        </w:rPr>
        <w:t xml:space="preserve">conical tube to remove the cells. Repeat to fully swab the surface of the tissue, then flip over and repeat on the other side. </w:t>
      </w:r>
    </w:p>
    <w:p w14:paraId="6F2C41B8" w14:textId="77777777" w:rsidR="002B12C5" w:rsidRDefault="002B12C5" w:rsidP="008754B4">
      <w:pPr>
        <w:pStyle w:val="ListParagraph"/>
        <w:ind w:left="0"/>
        <w:contextualSpacing w:val="0"/>
        <w:rPr>
          <w:highlight w:val="yellow"/>
        </w:rPr>
      </w:pPr>
    </w:p>
    <w:p w14:paraId="3FD5FFB2" w14:textId="54686F18" w:rsidR="005C15EA" w:rsidRPr="00BF07E0" w:rsidRDefault="00C937EB" w:rsidP="008754B4">
      <w:pPr>
        <w:pStyle w:val="ListParagraph"/>
        <w:numPr>
          <w:ilvl w:val="1"/>
          <w:numId w:val="13"/>
        </w:numPr>
        <w:ind w:left="0" w:firstLine="0"/>
        <w:contextualSpacing w:val="0"/>
        <w:rPr>
          <w:highlight w:val="yellow"/>
        </w:rPr>
      </w:pPr>
      <w:r w:rsidRPr="00BF07E0">
        <w:rPr>
          <w:highlight w:val="yellow"/>
        </w:rPr>
        <w:t>Holding the valve leaflet with forceps in one hand, and a 1</w:t>
      </w:r>
      <w:r w:rsidR="007A3CA4" w:rsidRPr="00BF07E0">
        <w:rPr>
          <w:highlight w:val="yellow"/>
        </w:rPr>
        <w:t xml:space="preserve"> </w:t>
      </w:r>
      <w:r w:rsidR="00807CEC" w:rsidRPr="00BF07E0">
        <w:rPr>
          <w:highlight w:val="yellow"/>
        </w:rPr>
        <w:t xml:space="preserve">mL </w:t>
      </w:r>
      <w:r w:rsidRPr="00BF07E0">
        <w:rPr>
          <w:highlight w:val="yellow"/>
        </w:rPr>
        <w:t>pipette in the other, ri</w:t>
      </w:r>
      <w:r w:rsidR="00807CEC" w:rsidRPr="00BF07E0">
        <w:rPr>
          <w:highlight w:val="yellow"/>
        </w:rPr>
        <w:t>n</w:t>
      </w:r>
      <w:r w:rsidRPr="00BF07E0">
        <w:rPr>
          <w:highlight w:val="yellow"/>
        </w:rPr>
        <w:t>se the surfaces of the leaflet with the solution in the dish. Once rinsed</w:t>
      </w:r>
      <w:r w:rsidR="0029615F" w:rsidRPr="00BF07E0">
        <w:rPr>
          <w:highlight w:val="yellow"/>
        </w:rPr>
        <w:t>,</w:t>
      </w:r>
      <w:r w:rsidRPr="00BF07E0">
        <w:rPr>
          <w:highlight w:val="yellow"/>
        </w:rPr>
        <w:t xml:space="preserve"> transfer all the solution </w:t>
      </w:r>
      <w:r w:rsidR="002A01D0">
        <w:rPr>
          <w:highlight w:val="yellow"/>
        </w:rPr>
        <w:t xml:space="preserve">containing the VECs </w:t>
      </w:r>
      <w:r w:rsidRPr="00BF07E0">
        <w:rPr>
          <w:highlight w:val="yellow"/>
        </w:rPr>
        <w:t>in the dish into the same 15</w:t>
      </w:r>
      <w:r w:rsidR="00DB4165" w:rsidRPr="00BF07E0">
        <w:rPr>
          <w:highlight w:val="yellow"/>
        </w:rPr>
        <w:t xml:space="preserve"> </w:t>
      </w:r>
      <w:r w:rsidR="00807CEC" w:rsidRPr="00BF07E0">
        <w:rPr>
          <w:highlight w:val="yellow"/>
        </w:rPr>
        <w:t xml:space="preserve">mL </w:t>
      </w:r>
      <w:r w:rsidRPr="00BF07E0">
        <w:rPr>
          <w:highlight w:val="yellow"/>
        </w:rPr>
        <w:t xml:space="preserve">conical tube with the cells from the swab and proceed to Step 6.5. Place the </w:t>
      </w:r>
      <w:r w:rsidR="002A01D0">
        <w:rPr>
          <w:highlight w:val="yellow"/>
        </w:rPr>
        <w:t xml:space="preserve">remaining </w:t>
      </w:r>
      <w:r w:rsidRPr="00BF07E0">
        <w:rPr>
          <w:highlight w:val="yellow"/>
        </w:rPr>
        <w:t xml:space="preserve">valve tissue in a </w:t>
      </w:r>
      <w:r w:rsidR="004375B3" w:rsidRPr="00BF07E0">
        <w:rPr>
          <w:highlight w:val="yellow"/>
        </w:rPr>
        <w:t xml:space="preserve">new </w:t>
      </w:r>
      <w:r w:rsidRPr="00BF07E0">
        <w:rPr>
          <w:highlight w:val="yellow"/>
        </w:rPr>
        <w:t>15</w:t>
      </w:r>
      <w:r w:rsidR="00DB4165" w:rsidRPr="00BF07E0">
        <w:rPr>
          <w:highlight w:val="yellow"/>
        </w:rPr>
        <w:t xml:space="preserve"> </w:t>
      </w:r>
      <w:r w:rsidRPr="00BF07E0">
        <w:rPr>
          <w:highlight w:val="yellow"/>
        </w:rPr>
        <w:t>m</w:t>
      </w:r>
      <w:r w:rsidR="1111E7AD" w:rsidRPr="00BF07E0">
        <w:rPr>
          <w:highlight w:val="yellow"/>
        </w:rPr>
        <w:t>L</w:t>
      </w:r>
      <w:r w:rsidRPr="00BF07E0">
        <w:rPr>
          <w:highlight w:val="yellow"/>
        </w:rPr>
        <w:t xml:space="preserve"> conical tube with 7</w:t>
      </w:r>
      <w:r w:rsidR="00DB4165" w:rsidRPr="00BF07E0">
        <w:rPr>
          <w:highlight w:val="yellow"/>
        </w:rPr>
        <w:t xml:space="preserve"> </w:t>
      </w:r>
      <w:r w:rsidR="00807CEC" w:rsidRPr="00BF07E0">
        <w:rPr>
          <w:highlight w:val="yellow"/>
        </w:rPr>
        <w:t xml:space="preserve">mL </w:t>
      </w:r>
      <w:r w:rsidRPr="00BF07E0">
        <w:rPr>
          <w:highlight w:val="yellow"/>
        </w:rPr>
        <w:t xml:space="preserve">of </w:t>
      </w:r>
      <w:r w:rsidR="007755AE" w:rsidRPr="00BF07E0">
        <w:rPr>
          <w:highlight w:val="yellow"/>
        </w:rPr>
        <w:t>s</w:t>
      </w:r>
      <w:r w:rsidR="00807CEC" w:rsidRPr="00BF07E0">
        <w:rPr>
          <w:highlight w:val="yellow"/>
        </w:rPr>
        <w:t xml:space="preserve">terile </w:t>
      </w:r>
      <w:r w:rsidR="007755AE" w:rsidRPr="00BF07E0">
        <w:rPr>
          <w:highlight w:val="yellow"/>
        </w:rPr>
        <w:t>c</w:t>
      </w:r>
      <w:r w:rsidRPr="00BF07E0">
        <w:rPr>
          <w:highlight w:val="yellow"/>
        </w:rPr>
        <w:t xml:space="preserve">ollagenase </w:t>
      </w:r>
      <w:r w:rsidR="007755AE" w:rsidRPr="00BF07E0">
        <w:rPr>
          <w:highlight w:val="yellow"/>
        </w:rPr>
        <w:t>s</w:t>
      </w:r>
      <w:r w:rsidRPr="00BF07E0">
        <w:rPr>
          <w:highlight w:val="yellow"/>
        </w:rPr>
        <w:t>olution and proceed to Step</w:t>
      </w:r>
      <w:r w:rsidR="003B6F75">
        <w:rPr>
          <w:highlight w:val="yellow"/>
        </w:rPr>
        <w:t xml:space="preserve"> </w:t>
      </w:r>
      <w:r w:rsidR="0007003B">
        <w:rPr>
          <w:highlight w:val="yellow"/>
        </w:rPr>
        <w:t>7.1</w:t>
      </w:r>
      <w:r w:rsidRPr="00BF07E0">
        <w:rPr>
          <w:highlight w:val="yellow"/>
        </w:rPr>
        <w:t>.</w:t>
      </w:r>
    </w:p>
    <w:p w14:paraId="3AF94CA2" w14:textId="77777777" w:rsidR="002B12C5" w:rsidRDefault="002B12C5" w:rsidP="008754B4">
      <w:pPr>
        <w:pStyle w:val="ListParagraph"/>
        <w:ind w:left="0"/>
        <w:rPr>
          <w:highlight w:val="yellow"/>
        </w:rPr>
      </w:pPr>
    </w:p>
    <w:p w14:paraId="2530E2C7" w14:textId="1FFE2D21" w:rsidR="007717D1" w:rsidRPr="00BF07E0" w:rsidRDefault="00AC736B" w:rsidP="008754B4">
      <w:pPr>
        <w:pStyle w:val="ListParagraph"/>
        <w:numPr>
          <w:ilvl w:val="1"/>
          <w:numId w:val="13"/>
        </w:numPr>
        <w:ind w:left="0" w:firstLine="0"/>
        <w:rPr>
          <w:highlight w:val="yellow"/>
        </w:rPr>
      </w:pPr>
      <w:r w:rsidRPr="00BF07E0">
        <w:rPr>
          <w:highlight w:val="yellow"/>
        </w:rPr>
        <w:t>C</w:t>
      </w:r>
      <w:r w:rsidR="007717D1" w:rsidRPr="00BF07E0">
        <w:rPr>
          <w:highlight w:val="yellow"/>
        </w:rPr>
        <w:t xml:space="preserve">entrifuge </w:t>
      </w:r>
      <w:r w:rsidR="004375B3" w:rsidRPr="00BF07E0">
        <w:rPr>
          <w:highlight w:val="yellow"/>
        </w:rPr>
        <w:t xml:space="preserve">the tube </w:t>
      </w:r>
      <w:r w:rsidR="00D03F6D" w:rsidRPr="00BF07E0">
        <w:rPr>
          <w:highlight w:val="yellow"/>
        </w:rPr>
        <w:t xml:space="preserve">containing the VECs </w:t>
      </w:r>
      <w:r w:rsidR="007717D1" w:rsidRPr="00BF07E0">
        <w:rPr>
          <w:highlight w:val="yellow"/>
        </w:rPr>
        <w:t xml:space="preserve">at </w:t>
      </w:r>
      <w:r w:rsidR="00643184" w:rsidRPr="00BF07E0">
        <w:rPr>
          <w:highlight w:val="yellow"/>
        </w:rPr>
        <w:t xml:space="preserve">180 x </w:t>
      </w:r>
      <w:r w:rsidR="00643184" w:rsidRPr="002B12C5">
        <w:rPr>
          <w:i/>
          <w:iCs/>
          <w:highlight w:val="yellow"/>
        </w:rPr>
        <w:t>g</w:t>
      </w:r>
      <w:r w:rsidR="000D1B77" w:rsidRPr="00BF07E0">
        <w:rPr>
          <w:highlight w:val="yellow"/>
        </w:rPr>
        <w:t xml:space="preserve"> </w:t>
      </w:r>
      <w:r w:rsidR="007717D1" w:rsidRPr="00BF07E0">
        <w:rPr>
          <w:highlight w:val="yellow"/>
        </w:rPr>
        <w:t xml:space="preserve">for 5 min to pellet the isolated VECs. </w:t>
      </w:r>
      <w:r w:rsidR="007F19AB" w:rsidRPr="00BF07E0">
        <w:rPr>
          <w:highlight w:val="yellow"/>
        </w:rPr>
        <w:t>A</w:t>
      </w:r>
      <w:r w:rsidR="007717D1" w:rsidRPr="00BF07E0">
        <w:rPr>
          <w:highlight w:val="yellow"/>
        </w:rPr>
        <w:t xml:space="preserve">spirate </w:t>
      </w:r>
      <w:r w:rsidR="002B12C5">
        <w:rPr>
          <w:highlight w:val="yellow"/>
        </w:rPr>
        <w:t xml:space="preserve">the </w:t>
      </w:r>
      <w:r w:rsidR="007717D1" w:rsidRPr="00BF07E0">
        <w:rPr>
          <w:highlight w:val="yellow"/>
        </w:rPr>
        <w:t xml:space="preserve">supernatant and resuspend in 3 </w:t>
      </w:r>
      <w:r w:rsidR="00807CEC" w:rsidRPr="00BF07E0">
        <w:rPr>
          <w:highlight w:val="yellow"/>
        </w:rPr>
        <w:t xml:space="preserve">mL </w:t>
      </w:r>
      <w:r w:rsidR="007717D1" w:rsidRPr="00BF07E0">
        <w:rPr>
          <w:highlight w:val="yellow"/>
        </w:rPr>
        <w:t xml:space="preserve">of VEC </w:t>
      </w:r>
      <w:r w:rsidR="00807CEC" w:rsidRPr="00BF07E0">
        <w:rPr>
          <w:highlight w:val="yellow"/>
        </w:rPr>
        <w:t xml:space="preserve">growth </w:t>
      </w:r>
      <w:r w:rsidR="007717D1" w:rsidRPr="00BF07E0">
        <w:rPr>
          <w:highlight w:val="yellow"/>
        </w:rPr>
        <w:t>media. Centrifuge one more time and remove the supernatant.</w:t>
      </w:r>
      <w:r w:rsidR="3C3472F1" w:rsidRPr="00BF07E0">
        <w:rPr>
          <w:highlight w:val="yellow"/>
        </w:rPr>
        <w:t xml:space="preserve"> Resuspend the cells in 1 mL of growth media and </w:t>
      </w:r>
      <w:r w:rsidR="0071494C" w:rsidRPr="00BF07E0">
        <w:rPr>
          <w:highlight w:val="yellow"/>
        </w:rPr>
        <w:t>determine the number of cells</w:t>
      </w:r>
      <w:r w:rsidR="00286CA7" w:rsidRPr="00BF07E0">
        <w:rPr>
          <w:highlight w:val="yellow"/>
        </w:rPr>
        <w:t xml:space="preserve"> using a hemocytometer and trypan blue</w:t>
      </w:r>
      <w:r w:rsidR="3C3472F1" w:rsidRPr="00BF07E0">
        <w:rPr>
          <w:highlight w:val="yellow"/>
        </w:rPr>
        <w:t>.</w:t>
      </w:r>
    </w:p>
    <w:p w14:paraId="68047A87" w14:textId="77777777" w:rsidR="00595695" w:rsidRPr="00BF07E0" w:rsidRDefault="00595695" w:rsidP="008754B4">
      <w:pPr>
        <w:pStyle w:val="ListParagraph"/>
        <w:ind w:left="0"/>
        <w:rPr>
          <w:highlight w:val="yellow"/>
        </w:rPr>
      </w:pPr>
    </w:p>
    <w:p w14:paraId="3B7BA258" w14:textId="5749541C" w:rsidR="00595695" w:rsidRPr="00BF07E0" w:rsidRDefault="007717D1" w:rsidP="008754B4">
      <w:pPr>
        <w:pStyle w:val="ListParagraph"/>
        <w:numPr>
          <w:ilvl w:val="1"/>
          <w:numId w:val="13"/>
        </w:numPr>
        <w:ind w:left="0" w:firstLine="0"/>
        <w:rPr>
          <w:highlight w:val="yellow"/>
        </w:rPr>
      </w:pPr>
      <w:r w:rsidRPr="00BF07E0">
        <w:rPr>
          <w:highlight w:val="yellow"/>
        </w:rPr>
        <w:t xml:space="preserve">Resuspend VEC pellet in </w:t>
      </w:r>
      <w:r w:rsidR="5C267075" w:rsidRPr="00BF07E0">
        <w:rPr>
          <w:highlight w:val="yellow"/>
        </w:rPr>
        <w:t>2</w:t>
      </w:r>
      <w:r w:rsidRPr="00BF07E0">
        <w:rPr>
          <w:highlight w:val="yellow"/>
        </w:rPr>
        <w:t xml:space="preserve"> </w:t>
      </w:r>
      <w:r w:rsidR="00807CEC" w:rsidRPr="00BF07E0">
        <w:rPr>
          <w:highlight w:val="yellow"/>
        </w:rPr>
        <w:t xml:space="preserve">mL </w:t>
      </w:r>
      <w:r w:rsidRPr="00BF07E0">
        <w:rPr>
          <w:highlight w:val="yellow"/>
        </w:rPr>
        <w:t xml:space="preserve">of VEC </w:t>
      </w:r>
      <w:r w:rsidR="005661AF" w:rsidRPr="00BF07E0">
        <w:rPr>
          <w:highlight w:val="yellow"/>
        </w:rPr>
        <w:t xml:space="preserve">growth </w:t>
      </w:r>
      <w:r w:rsidRPr="00BF07E0">
        <w:rPr>
          <w:highlight w:val="yellow"/>
        </w:rPr>
        <w:t xml:space="preserve">media and plate the cells in a collagen pre-coated </w:t>
      </w:r>
      <w:r w:rsidR="00595695" w:rsidRPr="00BF07E0">
        <w:rPr>
          <w:highlight w:val="yellow"/>
        </w:rPr>
        <w:t>well of a 6</w:t>
      </w:r>
      <w:r w:rsidR="002B12C5">
        <w:rPr>
          <w:highlight w:val="yellow"/>
        </w:rPr>
        <w:t xml:space="preserve"> </w:t>
      </w:r>
      <w:r w:rsidR="00595695" w:rsidRPr="00BF07E0">
        <w:rPr>
          <w:highlight w:val="yellow"/>
        </w:rPr>
        <w:t>well</w:t>
      </w:r>
      <w:r w:rsidRPr="00BF07E0">
        <w:rPr>
          <w:highlight w:val="yellow"/>
        </w:rPr>
        <w:t xml:space="preserve"> plate</w:t>
      </w:r>
      <w:r w:rsidR="42DC2C58" w:rsidRPr="00BF07E0">
        <w:rPr>
          <w:highlight w:val="yellow"/>
        </w:rPr>
        <w:t xml:space="preserve"> at </w:t>
      </w:r>
      <w:r w:rsidR="496F8098" w:rsidRPr="00BF07E0">
        <w:rPr>
          <w:highlight w:val="yellow"/>
        </w:rPr>
        <w:t>approximately 5</w:t>
      </w:r>
      <w:r w:rsidR="00897309" w:rsidRPr="00BF07E0">
        <w:rPr>
          <w:highlight w:val="yellow"/>
        </w:rPr>
        <w:t xml:space="preserve"> </w:t>
      </w:r>
      <w:r w:rsidR="496F8098" w:rsidRPr="00BF07E0">
        <w:rPr>
          <w:highlight w:val="yellow"/>
        </w:rPr>
        <w:t>x</w:t>
      </w:r>
      <w:r w:rsidR="00897309" w:rsidRPr="00BF07E0">
        <w:rPr>
          <w:highlight w:val="yellow"/>
        </w:rPr>
        <w:t xml:space="preserve"> </w:t>
      </w:r>
      <w:r w:rsidR="496F8098" w:rsidRPr="00BF07E0">
        <w:rPr>
          <w:highlight w:val="yellow"/>
        </w:rPr>
        <w:t>10</w:t>
      </w:r>
      <w:r w:rsidR="18744A16" w:rsidRPr="00BF07E0">
        <w:rPr>
          <w:highlight w:val="yellow"/>
          <w:vertAlign w:val="superscript"/>
        </w:rPr>
        <w:t>5</w:t>
      </w:r>
      <w:r w:rsidR="496F8098" w:rsidRPr="00BF07E0">
        <w:rPr>
          <w:highlight w:val="yellow"/>
        </w:rPr>
        <w:t xml:space="preserve"> cells/</w:t>
      </w:r>
      <w:r w:rsidR="03A1D6FD" w:rsidRPr="00BF07E0">
        <w:rPr>
          <w:highlight w:val="yellow"/>
        </w:rPr>
        <w:t>cm</w:t>
      </w:r>
      <w:r w:rsidR="03A1D6FD" w:rsidRPr="00BF07E0">
        <w:rPr>
          <w:highlight w:val="yellow"/>
          <w:vertAlign w:val="superscript"/>
        </w:rPr>
        <w:t>2</w:t>
      </w:r>
      <w:r w:rsidRPr="00BF07E0">
        <w:rPr>
          <w:highlight w:val="yellow"/>
        </w:rPr>
        <w:t>.</w:t>
      </w:r>
      <w:r w:rsidR="00595695" w:rsidRPr="00BF07E0">
        <w:rPr>
          <w:highlight w:val="yellow"/>
        </w:rPr>
        <w:t xml:space="preserve"> </w:t>
      </w:r>
      <w:r w:rsidRPr="00BF07E0">
        <w:rPr>
          <w:highlight w:val="yellow"/>
        </w:rPr>
        <w:t>Let the cells grow at least 3</w:t>
      </w:r>
      <w:r w:rsidR="00121366" w:rsidRPr="00BF07E0">
        <w:rPr>
          <w:highlight w:val="yellow"/>
        </w:rPr>
        <w:t>-4</w:t>
      </w:r>
      <w:r w:rsidRPr="00BF07E0">
        <w:rPr>
          <w:highlight w:val="yellow"/>
        </w:rPr>
        <w:t xml:space="preserve"> days</w:t>
      </w:r>
      <w:r w:rsidR="0029615F" w:rsidRPr="00BF07E0">
        <w:rPr>
          <w:highlight w:val="yellow"/>
        </w:rPr>
        <w:t>,</w:t>
      </w:r>
      <w:r w:rsidR="00121366" w:rsidRPr="00BF07E0">
        <w:rPr>
          <w:highlight w:val="yellow"/>
        </w:rPr>
        <w:t xml:space="preserve"> then </w:t>
      </w:r>
      <w:r w:rsidR="00595695" w:rsidRPr="00BF07E0">
        <w:rPr>
          <w:highlight w:val="yellow"/>
        </w:rPr>
        <w:t xml:space="preserve">remove </w:t>
      </w:r>
      <w:r w:rsidR="00121366" w:rsidRPr="00BF07E0">
        <w:rPr>
          <w:highlight w:val="yellow"/>
        </w:rPr>
        <w:t xml:space="preserve">media </w:t>
      </w:r>
      <w:r w:rsidR="00595695" w:rsidRPr="00BF07E0">
        <w:rPr>
          <w:highlight w:val="yellow"/>
        </w:rPr>
        <w:t xml:space="preserve">and </w:t>
      </w:r>
      <w:r w:rsidR="00121366" w:rsidRPr="00BF07E0">
        <w:rPr>
          <w:highlight w:val="yellow"/>
        </w:rPr>
        <w:t>replenish</w:t>
      </w:r>
      <w:r w:rsidR="00595695" w:rsidRPr="00BF07E0">
        <w:rPr>
          <w:highlight w:val="yellow"/>
        </w:rPr>
        <w:t xml:space="preserve"> with fresh media. </w:t>
      </w:r>
      <w:r w:rsidR="00121366" w:rsidRPr="00BF07E0">
        <w:rPr>
          <w:highlight w:val="yellow"/>
        </w:rPr>
        <w:t xml:space="preserve">Repeat </w:t>
      </w:r>
      <w:r w:rsidR="003B5628" w:rsidRPr="00BF07E0">
        <w:rPr>
          <w:highlight w:val="yellow"/>
        </w:rPr>
        <w:t xml:space="preserve">media changing </w:t>
      </w:r>
      <w:r w:rsidR="00121366" w:rsidRPr="00BF07E0">
        <w:rPr>
          <w:highlight w:val="yellow"/>
        </w:rPr>
        <w:t>every 4 days.</w:t>
      </w:r>
      <w:r w:rsidR="003B6F75" w:rsidRPr="003B6F75">
        <w:rPr>
          <w:highlight w:val="yellow"/>
        </w:rPr>
        <w:t xml:space="preserve"> </w:t>
      </w:r>
      <w:r w:rsidR="003B6F75" w:rsidRPr="00BF07E0">
        <w:rPr>
          <w:highlight w:val="yellow"/>
        </w:rPr>
        <w:t>VECs will grow in cobblestone shaped patches (</w:t>
      </w:r>
      <w:r w:rsidR="003B6F75" w:rsidRPr="003B6F75">
        <w:rPr>
          <w:b/>
          <w:bCs/>
          <w:highlight w:val="yellow"/>
        </w:rPr>
        <w:t>Figure 3B</w:t>
      </w:r>
      <w:r w:rsidR="003B6F75" w:rsidRPr="003B6F75">
        <w:rPr>
          <w:highlight w:val="yellow"/>
        </w:rPr>
        <w:t>,</w:t>
      </w:r>
      <w:r w:rsidR="003B6F75" w:rsidRPr="00BF07E0">
        <w:rPr>
          <w:highlight w:val="yellow"/>
        </w:rPr>
        <w:t xml:space="preserve"> left panels)</w:t>
      </w:r>
      <w:r w:rsidR="003B6F75">
        <w:rPr>
          <w:highlight w:val="yellow"/>
        </w:rPr>
        <w:t>.</w:t>
      </w:r>
    </w:p>
    <w:p w14:paraId="110FD13B" w14:textId="77777777" w:rsidR="00595695" w:rsidRPr="00BF07E0" w:rsidRDefault="00595695" w:rsidP="008754B4">
      <w:pPr>
        <w:pStyle w:val="ListParagraph"/>
        <w:ind w:left="0"/>
        <w:rPr>
          <w:highlight w:val="yellow"/>
        </w:rPr>
      </w:pPr>
    </w:p>
    <w:p w14:paraId="77729E1B" w14:textId="2B6F0904" w:rsidR="00300D4D" w:rsidRPr="00BF07E0" w:rsidRDefault="007717D1" w:rsidP="008754B4">
      <w:pPr>
        <w:pStyle w:val="ListParagraph"/>
        <w:numPr>
          <w:ilvl w:val="1"/>
          <w:numId w:val="13"/>
        </w:numPr>
        <w:ind w:left="0" w:firstLine="0"/>
        <w:rPr>
          <w:highlight w:val="yellow"/>
        </w:rPr>
      </w:pPr>
      <w:r w:rsidRPr="00BF07E0">
        <w:rPr>
          <w:highlight w:val="yellow"/>
        </w:rPr>
        <w:t xml:space="preserve">When </w:t>
      </w:r>
      <w:r w:rsidR="00121366" w:rsidRPr="00BF07E0">
        <w:rPr>
          <w:highlight w:val="yellow"/>
        </w:rPr>
        <w:t>VEC patches cover &gt;80%</w:t>
      </w:r>
      <w:r w:rsidRPr="00BF07E0">
        <w:rPr>
          <w:highlight w:val="yellow"/>
        </w:rPr>
        <w:t xml:space="preserve"> </w:t>
      </w:r>
      <w:r w:rsidR="00121366" w:rsidRPr="00BF07E0">
        <w:rPr>
          <w:highlight w:val="yellow"/>
        </w:rPr>
        <w:t>of the plate</w:t>
      </w:r>
      <w:r w:rsidR="2428C7CE" w:rsidRPr="00BF07E0">
        <w:rPr>
          <w:highlight w:val="yellow"/>
        </w:rPr>
        <w:t>,</w:t>
      </w:r>
      <w:r w:rsidR="00121366" w:rsidRPr="00BF07E0">
        <w:rPr>
          <w:highlight w:val="yellow"/>
        </w:rPr>
        <w:t xml:space="preserve"> split </w:t>
      </w:r>
      <w:r w:rsidR="5A5523C0" w:rsidRPr="00BF07E0">
        <w:rPr>
          <w:highlight w:val="yellow"/>
        </w:rPr>
        <w:t xml:space="preserve">cells </w:t>
      </w:r>
      <w:r w:rsidR="3011B09D" w:rsidRPr="00BF07E0">
        <w:rPr>
          <w:highlight w:val="yellow"/>
        </w:rPr>
        <w:t>at about 1.3</w:t>
      </w:r>
      <w:r w:rsidR="00897309" w:rsidRPr="00BF07E0">
        <w:rPr>
          <w:highlight w:val="yellow"/>
        </w:rPr>
        <w:t xml:space="preserve"> </w:t>
      </w:r>
      <w:r w:rsidR="3011B09D" w:rsidRPr="00BF07E0">
        <w:rPr>
          <w:highlight w:val="yellow"/>
        </w:rPr>
        <w:t>x</w:t>
      </w:r>
      <w:r w:rsidR="00897309" w:rsidRPr="00BF07E0">
        <w:rPr>
          <w:highlight w:val="yellow"/>
        </w:rPr>
        <w:t xml:space="preserve"> </w:t>
      </w:r>
      <w:r w:rsidR="3011B09D" w:rsidRPr="00BF07E0">
        <w:rPr>
          <w:highlight w:val="yellow"/>
        </w:rPr>
        <w:t>10</w:t>
      </w:r>
      <w:r w:rsidR="3011B09D" w:rsidRPr="00BF07E0">
        <w:rPr>
          <w:highlight w:val="yellow"/>
          <w:vertAlign w:val="superscript"/>
        </w:rPr>
        <w:t>4</w:t>
      </w:r>
      <w:r w:rsidR="005D2B3E" w:rsidRPr="00BF07E0">
        <w:rPr>
          <w:highlight w:val="yellow"/>
        </w:rPr>
        <w:t xml:space="preserve"> </w:t>
      </w:r>
      <w:r w:rsidR="3011B09D" w:rsidRPr="00BF07E0">
        <w:rPr>
          <w:highlight w:val="yellow"/>
        </w:rPr>
        <w:t>cell</w:t>
      </w:r>
      <w:r w:rsidR="6A893343" w:rsidRPr="00BF07E0">
        <w:rPr>
          <w:highlight w:val="yellow"/>
        </w:rPr>
        <w:t>s/cm</w:t>
      </w:r>
      <w:r w:rsidR="6A893343" w:rsidRPr="00BF07E0">
        <w:rPr>
          <w:highlight w:val="yellow"/>
          <w:vertAlign w:val="superscript"/>
        </w:rPr>
        <w:t>2</w:t>
      </w:r>
      <w:r w:rsidR="7D38C44D" w:rsidRPr="00BF07E0">
        <w:rPr>
          <w:highlight w:val="yellow"/>
        </w:rPr>
        <w:t xml:space="preserve"> d</w:t>
      </w:r>
      <w:r w:rsidR="00121366" w:rsidRPr="00BF07E0">
        <w:rPr>
          <w:highlight w:val="yellow"/>
        </w:rPr>
        <w:t xml:space="preserve">epending on how fast they grow (if </w:t>
      </w:r>
      <w:r w:rsidR="002077B4" w:rsidRPr="00BF07E0">
        <w:rPr>
          <w:highlight w:val="yellow"/>
        </w:rPr>
        <w:t xml:space="preserve">they </w:t>
      </w:r>
      <w:r w:rsidR="00121366" w:rsidRPr="00BF07E0">
        <w:rPr>
          <w:highlight w:val="yellow"/>
        </w:rPr>
        <w:t>reach 80% i</w:t>
      </w:r>
      <w:r w:rsidR="00984601" w:rsidRPr="00BF07E0">
        <w:rPr>
          <w:highlight w:val="yellow"/>
        </w:rPr>
        <w:t>n</w:t>
      </w:r>
      <w:r w:rsidR="00121366" w:rsidRPr="00BF07E0">
        <w:rPr>
          <w:highlight w:val="yellow"/>
        </w:rPr>
        <w:t xml:space="preserve"> less than 1 week split </w:t>
      </w:r>
      <w:r w:rsidR="00742275" w:rsidRPr="00BF07E0">
        <w:rPr>
          <w:highlight w:val="yellow"/>
        </w:rPr>
        <w:t xml:space="preserve">a </w:t>
      </w:r>
      <w:r w:rsidR="008D693B" w:rsidRPr="00BF07E0">
        <w:rPr>
          <w:highlight w:val="yellow"/>
        </w:rPr>
        <w:t xml:space="preserve">slightly </w:t>
      </w:r>
      <w:r w:rsidR="00742275" w:rsidRPr="00BF07E0">
        <w:rPr>
          <w:highlight w:val="yellow"/>
        </w:rPr>
        <w:t>lower number of cells/cm</w:t>
      </w:r>
      <w:r w:rsidR="00742275" w:rsidRPr="00BF07E0">
        <w:rPr>
          <w:highlight w:val="yellow"/>
          <w:vertAlign w:val="superscript"/>
        </w:rPr>
        <w:t>2</w:t>
      </w:r>
      <w:r w:rsidR="00121366" w:rsidRPr="00BF07E0">
        <w:rPr>
          <w:highlight w:val="yellow"/>
        </w:rPr>
        <w:t>)</w:t>
      </w:r>
      <w:r w:rsidR="00300D4D" w:rsidRPr="00BF07E0">
        <w:rPr>
          <w:highlight w:val="yellow"/>
        </w:rPr>
        <w:t xml:space="preserve">. </w:t>
      </w:r>
    </w:p>
    <w:p w14:paraId="37F4C7A4" w14:textId="77777777" w:rsidR="008841CB" w:rsidRPr="00BF07E0" w:rsidRDefault="008841CB" w:rsidP="008754B4">
      <w:pPr>
        <w:pStyle w:val="ListParagraph"/>
        <w:ind w:left="0"/>
      </w:pPr>
    </w:p>
    <w:p w14:paraId="6F85D650" w14:textId="0390063D" w:rsidR="000D1B77" w:rsidRPr="00BF07E0" w:rsidRDefault="008841CB" w:rsidP="008754B4">
      <w:pPr>
        <w:pStyle w:val="ListParagraph"/>
        <w:numPr>
          <w:ilvl w:val="1"/>
          <w:numId w:val="13"/>
        </w:numPr>
        <w:ind w:left="0" w:firstLine="0"/>
      </w:pPr>
      <w:r w:rsidRPr="00BF07E0">
        <w:t xml:space="preserve">To split, wash cells </w:t>
      </w:r>
      <w:r w:rsidR="00984601" w:rsidRPr="00BF07E0">
        <w:t xml:space="preserve">two times </w:t>
      </w:r>
      <w:r w:rsidRPr="00BF07E0">
        <w:t>with 2</w:t>
      </w:r>
      <w:r w:rsidR="007A3CA4" w:rsidRPr="00BF07E0">
        <w:t xml:space="preserve"> </w:t>
      </w:r>
      <w:r w:rsidR="00984601" w:rsidRPr="00BF07E0">
        <w:t xml:space="preserve">mL </w:t>
      </w:r>
      <w:r w:rsidRPr="00BF07E0">
        <w:t>DPBS</w:t>
      </w:r>
      <w:r w:rsidR="00F539E5" w:rsidRPr="00BF07E0">
        <w:t xml:space="preserve"> then add enough </w:t>
      </w:r>
      <w:r w:rsidR="00984601" w:rsidRPr="00BF07E0">
        <w:t>dissociation reagent</w:t>
      </w:r>
      <w:r w:rsidR="00F539E5" w:rsidRPr="00BF07E0">
        <w:t xml:space="preserve"> to just cover the surface of the cells. Incubate for 2-3 min at 37</w:t>
      </w:r>
      <w:r w:rsidR="00DB4165" w:rsidRPr="00BF07E0">
        <w:t xml:space="preserve"> </w:t>
      </w:r>
      <w:r w:rsidR="00F539E5" w:rsidRPr="00BF07E0">
        <w:t xml:space="preserve">°C, checking to make sure cells are not over incubated. </w:t>
      </w:r>
      <w:r w:rsidR="00D41B49" w:rsidRPr="00BF07E0">
        <w:t xml:space="preserve">Stop digestion </w:t>
      </w:r>
      <w:r w:rsidR="008C69D7" w:rsidRPr="00BF07E0">
        <w:t>by adding equal volume of VEC growth media</w:t>
      </w:r>
      <w:r w:rsidR="000D1B77" w:rsidRPr="00BF07E0">
        <w:t xml:space="preserve"> and transfer liquid to a </w:t>
      </w:r>
      <w:r w:rsidR="009C1BEE" w:rsidRPr="00BF07E0">
        <w:t>1</w:t>
      </w:r>
      <w:r w:rsidR="000D1B77" w:rsidRPr="00BF07E0">
        <w:t>5</w:t>
      </w:r>
      <w:r w:rsidR="007A3CA4" w:rsidRPr="00BF07E0">
        <w:t xml:space="preserve"> </w:t>
      </w:r>
      <w:r w:rsidR="00984601" w:rsidRPr="00BF07E0">
        <w:t xml:space="preserve">mL </w:t>
      </w:r>
      <w:r w:rsidR="000D1B77" w:rsidRPr="00BF07E0">
        <w:t xml:space="preserve">tube. Centrifuge at </w:t>
      </w:r>
      <w:r w:rsidR="00643184" w:rsidRPr="00BF07E0">
        <w:t xml:space="preserve">180 x </w:t>
      </w:r>
      <w:r w:rsidR="00643184" w:rsidRPr="00DC4002">
        <w:rPr>
          <w:i/>
          <w:iCs/>
        </w:rPr>
        <w:t>g</w:t>
      </w:r>
      <w:r w:rsidR="00D677FC" w:rsidRPr="00BF07E0">
        <w:t xml:space="preserve"> for 5 min, remove supernatant</w:t>
      </w:r>
      <w:r w:rsidR="0029615F" w:rsidRPr="00BF07E0">
        <w:t>,</w:t>
      </w:r>
      <w:r w:rsidR="00D677FC" w:rsidRPr="00BF07E0">
        <w:t xml:space="preserve"> and resuspend in </w:t>
      </w:r>
      <w:r w:rsidR="00DB4165" w:rsidRPr="00BF07E0">
        <w:t>appropriate</w:t>
      </w:r>
      <w:r w:rsidR="00E66E85" w:rsidRPr="00BF07E0">
        <w:t xml:space="preserve"> volume of </w:t>
      </w:r>
      <w:r w:rsidR="00D677FC" w:rsidRPr="00BF07E0">
        <w:t>media</w:t>
      </w:r>
      <w:r w:rsidR="009C1BEE" w:rsidRPr="00BF07E0">
        <w:t xml:space="preserve"> </w:t>
      </w:r>
      <w:r w:rsidR="00E66E85" w:rsidRPr="00BF07E0">
        <w:t>for number of wells/plates needed.</w:t>
      </w:r>
    </w:p>
    <w:p w14:paraId="0B1E7E77" w14:textId="77777777" w:rsidR="003B6F75" w:rsidRDefault="003B6F75" w:rsidP="008754B4">
      <w:pPr>
        <w:pStyle w:val="ListParagraph"/>
        <w:ind w:left="0"/>
      </w:pPr>
    </w:p>
    <w:p w14:paraId="351FF5D0" w14:textId="77777777" w:rsidR="003B6F75" w:rsidRDefault="003B6F75" w:rsidP="008754B4">
      <w:pPr>
        <w:pStyle w:val="ListParagraph"/>
        <w:ind w:left="0"/>
      </w:pPr>
      <w:r>
        <w:t xml:space="preserve">NOTE: </w:t>
      </w:r>
      <w:r w:rsidR="00B05557" w:rsidRPr="00BF07E0">
        <w:t>Once</w:t>
      </w:r>
      <w:r w:rsidR="00300D4D" w:rsidRPr="00BF07E0">
        <w:t xml:space="preserve"> expanded into a 10</w:t>
      </w:r>
      <w:r w:rsidR="007A3CA4" w:rsidRPr="00BF07E0">
        <w:t xml:space="preserve"> </w:t>
      </w:r>
      <w:r w:rsidR="00300D4D" w:rsidRPr="00BF07E0">
        <w:t>cm plate VECs may sometimes lose their morphology and change phenotype as the</w:t>
      </w:r>
      <w:r w:rsidR="00984601" w:rsidRPr="00BF07E0">
        <w:t>y</w:t>
      </w:r>
      <w:r w:rsidR="00300D4D" w:rsidRPr="00BF07E0">
        <w:t xml:space="preserve"> </w:t>
      </w:r>
      <w:r w:rsidR="00984601" w:rsidRPr="00BF07E0">
        <w:t>proliferate</w:t>
      </w:r>
      <w:r w:rsidR="00300D4D" w:rsidRPr="00BF07E0">
        <w:t xml:space="preserve">. </w:t>
      </w:r>
      <w:r>
        <w:t>T</w:t>
      </w:r>
      <w:r w:rsidR="00D64763" w:rsidRPr="00BF07E0">
        <w:t xml:space="preserve">his </w:t>
      </w:r>
      <w:r w:rsidR="007706E8" w:rsidRPr="00BF07E0">
        <w:t>tends</w:t>
      </w:r>
      <w:r>
        <w:t xml:space="preserve"> </w:t>
      </w:r>
      <w:r w:rsidR="007706E8" w:rsidRPr="00BF07E0">
        <w:t>occur</w:t>
      </w:r>
      <w:r>
        <w:t>s</w:t>
      </w:r>
      <w:r w:rsidR="007706E8" w:rsidRPr="00BF07E0">
        <w:t xml:space="preserve"> when VECs are seeded at a low confluency during the establishment and expansion of the cell line. </w:t>
      </w:r>
    </w:p>
    <w:p w14:paraId="6C6359BF" w14:textId="77777777" w:rsidR="003B6F75" w:rsidRDefault="003B6F75" w:rsidP="008754B4">
      <w:pPr>
        <w:pStyle w:val="ListParagraph"/>
        <w:ind w:left="0"/>
      </w:pPr>
    </w:p>
    <w:p w14:paraId="7C28059B" w14:textId="57A69806" w:rsidR="00300D4D" w:rsidRPr="00BF07E0" w:rsidRDefault="007706E8" w:rsidP="008754B4">
      <w:pPr>
        <w:pStyle w:val="ListParagraph"/>
        <w:numPr>
          <w:ilvl w:val="1"/>
          <w:numId w:val="13"/>
        </w:numPr>
        <w:ind w:left="0" w:firstLine="0"/>
      </w:pPr>
      <w:r w:rsidRPr="00BF07E0">
        <w:t>To guarantee a pure culture consider utilizing CD31+ superparamagnetic beads with every splitting.</w:t>
      </w:r>
    </w:p>
    <w:p w14:paraId="3CEEC2DF" w14:textId="77777777" w:rsidR="008841CB" w:rsidRPr="00BF07E0" w:rsidRDefault="008841CB" w:rsidP="008754B4">
      <w:pPr>
        <w:pStyle w:val="ListParagraph"/>
        <w:ind w:left="0"/>
      </w:pPr>
    </w:p>
    <w:p w14:paraId="2E760D8D" w14:textId="0AC7725B" w:rsidR="00A70DDE" w:rsidRPr="00BF07E0" w:rsidRDefault="007A0282" w:rsidP="008754B4">
      <w:pPr>
        <w:pStyle w:val="ListParagraph"/>
        <w:numPr>
          <w:ilvl w:val="1"/>
          <w:numId w:val="13"/>
        </w:numPr>
        <w:ind w:left="0" w:firstLine="0"/>
      </w:pPr>
      <w:r w:rsidRPr="00BF07E0">
        <w:t>For 1 x 10</w:t>
      </w:r>
      <w:r w:rsidRPr="00BF07E0">
        <w:rPr>
          <w:vertAlign w:val="superscript"/>
        </w:rPr>
        <w:t xml:space="preserve">8 </w:t>
      </w:r>
      <w:r w:rsidRPr="00BF07E0">
        <w:t xml:space="preserve">or </w:t>
      </w:r>
      <w:r w:rsidR="00984601" w:rsidRPr="00BF07E0">
        <w:t xml:space="preserve">fewer </w:t>
      </w:r>
      <w:r w:rsidRPr="00BF07E0">
        <w:t>cells (</w:t>
      </w:r>
      <w:r w:rsidR="004F1DDE" w:rsidRPr="00BF07E0">
        <w:t xml:space="preserve">one </w:t>
      </w:r>
      <w:r w:rsidRPr="00BF07E0">
        <w:t>10</w:t>
      </w:r>
      <w:r w:rsidR="004F1DDE" w:rsidRPr="00BF07E0">
        <w:t xml:space="preserve"> </w:t>
      </w:r>
      <w:r w:rsidRPr="00BF07E0">
        <w:t xml:space="preserve">cm </w:t>
      </w:r>
      <w:r w:rsidR="00F13345" w:rsidRPr="00BF07E0">
        <w:t xml:space="preserve">dish </w:t>
      </w:r>
      <w:r w:rsidRPr="00BF07E0">
        <w:t>or less)</w:t>
      </w:r>
      <w:r w:rsidR="53354BAA" w:rsidRPr="00BF07E0">
        <w:t>,</w:t>
      </w:r>
      <w:r w:rsidRPr="00BF07E0">
        <w:t xml:space="preserve"> prepare 25</w:t>
      </w:r>
      <w:r w:rsidR="00DB4165" w:rsidRPr="00BF07E0">
        <w:t xml:space="preserve"> </w:t>
      </w:r>
      <w:r w:rsidR="003B6F75">
        <w:rPr>
          <w:rFonts w:asciiTheme="majorHAnsi" w:hAnsiTheme="majorHAnsi" w:cstheme="majorHAnsi"/>
        </w:rPr>
        <w:t>µ</w:t>
      </w:r>
      <w:r w:rsidR="00984601" w:rsidRPr="00BF07E0">
        <w:t xml:space="preserve">L </w:t>
      </w:r>
      <w:r w:rsidRPr="00BF07E0">
        <w:t xml:space="preserve">of </w:t>
      </w:r>
      <w:r w:rsidR="00984601" w:rsidRPr="00BF07E0">
        <w:t xml:space="preserve">superparamagnetic beads </w:t>
      </w:r>
      <w:r w:rsidRPr="00BF07E0">
        <w:t xml:space="preserve">by washing according to </w:t>
      </w:r>
      <w:r w:rsidR="00D645AB" w:rsidRPr="00BF07E0">
        <w:t>manufacturer’s</w:t>
      </w:r>
      <w:r w:rsidRPr="00BF07E0">
        <w:t xml:space="preserve"> protocols</w:t>
      </w:r>
      <w:r w:rsidR="00D645AB" w:rsidRPr="00BF07E0">
        <w:t>.</w:t>
      </w:r>
      <w:r w:rsidRPr="00BF07E0">
        <w:t xml:space="preserve"> </w:t>
      </w:r>
    </w:p>
    <w:p w14:paraId="01F29BB7" w14:textId="77777777" w:rsidR="00A70DDE" w:rsidRPr="00BF07E0" w:rsidRDefault="00A70DDE" w:rsidP="008754B4">
      <w:pPr>
        <w:pStyle w:val="ListParagraph"/>
        <w:ind w:left="0"/>
      </w:pPr>
    </w:p>
    <w:p w14:paraId="2023CF6E" w14:textId="3D39D9B5" w:rsidR="007A0282" w:rsidRPr="00BF07E0" w:rsidRDefault="007A0282" w:rsidP="008754B4">
      <w:pPr>
        <w:pStyle w:val="ListParagraph"/>
        <w:ind w:left="0"/>
      </w:pPr>
      <w:r w:rsidRPr="00BF07E0">
        <w:lastRenderedPageBreak/>
        <w:t>NOTE:</w:t>
      </w:r>
      <w:r w:rsidR="00A70DDE" w:rsidRPr="00BF07E0">
        <w:t xml:space="preserve"> </w:t>
      </w:r>
      <w:r w:rsidR="00BA15DA" w:rsidRPr="00BF07E0">
        <w:t xml:space="preserve">Step </w:t>
      </w:r>
      <w:r w:rsidR="00A70DDE" w:rsidRPr="00BF07E0">
        <w:t>6.1</w:t>
      </w:r>
      <w:r w:rsidR="005357E8" w:rsidRPr="00BF07E0">
        <w:t>0</w:t>
      </w:r>
      <w:r w:rsidRPr="00BF07E0">
        <w:t xml:space="preserve"> </w:t>
      </w:r>
      <w:r w:rsidR="00BA15DA" w:rsidRPr="00BF07E0">
        <w:t>is recommended to be performed</w:t>
      </w:r>
      <w:r w:rsidRPr="00BF07E0">
        <w:t xml:space="preserve"> before trypsinization of VECs</w:t>
      </w:r>
      <w:r w:rsidR="00A70DDE" w:rsidRPr="00BF07E0">
        <w:t>.</w:t>
      </w:r>
    </w:p>
    <w:p w14:paraId="18D9855B" w14:textId="77777777" w:rsidR="007A0282" w:rsidRPr="00BF07E0" w:rsidRDefault="007A0282" w:rsidP="008754B4">
      <w:pPr>
        <w:pStyle w:val="ListParagraph"/>
        <w:ind w:left="0"/>
      </w:pPr>
    </w:p>
    <w:p w14:paraId="4A8073FE" w14:textId="7F7A1D80" w:rsidR="008841CB" w:rsidRPr="00BF07E0" w:rsidRDefault="00095763" w:rsidP="008754B4">
      <w:pPr>
        <w:pStyle w:val="ListParagraph"/>
        <w:numPr>
          <w:ilvl w:val="1"/>
          <w:numId w:val="13"/>
        </w:numPr>
        <w:ind w:left="0" w:firstLine="0"/>
      </w:pPr>
      <w:r w:rsidRPr="00BF07E0">
        <w:t>Detach</w:t>
      </w:r>
      <w:r w:rsidR="007A0282" w:rsidRPr="00BF07E0">
        <w:t xml:space="preserve"> cells as in step 6.8 but resuspend in 500</w:t>
      </w:r>
      <w:r w:rsidR="00DB4165" w:rsidRPr="00BF07E0">
        <w:t xml:space="preserve"> </w:t>
      </w:r>
      <w:r w:rsidR="003B6F75">
        <w:rPr>
          <w:rFonts w:asciiTheme="majorHAnsi" w:hAnsiTheme="majorHAnsi" w:cstheme="majorHAnsi"/>
        </w:rPr>
        <w:t>µ</w:t>
      </w:r>
      <w:r w:rsidR="00984601" w:rsidRPr="00BF07E0">
        <w:t xml:space="preserve">L </w:t>
      </w:r>
      <w:r w:rsidR="007A0282" w:rsidRPr="00BF07E0">
        <w:t xml:space="preserve">of </w:t>
      </w:r>
      <w:r w:rsidR="002F527E" w:rsidRPr="00BF07E0">
        <w:t>PBS w</w:t>
      </w:r>
      <w:r w:rsidR="00984601" w:rsidRPr="00BF07E0">
        <w:t xml:space="preserve">ith </w:t>
      </w:r>
      <w:r w:rsidR="002F527E" w:rsidRPr="00BF07E0">
        <w:t>0.1% BSA, pH 7</w:t>
      </w:r>
      <w:r w:rsidR="00E9050D" w:rsidRPr="00BF07E0">
        <w:t>.4</w:t>
      </w:r>
      <w:r w:rsidR="00D645AB" w:rsidRPr="00BF07E0">
        <w:t>,</w:t>
      </w:r>
      <w:r w:rsidR="002F527E" w:rsidRPr="00BF07E0">
        <w:t xml:space="preserve"> </w:t>
      </w:r>
      <w:r w:rsidR="007A0282" w:rsidRPr="00BF07E0">
        <w:t xml:space="preserve">and place in </w:t>
      </w:r>
      <w:r w:rsidR="002F527E" w:rsidRPr="00BF07E0">
        <w:t xml:space="preserve">a </w:t>
      </w:r>
      <w:r w:rsidR="007A0282" w:rsidRPr="00BF07E0">
        <w:t>2</w:t>
      </w:r>
      <w:r w:rsidR="004F1DDE" w:rsidRPr="00BF07E0">
        <w:t xml:space="preserve"> </w:t>
      </w:r>
      <w:r w:rsidR="00984601" w:rsidRPr="00BF07E0">
        <w:t xml:space="preserve">mL </w:t>
      </w:r>
      <w:r w:rsidR="007A0282" w:rsidRPr="00BF07E0">
        <w:t>centrifuge tube.</w:t>
      </w:r>
      <w:r w:rsidR="003B6F75">
        <w:t xml:space="preserve"> </w:t>
      </w:r>
      <w:r w:rsidR="007A0282" w:rsidRPr="00BF07E0">
        <w:t>Add 500</w:t>
      </w:r>
      <w:r w:rsidR="00186496" w:rsidRPr="00BF07E0">
        <w:t xml:space="preserve"> </w:t>
      </w:r>
      <w:r w:rsidR="003B6F75">
        <w:rPr>
          <w:rFonts w:asciiTheme="majorHAnsi" w:hAnsiTheme="majorHAnsi" w:cstheme="majorHAnsi"/>
        </w:rPr>
        <w:t>µ</w:t>
      </w:r>
      <w:r w:rsidR="00984601" w:rsidRPr="00BF07E0">
        <w:t xml:space="preserve">L </w:t>
      </w:r>
      <w:r w:rsidR="007A0282" w:rsidRPr="00BF07E0">
        <w:t>of washed and resuspended beads to the 2</w:t>
      </w:r>
      <w:r w:rsidR="004F1DDE" w:rsidRPr="00BF07E0">
        <w:t xml:space="preserve"> </w:t>
      </w:r>
      <w:r w:rsidR="00984601" w:rsidRPr="00BF07E0">
        <w:t xml:space="preserve">mL </w:t>
      </w:r>
      <w:r w:rsidR="007A0282" w:rsidRPr="00BF07E0">
        <w:t>tube of cells and incubate on a rotator for 20 min at 4</w:t>
      </w:r>
      <w:r w:rsidR="00DB4165" w:rsidRPr="00BF07E0">
        <w:t xml:space="preserve"> </w:t>
      </w:r>
      <w:r w:rsidR="007A0282" w:rsidRPr="00BF07E0">
        <w:t>°C.</w:t>
      </w:r>
    </w:p>
    <w:p w14:paraId="06D7A9D8" w14:textId="77777777" w:rsidR="002F527E" w:rsidRPr="00BF07E0" w:rsidRDefault="002F527E" w:rsidP="008754B4">
      <w:pPr>
        <w:pStyle w:val="ListParagraph"/>
        <w:ind w:left="0"/>
      </w:pPr>
    </w:p>
    <w:p w14:paraId="1B41D27A" w14:textId="77777777" w:rsidR="003B6F75" w:rsidRDefault="002F527E" w:rsidP="008754B4">
      <w:pPr>
        <w:pStyle w:val="ListParagraph"/>
        <w:numPr>
          <w:ilvl w:val="1"/>
          <w:numId w:val="13"/>
        </w:numPr>
        <w:ind w:left="0" w:firstLine="0"/>
      </w:pPr>
      <w:r w:rsidRPr="00BF07E0">
        <w:t xml:space="preserve">Place tubes on the magnet for 2 min. While tube is still in the magnet, carefully remove supernatant. Remove </w:t>
      </w:r>
      <w:r w:rsidR="002077B4" w:rsidRPr="00BF07E0">
        <w:t>tube</w:t>
      </w:r>
      <w:r w:rsidRPr="00BF07E0">
        <w:t xml:space="preserve"> from magnet, add 1 </w:t>
      </w:r>
      <w:r w:rsidR="00984601" w:rsidRPr="00BF07E0">
        <w:t>mL</w:t>
      </w:r>
      <w:r w:rsidR="00984601" w:rsidRPr="00BF07E0" w:rsidDel="00984601">
        <w:t xml:space="preserve"> </w:t>
      </w:r>
      <w:r w:rsidRPr="00BF07E0">
        <w:t>fresh PBS w</w:t>
      </w:r>
      <w:r w:rsidR="00984601" w:rsidRPr="00BF07E0">
        <w:t xml:space="preserve">ith </w:t>
      </w:r>
      <w:r w:rsidRPr="00BF07E0">
        <w:t>0.1% BSA, pipette gently 2-3 times</w:t>
      </w:r>
      <w:r w:rsidR="00984601" w:rsidRPr="00BF07E0">
        <w:t>,</w:t>
      </w:r>
      <w:r w:rsidRPr="00BF07E0">
        <w:t xml:space="preserve"> then place back on magnet for 2 min. Repeat 2 more times. After final removal of buffer, resuspend cells in growth media in volume needed for replating. </w:t>
      </w:r>
    </w:p>
    <w:p w14:paraId="5A7A12BA" w14:textId="77777777" w:rsidR="003B6F75" w:rsidRDefault="003B6F75" w:rsidP="008754B4">
      <w:pPr>
        <w:pStyle w:val="ListParagraph"/>
        <w:ind w:left="0"/>
      </w:pPr>
    </w:p>
    <w:p w14:paraId="57843AFC" w14:textId="24493D22" w:rsidR="002F527E" w:rsidRPr="00BF07E0" w:rsidRDefault="003B6F75" w:rsidP="008754B4">
      <w:pPr>
        <w:pStyle w:val="ListParagraph"/>
        <w:ind w:left="0"/>
      </w:pPr>
      <w:r>
        <w:t xml:space="preserve">NOTE: </w:t>
      </w:r>
      <w:r w:rsidR="002F527E" w:rsidRPr="00BF07E0">
        <w:t xml:space="preserve">Cells will still have beads, but these will not affect growth and will be removed in subsequent </w:t>
      </w:r>
      <w:r w:rsidR="001E131F" w:rsidRPr="00BF07E0">
        <w:t>passages</w:t>
      </w:r>
      <w:r w:rsidR="002F527E" w:rsidRPr="00BF07E0">
        <w:t xml:space="preserve">. </w:t>
      </w:r>
    </w:p>
    <w:p w14:paraId="5F6D8101" w14:textId="77777777" w:rsidR="0004067C" w:rsidRPr="00BF07E0" w:rsidRDefault="0004067C" w:rsidP="008754B4">
      <w:pPr>
        <w:pStyle w:val="ListParagraph"/>
        <w:ind w:left="0"/>
      </w:pPr>
    </w:p>
    <w:p w14:paraId="258BC475" w14:textId="6E0442DD" w:rsidR="00E50264" w:rsidRPr="00BF07E0" w:rsidRDefault="001B0D0F" w:rsidP="008754B4">
      <w:pPr>
        <w:pStyle w:val="ListParagraph"/>
        <w:numPr>
          <w:ilvl w:val="1"/>
          <w:numId w:val="13"/>
        </w:numPr>
        <w:ind w:left="0" w:firstLine="0"/>
        <w:rPr>
          <w:highlight w:val="yellow"/>
        </w:rPr>
      </w:pPr>
      <w:r w:rsidRPr="00BF07E0">
        <w:rPr>
          <w:highlight w:val="yellow"/>
        </w:rPr>
        <w:t>Once cells have been expanded, i</w:t>
      </w:r>
      <w:r w:rsidR="0004067C" w:rsidRPr="00BF07E0">
        <w:rPr>
          <w:highlight w:val="yellow"/>
        </w:rPr>
        <w:t>n addition to morphology, confirm VEC phenotype by positive staining for immunofluorescent markers such as v</w:t>
      </w:r>
      <w:r w:rsidR="00740402" w:rsidRPr="00BF07E0">
        <w:rPr>
          <w:highlight w:val="yellow"/>
        </w:rPr>
        <w:t xml:space="preserve">on </w:t>
      </w:r>
      <w:r w:rsidR="0004067C" w:rsidRPr="00BF07E0">
        <w:rPr>
          <w:highlight w:val="yellow"/>
        </w:rPr>
        <w:t>W</w:t>
      </w:r>
      <w:r w:rsidR="00740402" w:rsidRPr="00BF07E0">
        <w:rPr>
          <w:highlight w:val="yellow"/>
        </w:rPr>
        <w:t xml:space="preserve">illebrand </w:t>
      </w:r>
      <w:r w:rsidR="00984601" w:rsidRPr="00BF07E0">
        <w:rPr>
          <w:highlight w:val="yellow"/>
        </w:rPr>
        <w:t xml:space="preserve">factor </w:t>
      </w:r>
      <w:r w:rsidR="00740402" w:rsidRPr="00BF07E0">
        <w:rPr>
          <w:highlight w:val="yellow"/>
        </w:rPr>
        <w:t>(vWF)</w:t>
      </w:r>
      <w:r w:rsidR="0004067C" w:rsidRPr="00BF07E0">
        <w:rPr>
          <w:highlight w:val="yellow"/>
        </w:rPr>
        <w:t xml:space="preserve">, </w:t>
      </w:r>
      <w:r w:rsidR="00984601" w:rsidRPr="00BF07E0">
        <w:rPr>
          <w:highlight w:val="yellow"/>
        </w:rPr>
        <w:t>c</w:t>
      </w:r>
      <w:r w:rsidR="00740402" w:rsidRPr="00BF07E0">
        <w:rPr>
          <w:highlight w:val="yellow"/>
        </w:rPr>
        <w:t>adherin 5 (</w:t>
      </w:r>
      <w:r w:rsidR="0004067C" w:rsidRPr="00BF07E0">
        <w:rPr>
          <w:highlight w:val="yellow"/>
        </w:rPr>
        <w:t>CDH5</w:t>
      </w:r>
      <w:r w:rsidR="00740402" w:rsidRPr="00BF07E0">
        <w:rPr>
          <w:highlight w:val="yellow"/>
        </w:rPr>
        <w:t>)</w:t>
      </w:r>
      <w:r w:rsidR="0004067C" w:rsidRPr="00BF07E0">
        <w:rPr>
          <w:highlight w:val="yellow"/>
        </w:rPr>
        <w:t xml:space="preserve">, or </w:t>
      </w:r>
      <w:r w:rsidR="00740402" w:rsidRPr="00BF07E0">
        <w:rPr>
          <w:highlight w:val="yellow"/>
        </w:rPr>
        <w:t>PECAM-1/</w:t>
      </w:r>
      <w:r w:rsidR="00D87363" w:rsidRPr="00BF07E0">
        <w:rPr>
          <w:highlight w:val="yellow"/>
        </w:rPr>
        <w:t>CD</w:t>
      </w:r>
      <w:r w:rsidR="00740402" w:rsidRPr="00BF07E0">
        <w:rPr>
          <w:highlight w:val="yellow"/>
        </w:rPr>
        <w:t>31</w:t>
      </w:r>
      <w:r w:rsidR="0004067C" w:rsidRPr="00BF07E0">
        <w:rPr>
          <w:highlight w:val="yellow"/>
        </w:rPr>
        <w:t xml:space="preserve">, and negative to VIC markers such as </w:t>
      </w:r>
      <w:r w:rsidR="00984601" w:rsidRPr="00BF07E0">
        <w:rPr>
          <w:highlight w:val="yellow"/>
        </w:rPr>
        <w:t>c</w:t>
      </w:r>
      <w:r w:rsidR="00740402" w:rsidRPr="00BF07E0">
        <w:rPr>
          <w:highlight w:val="yellow"/>
        </w:rPr>
        <w:t>alponin</w:t>
      </w:r>
      <w:r w:rsidR="00F645AB" w:rsidRPr="00BF07E0">
        <w:rPr>
          <w:highlight w:val="yellow"/>
        </w:rPr>
        <w:t xml:space="preserve"> 1</w:t>
      </w:r>
      <w:r w:rsidR="00740402" w:rsidRPr="00BF07E0">
        <w:rPr>
          <w:highlight w:val="yellow"/>
        </w:rPr>
        <w:t xml:space="preserve"> (</w:t>
      </w:r>
      <w:r w:rsidR="0004067C" w:rsidRPr="00BF07E0">
        <w:rPr>
          <w:highlight w:val="yellow"/>
        </w:rPr>
        <w:t>CNN</w:t>
      </w:r>
      <w:r w:rsidR="00740402" w:rsidRPr="00BF07E0">
        <w:rPr>
          <w:highlight w:val="yellow"/>
        </w:rPr>
        <w:t>)</w:t>
      </w:r>
      <w:r w:rsidR="0004067C" w:rsidRPr="00BF07E0">
        <w:rPr>
          <w:highlight w:val="yellow"/>
        </w:rPr>
        <w:t xml:space="preserve"> or </w:t>
      </w:r>
      <w:r w:rsidR="001F4659" w:rsidRPr="00BF07E0">
        <w:rPr>
          <w:highlight w:val="yellow"/>
        </w:rPr>
        <w:t>alpha-2 smooth muscle actin (</w:t>
      </w:r>
      <w:r w:rsidR="001F4659" w:rsidRPr="00BF07E0">
        <w:rPr>
          <w:rFonts w:ascii="Symbol" w:hAnsi="Symbol"/>
          <w:highlight w:val="yellow"/>
        </w:rPr>
        <w:t></w:t>
      </w:r>
      <w:r w:rsidR="001F4659" w:rsidRPr="00BF07E0">
        <w:rPr>
          <w:highlight w:val="yellow"/>
        </w:rPr>
        <w:t xml:space="preserve">SMA, </w:t>
      </w:r>
      <w:r w:rsidR="001F4659" w:rsidRPr="003B6F75">
        <w:rPr>
          <w:b/>
          <w:bCs/>
          <w:highlight w:val="yellow"/>
        </w:rPr>
        <w:t>Figure 4</w:t>
      </w:r>
      <w:r w:rsidR="00084163" w:rsidRPr="003B6F75">
        <w:rPr>
          <w:b/>
          <w:bCs/>
          <w:highlight w:val="yellow"/>
        </w:rPr>
        <w:t>,</w:t>
      </w:r>
      <w:r w:rsidR="00084163" w:rsidRPr="00BF07E0">
        <w:rPr>
          <w:highlight w:val="yellow"/>
        </w:rPr>
        <w:t xml:space="preserve"> left panels</w:t>
      </w:r>
      <w:r w:rsidR="001F4659" w:rsidRPr="00BF07E0">
        <w:rPr>
          <w:highlight w:val="yellow"/>
        </w:rPr>
        <w:t>)</w:t>
      </w:r>
      <w:r w:rsidR="00084163" w:rsidRPr="00BF07E0">
        <w:rPr>
          <w:highlight w:val="yellow"/>
        </w:rPr>
        <w:t>.</w:t>
      </w:r>
      <w:r w:rsidR="000D0FBA" w:rsidRPr="00BF07E0">
        <w:rPr>
          <w:highlight w:val="yellow"/>
        </w:rPr>
        <w:t xml:space="preserve"> </w:t>
      </w:r>
    </w:p>
    <w:p w14:paraId="3124A274" w14:textId="77777777" w:rsidR="00E50264" w:rsidRPr="003B6F75" w:rsidRDefault="00E50264" w:rsidP="008754B4">
      <w:pPr>
        <w:pStyle w:val="ListParagraph"/>
        <w:ind w:left="0"/>
        <w:rPr>
          <w:b/>
          <w:bCs/>
        </w:rPr>
      </w:pPr>
    </w:p>
    <w:p w14:paraId="3A92A623" w14:textId="5727C007" w:rsidR="0046102A" w:rsidRPr="003B6F75" w:rsidRDefault="0046102A" w:rsidP="008754B4">
      <w:pPr>
        <w:pStyle w:val="ListParagraph"/>
        <w:numPr>
          <w:ilvl w:val="0"/>
          <w:numId w:val="13"/>
        </w:numPr>
        <w:ind w:left="0" w:firstLine="0"/>
        <w:rPr>
          <w:b/>
          <w:bCs/>
          <w:highlight w:val="yellow"/>
        </w:rPr>
      </w:pPr>
      <w:r w:rsidRPr="003B6F75">
        <w:rPr>
          <w:b/>
          <w:bCs/>
          <w:highlight w:val="yellow"/>
        </w:rPr>
        <w:t xml:space="preserve">Valve </w:t>
      </w:r>
      <w:r w:rsidR="003B6F75" w:rsidRPr="003B6F75">
        <w:rPr>
          <w:b/>
          <w:bCs/>
          <w:highlight w:val="yellow"/>
        </w:rPr>
        <w:t>I</w:t>
      </w:r>
      <w:r w:rsidRPr="003B6F75">
        <w:rPr>
          <w:b/>
          <w:bCs/>
          <w:highlight w:val="yellow"/>
        </w:rPr>
        <w:t xml:space="preserve">nterstitial </w:t>
      </w:r>
      <w:r w:rsidR="003B6F75" w:rsidRPr="003B6F75">
        <w:rPr>
          <w:b/>
          <w:bCs/>
          <w:highlight w:val="yellow"/>
        </w:rPr>
        <w:t>C</w:t>
      </w:r>
      <w:r w:rsidRPr="003B6F75">
        <w:rPr>
          <w:b/>
          <w:bCs/>
          <w:highlight w:val="yellow"/>
        </w:rPr>
        <w:t>ell</w:t>
      </w:r>
      <w:r w:rsidR="003B6F75" w:rsidRPr="003B6F75">
        <w:rPr>
          <w:b/>
          <w:bCs/>
          <w:highlight w:val="yellow"/>
        </w:rPr>
        <w:t xml:space="preserve"> (VIC)</w:t>
      </w:r>
      <w:r w:rsidRPr="003B6F75">
        <w:rPr>
          <w:b/>
          <w:bCs/>
          <w:highlight w:val="yellow"/>
        </w:rPr>
        <w:t xml:space="preserve"> </w:t>
      </w:r>
      <w:r w:rsidR="003B6F75" w:rsidRPr="003B6F75">
        <w:rPr>
          <w:b/>
          <w:bCs/>
          <w:highlight w:val="yellow"/>
        </w:rPr>
        <w:t>i</w:t>
      </w:r>
      <w:r w:rsidRPr="003B6F75">
        <w:rPr>
          <w:b/>
          <w:bCs/>
          <w:highlight w:val="yellow"/>
        </w:rPr>
        <w:t>solation</w:t>
      </w:r>
      <w:r w:rsidR="00A51DAC" w:rsidRPr="003B6F75">
        <w:rPr>
          <w:b/>
          <w:bCs/>
          <w:highlight w:val="yellow"/>
        </w:rPr>
        <w:t xml:space="preserve">, </w:t>
      </w:r>
      <w:r w:rsidR="003B6F75" w:rsidRPr="003B6F75">
        <w:rPr>
          <w:b/>
          <w:bCs/>
          <w:highlight w:val="yellow"/>
        </w:rPr>
        <w:t>e</w:t>
      </w:r>
      <w:r w:rsidR="00A51DAC" w:rsidRPr="003B6F75">
        <w:rPr>
          <w:b/>
          <w:bCs/>
          <w:highlight w:val="yellow"/>
        </w:rPr>
        <w:t xml:space="preserve">xpansion, and </w:t>
      </w:r>
      <w:r w:rsidR="003B6F75" w:rsidRPr="003B6F75">
        <w:rPr>
          <w:b/>
          <w:bCs/>
          <w:highlight w:val="yellow"/>
        </w:rPr>
        <w:t>s</w:t>
      </w:r>
      <w:r w:rsidR="00A51DAC" w:rsidRPr="003B6F75">
        <w:rPr>
          <w:b/>
          <w:bCs/>
          <w:highlight w:val="yellow"/>
        </w:rPr>
        <w:t>torage</w:t>
      </w:r>
    </w:p>
    <w:p w14:paraId="0C1AFC08" w14:textId="77777777" w:rsidR="008A2B54" w:rsidRPr="00BF07E0" w:rsidRDefault="008A2B54" w:rsidP="008754B4">
      <w:pPr>
        <w:pStyle w:val="ListParagraph"/>
        <w:ind w:left="0"/>
        <w:rPr>
          <w:highlight w:val="yellow"/>
        </w:rPr>
      </w:pPr>
    </w:p>
    <w:p w14:paraId="7E7DB089" w14:textId="1563A94F" w:rsidR="002A5F4E" w:rsidRDefault="00796DD0" w:rsidP="008754B4">
      <w:pPr>
        <w:pStyle w:val="ListParagraph"/>
        <w:numPr>
          <w:ilvl w:val="1"/>
          <w:numId w:val="13"/>
        </w:numPr>
        <w:ind w:left="0" w:firstLine="0"/>
        <w:contextualSpacing w:val="0"/>
        <w:rPr>
          <w:highlight w:val="yellow"/>
        </w:rPr>
      </w:pPr>
      <w:r>
        <w:rPr>
          <w:highlight w:val="yellow"/>
        </w:rPr>
        <w:t xml:space="preserve">As stated in </w:t>
      </w:r>
      <w:r w:rsidR="0021695A">
        <w:rPr>
          <w:highlight w:val="yellow"/>
        </w:rPr>
        <w:t>step</w:t>
      </w:r>
      <w:r>
        <w:rPr>
          <w:highlight w:val="yellow"/>
        </w:rPr>
        <w:t xml:space="preserve"> </w:t>
      </w:r>
      <w:r w:rsidR="0021695A">
        <w:rPr>
          <w:highlight w:val="yellow"/>
        </w:rPr>
        <w:t>6.4</w:t>
      </w:r>
      <w:r>
        <w:rPr>
          <w:highlight w:val="yellow"/>
        </w:rPr>
        <w:t>, a</w:t>
      </w:r>
      <w:r w:rsidR="00B54400" w:rsidRPr="00BF07E0">
        <w:rPr>
          <w:highlight w:val="yellow"/>
        </w:rPr>
        <w:t xml:space="preserve">fter removing VECs from the valve tissue, the leaflet </w:t>
      </w:r>
      <w:r>
        <w:rPr>
          <w:highlight w:val="yellow"/>
        </w:rPr>
        <w:t xml:space="preserve">in placed </w:t>
      </w:r>
      <w:r w:rsidR="00B54400" w:rsidRPr="00BF07E0">
        <w:rPr>
          <w:highlight w:val="yellow"/>
        </w:rPr>
        <w:t>in a 15</w:t>
      </w:r>
      <w:r w:rsidR="004F1DDE" w:rsidRPr="00BF07E0">
        <w:rPr>
          <w:highlight w:val="yellow"/>
        </w:rPr>
        <w:t xml:space="preserve"> </w:t>
      </w:r>
      <w:r w:rsidR="001B6FE8" w:rsidRPr="00BF07E0">
        <w:rPr>
          <w:highlight w:val="yellow"/>
        </w:rPr>
        <w:t xml:space="preserve">mL </w:t>
      </w:r>
      <w:r w:rsidR="00B54400" w:rsidRPr="00BF07E0">
        <w:rPr>
          <w:highlight w:val="yellow"/>
        </w:rPr>
        <w:t>conical tube with 7</w:t>
      </w:r>
      <w:r w:rsidR="004F1DDE" w:rsidRPr="00BF07E0">
        <w:rPr>
          <w:highlight w:val="yellow"/>
        </w:rPr>
        <w:t xml:space="preserve"> </w:t>
      </w:r>
      <w:r w:rsidR="001B6FE8" w:rsidRPr="00BF07E0">
        <w:rPr>
          <w:highlight w:val="yellow"/>
        </w:rPr>
        <w:t xml:space="preserve">mL </w:t>
      </w:r>
      <w:r w:rsidR="00B54400" w:rsidRPr="00BF07E0">
        <w:rPr>
          <w:highlight w:val="yellow"/>
        </w:rPr>
        <w:t>collagenase solution. Incubate for 12</w:t>
      </w:r>
      <w:r w:rsidR="00B54400" w:rsidRPr="00BF07E0" w:rsidDel="00B54400">
        <w:rPr>
          <w:highlight w:val="yellow"/>
        </w:rPr>
        <w:t xml:space="preserve"> </w:t>
      </w:r>
      <w:r w:rsidR="00A27761" w:rsidRPr="00BF07E0">
        <w:rPr>
          <w:highlight w:val="yellow"/>
        </w:rPr>
        <w:t>h</w:t>
      </w:r>
      <w:r w:rsidR="00B54400" w:rsidRPr="00BF07E0">
        <w:rPr>
          <w:highlight w:val="yellow"/>
        </w:rPr>
        <w:t xml:space="preserve"> in the cell culture incubator with the cap slightly open to allow gas exchange</w:t>
      </w:r>
      <w:r w:rsidR="479A3FDE" w:rsidRPr="00BF07E0">
        <w:rPr>
          <w:highlight w:val="yellow"/>
        </w:rPr>
        <w:t xml:space="preserve">. Successful isolation of VICs </w:t>
      </w:r>
      <w:r w:rsidR="00C55891" w:rsidRPr="00BF07E0">
        <w:rPr>
          <w:highlight w:val="yellow"/>
        </w:rPr>
        <w:t xml:space="preserve">can </w:t>
      </w:r>
      <w:r w:rsidR="00B64193" w:rsidRPr="00BF07E0">
        <w:rPr>
          <w:highlight w:val="yellow"/>
        </w:rPr>
        <w:t xml:space="preserve">still </w:t>
      </w:r>
      <w:r w:rsidR="00C55891" w:rsidRPr="00BF07E0">
        <w:rPr>
          <w:highlight w:val="yellow"/>
        </w:rPr>
        <w:t xml:space="preserve">occur with </w:t>
      </w:r>
      <w:r w:rsidR="479A3FDE" w:rsidRPr="00BF07E0">
        <w:rPr>
          <w:highlight w:val="yellow"/>
        </w:rPr>
        <w:t>up to 18 h in collagenase solution</w:t>
      </w:r>
      <w:r w:rsidR="004F1DDE" w:rsidRPr="00BF07E0">
        <w:rPr>
          <w:highlight w:val="yellow"/>
        </w:rPr>
        <w:t>.</w:t>
      </w:r>
    </w:p>
    <w:p w14:paraId="12C1F955" w14:textId="77777777" w:rsidR="003B6F75" w:rsidRPr="00BF07E0" w:rsidRDefault="003B6F75" w:rsidP="008754B4">
      <w:pPr>
        <w:pStyle w:val="ListParagraph"/>
        <w:ind w:left="0"/>
        <w:contextualSpacing w:val="0"/>
        <w:rPr>
          <w:highlight w:val="yellow"/>
        </w:rPr>
      </w:pPr>
    </w:p>
    <w:p w14:paraId="026CA10D" w14:textId="4C21EBEA" w:rsidR="00B32BAC" w:rsidRPr="00BF07E0" w:rsidRDefault="00B32BAC" w:rsidP="008754B4">
      <w:pPr>
        <w:pStyle w:val="ListParagraph"/>
        <w:numPr>
          <w:ilvl w:val="1"/>
          <w:numId w:val="13"/>
        </w:numPr>
        <w:ind w:left="0" w:firstLine="0"/>
        <w:contextualSpacing w:val="0"/>
        <w:rPr>
          <w:highlight w:val="yellow"/>
        </w:rPr>
      </w:pPr>
      <w:r w:rsidRPr="00BF07E0">
        <w:rPr>
          <w:highlight w:val="yellow"/>
        </w:rPr>
        <w:t>After incubation</w:t>
      </w:r>
      <w:r w:rsidR="004F1DDE" w:rsidRPr="00BF07E0">
        <w:rPr>
          <w:highlight w:val="yellow"/>
        </w:rPr>
        <w:t>,</w:t>
      </w:r>
      <w:r w:rsidRPr="00BF07E0">
        <w:rPr>
          <w:highlight w:val="yellow"/>
        </w:rPr>
        <w:t xml:space="preserve"> </w:t>
      </w:r>
      <w:r w:rsidR="00F23EF2" w:rsidRPr="00BF07E0">
        <w:rPr>
          <w:highlight w:val="yellow"/>
        </w:rPr>
        <w:t xml:space="preserve">in a sterile cell culture hood, </w:t>
      </w:r>
      <w:r w:rsidRPr="00BF07E0">
        <w:rPr>
          <w:highlight w:val="yellow"/>
        </w:rPr>
        <w:t xml:space="preserve">mix the tissue gently by pipetting with a serological pipette to ensure the release of VICs from the leaflet tissue. </w:t>
      </w:r>
    </w:p>
    <w:p w14:paraId="09401040" w14:textId="77777777" w:rsidR="003B6F75" w:rsidRDefault="003B6F75" w:rsidP="008754B4">
      <w:pPr>
        <w:pStyle w:val="ListParagraph"/>
        <w:ind w:left="0"/>
        <w:contextualSpacing w:val="0"/>
        <w:rPr>
          <w:highlight w:val="yellow"/>
        </w:rPr>
      </w:pPr>
    </w:p>
    <w:p w14:paraId="7834555F" w14:textId="5C42C9AE" w:rsidR="00B32BAC" w:rsidRPr="00BF07E0" w:rsidRDefault="00B32BAC" w:rsidP="008754B4">
      <w:pPr>
        <w:pStyle w:val="ListParagraph"/>
        <w:numPr>
          <w:ilvl w:val="1"/>
          <w:numId w:val="13"/>
        </w:numPr>
        <w:ind w:left="0" w:firstLine="0"/>
        <w:contextualSpacing w:val="0"/>
        <w:rPr>
          <w:highlight w:val="yellow"/>
        </w:rPr>
      </w:pPr>
      <w:r w:rsidRPr="00BF07E0">
        <w:rPr>
          <w:highlight w:val="yellow"/>
        </w:rPr>
        <w:t xml:space="preserve">Remove cell suspension and pass through a 0.70 </w:t>
      </w:r>
      <w:r w:rsidR="004F1DDE" w:rsidRPr="00BF07E0">
        <w:rPr>
          <w:rFonts w:ascii="Symbol" w:hAnsi="Symbol"/>
          <w:highlight w:val="yellow"/>
        </w:rPr>
        <w:t></w:t>
      </w:r>
      <w:r w:rsidRPr="00BF07E0">
        <w:rPr>
          <w:highlight w:val="yellow"/>
        </w:rPr>
        <w:t>m filter into a 50</w:t>
      </w:r>
      <w:r w:rsidR="004F1DDE" w:rsidRPr="00BF07E0">
        <w:rPr>
          <w:highlight w:val="yellow"/>
        </w:rPr>
        <w:t xml:space="preserve"> </w:t>
      </w:r>
      <w:r w:rsidR="005661AF" w:rsidRPr="00BF07E0">
        <w:rPr>
          <w:highlight w:val="yellow"/>
        </w:rPr>
        <w:t xml:space="preserve">mL </w:t>
      </w:r>
      <w:r w:rsidRPr="00BF07E0">
        <w:rPr>
          <w:highlight w:val="yellow"/>
        </w:rPr>
        <w:t xml:space="preserve">conical tube. </w:t>
      </w:r>
    </w:p>
    <w:p w14:paraId="00AAC5A1" w14:textId="77777777" w:rsidR="003B6F75" w:rsidRDefault="003B6F75" w:rsidP="008754B4">
      <w:pPr>
        <w:pStyle w:val="ListParagraph"/>
        <w:ind w:left="0"/>
        <w:contextualSpacing w:val="0"/>
        <w:rPr>
          <w:highlight w:val="yellow"/>
        </w:rPr>
      </w:pPr>
    </w:p>
    <w:p w14:paraId="5A3D142F" w14:textId="51B66377" w:rsidR="00B32BAC" w:rsidRDefault="00B32BAC" w:rsidP="008754B4">
      <w:pPr>
        <w:pStyle w:val="ListParagraph"/>
        <w:numPr>
          <w:ilvl w:val="1"/>
          <w:numId w:val="13"/>
        </w:numPr>
        <w:ind w:left="0" w:firstLine="0"/>
        <w:contextualSpacing w:val="0"/>
        <w:rPr>
          <w:highlight w:val="yellow"/>
        </w:rPr>
      </w:pPr>
      <w:r w:rsidRPr="00BF07E0">
        <w:rPr>
          <w:highlight w:val="yellow"/>
        </w:rPr>
        <w:t>Add 7</w:t>
      </w:r>
      <w:r w:rsidR="00DB4165" w:rsidRPr="00BF07E0">
        <w:rPr>
          <w:highlight w:val="yellow"/>
        </w:rPr>
        <w:t xml:space="preserve"> </w:t>
      </w:r>
      <w:r w:rsidR="005661AF" w:rsidRPr="00BF07E0">
        <w:rPr>
          <w:highlight w:val="yellow"/>
        </w:rPr>
        <w:t xml:space="preserve">mL </w:t>
      </w:r>
      <w:r w:rsidRPr="00BF07E0">
        <w:rPr>
          <w:highlight w:val="yellow"/>
        </w:rPr>
        <w:t>of V</w:t>
      </w:r>
      <w:r w:rsidR="004E1CA9" w:rsidRPr="00BF07E0">
        <w:rPr>
          <w:highlight w:val="yellow"/>
        </w:rPr>
        <w:t>I</w:t>
      </w:r>
      <w:r w:rsidRPr="00BF07E0">
        <w:rPr>
          <w:highlight w:val="yellow"/>
        </w:rPr>
        <w:t>C growth medium to the 50</w:t>
      </w:r>
      <w:r w:rsidR="00DB4165" w:rsidRPr="00BF07E0">
        <w:rPr>
          <w:highlight w:val="yellow"/>
        </w:rPr>
        <w:t xml:space="preserve"> </w:t>
      </w:r>
      <w:r w:rsidR="005661AF" w:rsidRPr="00BF07E0">
        <w:rPr>
          <w:highlight w:val="yellow"/>
        </w:rPr>
        <w:t xml:space="preserve">mL </w:t>
      </w:r>
      <w:r w:rsidRPr="00BF07E0">
        <w:rPr>
          <w:highlight w:val="yellow"/>
        </w:rPr>
        <w:t xml:space="preserve">tube and centrifuge at 180 x </w:t>
      </w:r>
      <w:r w:rsidRPr="003B6F75">
        <w:rPr>
          <w:i/>
          <w:iCs/>
          <w:highlight w:val="yellow"/>
        </w:rPr>
        <w:t>g</w:t>
      </w:r>
      <w:r w:rsidRPr="00BF07E0">
        <w:rPr>
          <w:highlight w:val="yellow"/>
        </w:rPr>
        <w:t xml:space="preserve"> for 5 min</w:t>
      </w:r>
      <w:r w:rsidR="004F1DDE" w:rsidRPr="00BF07E0">
        <w:rPr>
          <w:highlight w:val="yellow"/>
        </w:rPr>
        <w:t>.</w:t>
      </w:r>
      <w:r w:rsidRPr="00BF07E0">
        <w:rPr>
          <w:highlight w:val="yellow"/>
        </w:rPr>
        <w:t xml:space="preserve"> </w:t>
      </w:r>
      <w:r w:rsidR="008E5D13" w:rsidRPr="00BF07E0">
        <w:rPr>
          <w:highlight w:val="yellow"/>
        </w:rPr>
        <w:t>Aspirate supernatant</w:t>
      </w:r>
      <w:r w:rsidRPr="00BF07E0">
        <w:rPr>
          <w:highlight w:val="yellow"/>
        </w:rPr>
        <w:t xml:space="preserve"> </w:t>
      </w:r>
      <w:r w:rsidR="008E5D13" w:rsidRPr="00BF07E0">
        <w:rPr>
          <w:highlight w:val="yellow"/>
        </w:rPr>
        <w:t xml:space="preserve">and </w:t>
      </w:r>
      <w:r w:rsidRPr="00BF07E0">
        <w:rPr>
          <w:highlight w:val="yellow"/>
        </w:rPr>
        <w:t xml:space="preserve">resuspend </w:t>
      </w:r>
      <w:r w:rsidR="008E5D13" w:rsidRPr="00BF07E0">
        <w:rPr>
          <w:highlight w:val="yellow"/>
        </w:rPr>
        <w:t xml:space="preserve">cell pellet </w:t>
      </w:r>
      <w:r w:rsidRPr="00BF07E0">
        <w:rPr>
          <w:highlight w:val="yellow"/>
        </w:rPr>
        <w:t xml:space="preserve">in </w:t>
      </w:r>
      <w:r w:rsidR="1FB3604A" w:rsidRPr="00BF07E0">
        <w:rPr>
          <w:highlight w:val="yellow"/>
        </w:rPr>
        <w:t>1</w:t>
      </w:r>
      <w:r w:rsidRPr="00BF07E0">
        <w:rPr>
          <w:highlight w:val="yellow"/>
        </w:rPr>
        <w:t xml:space="preserve"> </w:t>
      </w:r>
      <w:r w:rsidR="005661AF" w:rsidRPr="00BF07E0">
        <w:rPr>
          <w:highlight w:val="yellow"/>
        </w:rPr>
        <w:t xml:space="preserve">mL </w:t>
      </w:r>
      <w:r w:rsidRPr="00BF07E0">
        <w:rPr>
          <w:highlight w:val="yellow"/>
        </w:rPr>
        <w:t xml:space="preserve">of </w:t>
      </w:r>
      <w:r w:rsidR="004E1CA9" w:rsidRPr="00BF07E0">
        <w:rPr>
          <w:highlight w:val="yellow"/>
        </w:rPr>
        <w:t xml:space="preserve">VIC </w:t>
      </w:r>
      <w:r w:rsidR="005661AF" w:rsidRPr="00BF07E0">
        <w:rPr>
          <w:highlight w:val="yellow"/>
        </w:rPr>
        <w:t>g</w:t>
      </w:r>
      <w:r w:rsidR="004E1CA9" w:rsidRPr="00BF07E0">
        <w:rPr>
          <w:highlight w:val="yellow"/>
        </w:rPr>
        <w:t xml:space="preserve">rowth </w:t>
      </w:r>
      <w:r w:rsidR="008378DE" w:rsidRPr="00BF07E0">
        <w:rPr>
          <w:highlight w:val="yellow"/>
        </w:rPr>
        <w:t>media and</w:t>
      </w:r>
      <w:r w:rsidRPr="00BF07E0">
        <w:rPr>
          <w:highlight w:val="yellow"/>
        </w:rPr>
        <w:t xml:space="preserve"> </w:t>
      </w:r>
      <w:r w:rsidR="008378DE" w:rsidRPr="00BF07E0">
        <w:rPr>
          <w:highlight w:val="yellow"/>
        </w:rPr>
        <w:t>determine the cell number</w:t>
      </w:r>
      <w:r w:rsidR="242E4776" w:rsidRPr="00BF07E0">
        <w:rPr>
          <w:highlight w:val="yellow"/>
        </w:rPr>
        <w:t>. P</w:t>
      </w:r>
      <w:r w:rsidRPr="00BF07E0">
        <w:rPr>
          <w:highlight w:val="yellow"/>
        </w:rPr>
        <w:t>late the VICs in a 60</w:t>
      </w:r>
      <w:r w:rsidR="00DB4165" w:rsidRPr="00BF07E0">
        <w:rPr>
          <w:highlight w:val="yellow"/>
        </w:rPr>
        <w:t xml:space="preserve"> </w:t>
      </w:r>
      <w:r w:rsidRPr="00BF07E0">
        <w:rPr>
          <w:highlight w:val="yellow"/>
        </w:rPr>
        <w:t>mm tissue-culture treated dish</w:t>
      </w:r>
      <w:r w:rsidR="4D21F6A6" w:rsidRPr="00BF07E0">
        <w:rPr>
          <w:highlight w:val="yellow"/>
        </w:rPr>
        <w:t xml:space="preserve"> at </w:t>
      </w:r>
      <w:r w:rsidR="6DDC2599" w:rsidRPr="00BF07E0">
        <w:rPr>
          <w:highlight w:val="yellow"/>
        </w:rPr>
        <w:t>1</w:t>
      </w:r>
      <w:r w:rsidR="008378DE" w:rsidRPr="00BF07E0">
        <w:rPr>
          <w:highlight w:val="yellow"/>
        </w:rPr>
        <w:t>.3</w:t>
      </w:r>
      <w:r w:rsidR="005F2BAB" w:rsidRPr="00BF07E0">
        <w:rPr>
          <w:highlight w:val="yellow"/>
        </w:rPr>
        <w:t xml:space="preserve"> </w:t>
      </w:r>
      <w:r w:rsidR="6DDC2599" w:rsidRPr="00BF07E0">
        <w:rPr>
          <w:highlight w:val="yellow"/>
        </w:rPr>
        <w:t>x</w:t>
      </w:r>
      <w:r w:rsidR="00A057BA" w:rsidRPr="00BF07E0">
        <w:rPr>
          <w:highlight w:val="yellow"/>
        </w:rPr>
        <w:t xml:space="preserve"> </w:t>
      </w:r>
      <w:r w:rsidR="6DDC2599" w:rsidRPr="00BF07E0">
        <w:rPr>
          <w:highlight w:val="yellow"/>
        </w:rPr>
        <w:t>10</w:t>
      </w:r>
      <w:r w:rsidR="008378DE" w:rsidRPr="00BF07E0">
        <w:rPr>
          <w:highlight w:val="yellow"/>
          <w:vertAlign w:val="superscript"/>
        </w:rPr>
        <w:t>4</w:t>
      </w:r>
      <w:r w:rsidR="6DDC2599" w:rsidRPr="00BF07E0">
        <w:rPr>
          <w:highlight w:val="yellow"/>
        </w:rPr>
        <w:t xml:space="preserve"> cells/cm</w:t>
      </w:r>
      <w:r w:rsidR="6DDC2599" w:rsidRPr="00BF07E0">
        <w:rPr>
          <w:highlight w:val="yellow"/>
          <w:vertAlign w:val="superscript"/>
        </w:rPr>
        <w:t>2</w:t>
      </w:r>
      <w:r w:rsidR="004F1DDE" w:rsidRPr="00BF07E0">
        <w:rPr>
          <w:highlight w:val="yellow"/>
        </w:rPr>
        <w:t>.</w:t>
      </w:r>
    </w:p>
    <w:p w14:paraId="5D12A9AA" w14:textId="77777777" w:rsidR="003B6F75" w:rsidRPr="00BF07E0" w:rsidRDefault="003B6F75" w:rsidP="008754B4">
      <w:pPr>
        <w:pStyle w:val="ListParagraph"/>
        <w:ind w:left="0"/>
        <w:contextualSpacing w:val="0"/>
        <w:rPr>
          <w:highlight w:val="yellow"/>
        </w:rPr>
      </w:pPr>
    </w:p>
    <w:p w14:paraId="2AFFA088" w14:textId="158BB4ED" w:rsidR="00C55891" w:rsidRPr="00BF07E0" w:rsidRDefault="00371C61" w:rsidP="008754B4">
      <w:pPr>
        <w:pStyle w:val="ListParagraph"/>
        <w:numPr>
          <w:ilvl w:val="1"/>
          <w:numId w:val="13"/>
        </w:numPr>
        <w:ind w:left="0" w:firstLine="0"/>
        <w:contextualSpacing w:val="0"/>
        <w:rPr>
          <w:highlight w:val="yellow"/>
        </w:rPr>
      </w:pPr>
      <w:r w:rsidRPr="00BF07E0">
        <w:rPr>
          <w:highlight w:val="yellow"/>
        </w:rPr>
        <w:t xml:space="preserve">Let the cells grow at least 1-2 days before replacing media. Remove media and wash </w:t>
      </w:r>
      <w:r w:rsidR="005661AF" w:rsidRPr="00BF07E0">
        <w:rPr>
          <w:highlight w:val="yellow"/>
        </w:rPr>
        <w:t xml:space="preserve">twice </w:t>
      </w:r>
      <w:r w:rsidRPr="00BF07E0">
        <w:rPr>
          <w:highlight w:val="yellow"/>
        </w:rPr>
        <w:t>with PBS to remove residual debris and replace with fresh growth medium. Replenish medium every 2-3 days</w:t>
      </w:r>
      <w:r w:rsidR="00C55891" w:rsidRPr="00BF07E0">
        <w:rPr>
          <w:highlight w:val="yellow"/>
        </w:rPr>
        <w:t>.</w:t>
      </w:r>
      <w:r w:rsidR="003B6F75">
        <w:rPr>
          <w:highlight w:val="yellow"/>
        </w:rPr>
        <w:t xml:space="preserve"> </w:t>
      </w:r>
      <w:r w:rsidR="003B6F75" w:rsidRPr="00BF07E0">
        <w:rPr>
          <w:highlight w:val="yellow"/>
        </w:rPr>
        <w:t>VICs will grow in fibroblast shape (</w:t>
      </w:r>
      <w:r w:rsidR="003B6F75" w:rsidRPr="003B6F75">
        <w:rPr>
          <w:b/>
          <w:bCs/>
          <w:highlight w:val="yellow"/>
        </w:rPr>
        <w:t>Figure 3B</w:t>
      </w:r>
      <w:r w:rsidR="003B6F75" w:rsidRPr="00BF07E0">
        <w:rPr>
          <w:highlight w:val="yellow"/>
        </w:rPr>
        <w:t>, right panels).</w:t>
      </w:r>
    </w:p>
    <w:p w14:paraId="52C9C026" w14:textId="77777777" w:rsidR="003B6F75" w:rsidRDefault="003B6F75" w:rsidP="008754B4">
      <w:pPr>
        <w:pStyle w:val="ListParagraph"/>
        <w:ind w:left="0"/>
        <w:rPr>
          <w:highlight w:val="yellow"/>
        </w:rPr>
      </w:pPr>
    </w:p>
    <w:p w14:paraId="5E0E205D" w14:textId="73C53BD3" w:rsidR="003B6F75" w:rsidRDefault="008576C8" w:rsidP="008754B4">
      <w:pPr>
        <w:pStyle w:val="ListParagraph"/>
        <w:numPr>
          <w:ilvl w:val="1"/>
          <w:numId w:val="13"/>
        </w:numPr>
        <w:ind w:left="0" w:firstLine="0"/>
        <w:rPr>
          <w:highlight w:val="yellow"/>
        </w:rPr>
      </w:pPr>
      <w:r w:rsidRPr="00BF07E0">
        <w:rPr>
          <w:highlight w:val="yellow"/>
        </w:rPr>
        <w:t xml:space="preserve">When </w:t>
      </w:r>
      <w:r w:rsidR="008764DD" w:rsidRPr="00BF07E0">
        <w:rPr>
          <w:highlight w:val="yellow"/>
        </w:rPr>
        <w:t>VICs</w:t>
      </w:r>
      <w:r w:rsidRPr="00BF07E0">
        <w:rPr>
          <w:highlight w:val="yellow"/>
        </w:rPr>
        <w:t xml:space="preserve"> </w:t>
      </w:r>
      <w:r w:rsidR="00F855F4" w:rsidRPr="00BF07E0">
        <w:rPr>
          <w:highlight w:val="yellow"/>
        </w:rPr>
        <w:t xml:space="preserve">reach a confluency of </w:t>
      </w:r>
      <w:r w:rsidRPr="00BF07E0">
        <w:rPr>
          <w:highlight w:val="yellow"/>
        </w:rPr>
        <w:t>&gt;</w:t>
      </w:r>
      <w:r w:rsidR="009576D6" w:rsidRPr="00BF07E0">
        <w:rPr>
          <w:highlight w:val="yellow"/>
        </w:rPr>
        <w:t>90</w:t>
      </w:r>
      <w:r w:rsidRPr="00BF07E0">
        <w:rPr>
          <w:highlight w:val="yellow"/>
        </w:rPr>
        <w:t>%</w:t>
      </w:r>
      <w:r w:rsidR="00F855F4" w:rsidRPr="00BF07E0">
        <w:rPr>
          <w:highlight w:val="yellow"/>
        </w:rPr>
        <w:t xml:space="preserve">, </w:t>
      </w:r>
      <w:r w:rsidR="00622E06" w:rsidRPr="00BF07E0">
        <w:rPr>
          <w:highlight w:val="yellow"/>
        </w:rPr>
        <w:t xml:space="preserve">wash twice with </w:t>
      </w:r>
      <w:r w:rsidR="00E700C0" w:rsidRPr="00BF07E0">
        <w:rPr>
          <w:highlight w:val="yellow"/>
        </w:rPr>
        <w:t>D</w:t>
      </w:r>
      <w:r w:rsidR="00622E06" w:rsidRPr="00BF07E0">
        <w:rPr>
          <w:highlight w:val="yellow"/>
        </w:rPr>
        <w:t>P</w:t>
      </w:r>
      <w:r w:rsidR="00DB0248" w:rsidRPr="00BF07E0">
        <w:rPr>
          <w:highlight w:val="yellow"/>
        </w:rPr>
        <w:t>BS</w:t>
      </w:r>
      <w:r w:rsidR="00622E06" w:rsidRPr="00BF07E0">
        <w:rPr>
          <w:highlight w:val="yellow"/>
        </w:rPr>
        <w:t xml:space="preserve"> to remove the excess media and </w:t>
      </w:r>
      <w:r w:rsidR="00FF31C7" w:rsidRPr="00BF07E0">
        <w:rPr>
          <w:highlight w:val="yellow"/>
        </w:rPr>
        <w:t xml:space="preserve">detach the cells by adding </w:t>
      </w:r>
      <w:r w:rsidR="00C55891" w:rsidRPr="00BF07E0">
        <w:rPr>
          <w:highlight w:val="yellow"/>
        </w:rPr>
        <w:t>appropriate volume of</w:t>
      </w:r>
      <w:r w:rsidR="004623F7" w:rsidRPr="00BF07E0">
        <w:rPr>
          <w:highlight w:val="yellow"/>
        </w:rPr>
        <w:t xml:space="preserve"> pre-warmed </w:t>
      </w:r>
      <w:r w:rsidR="00C753EE" w:rsidRPr="00BF07E0">
        <w:rPr>
          <w:highlight w:val="yellow"/>
        </w:rPr>
        <w:t xml:space="preserve">dissociation reagent </w:t>
      </w:r>
      <w:r w:rsidR="004623F7" w:rsidRPr="00BF07E0">
        <w:rPr>
          <w:highlight w:val="yellow"/>
        </w:rPr>
        <w:t>to cover the plate (</w:t>
      </w:r>
      <w:r w:rsidR="00266F99" w:rsidRPr="00BF07E0">
        <w:rPr>
          <w:highlight w:val="yellow"/>
        </w:rPr>
        <w:t>i.e.,</w:t>
      </w:r>
      <w:r w:rsidR="004623F7" w:rsidRPr="00BF07E0">
        <w:rPr>
          <w:highlight w:val="yellow"/>
        </w:rPr>
        <w:t xml:space="preserve"> 2</w:t>
      </w:r>
      <w:r w:rsidR="00C35723" w:rsidRPr="00BF07E0">
        <w:rPr>
          <w:highlight w:val="yellow"/>
        </w:rPr>
        <w:t>-3 m</w:t>
      </w:r>
      <w:r w:rsidR="7DF4831B" w:rsidRPr="00BF07E0">
        <w:rPr>
          <w:highlight w:val="yellow"/>
        </w:rPr>
        <w:t>L</w:t>
      </w:r>
      <w:r w:rsidR="00C35723" w:rsidRPr="00BF07E0">
        <w:rPr>
          <w:highlight w:val="yellow"/>
        </w:rPr>
        <w:t xml:space="preserve"> per </w:t>
      </w:r>
      <w:r w:rsidR="00F13345" w:rsidRPr="00BF07E0">
        <w:rPr>
          <w:highlight w:val="yellow"/>
        </w:rPr>
        <w:t xml:space="preserve">10 cm </w:t>
      </w:r>
      <w:r w:rsidR="008109F8" w:rsidRPr="00BF07E0">
        <w:rPr>
          <w:highlight w:val="yellow"/>
        </w:rPr>
        <w:t>dish</w:t>
      </w:r>
      <w:r w:rsidR="00C35723" w:rsidRPr="00BF07E0">
        <w:rPr>
          <w:highlight w:val="yellow"/>
        </w:rPr>
        <w:t>).</w:t>
      </w:r>
      <w:r w:rsidR="00C511F6" w:rsidRPr="00BF07E0">
        <w:rPr>
          <w:highlight w:val="yellow"/>
        </w:rPr>
        <w:t xml:space="preserve"> </w:t>
      </w:r>
      <w:r w:rsidR="005C60D2" w:rsidRPr="00BF07E0">
        <w:rPr>
          <w:highlight w:val="yellow"/>
        </w:rPr>
        <w:t xml:space="preserve">Incubate the dish in a 37 </w:t>
      </w:r>
      <w:r w:rsidR="00472E8B" w:rsidRPr="00BF07E0">
        <w:rPr>
          <w:highlight w:val="yellow"/>
        </w:rPr>
        <w:t>°C</w:t>
      </w:r>
      <w:r w:rsidR="005C60D2" w:rsidRPr="00BF07E0">
        <w:rPr>
          <w:highlight w:val="yellow"/>
        </w:rPr>
        <w:t xml:space="preserve"> </w:t>
      </w:r>
      <w:r w:rsidR="00EA4ED4" w:rsidRPr="00BF07E0">
        <w:rPr>
          <w:highlight w:val="yellow"/>
        </w:rPr>
        <w:t>incubator</w:t>
      </w:r>
      <w:r w:rsidR="00DA0606" w:rsidRPr="00BF07E0">
        <w:rPr>
          <w:highlight w:val="yellow"/>
        </w:rPr>
        <w:t xml:space="preserve">. </w:t>
      </w:r>
      <w:r w:rsidR="00C511F6" w:rsidRPr="00BF07E0">
        <w:rPr>
          <w:highlight w:val="yellow"/>
        </w:rPr>
        <w:t xml:space="preserve">VICs will detach </w:t>
      </w:r>
      <w:r w:rsidR="00C55891" w:rsidRPr="00BF07E0">
        <w:rPr>
          <w:highlight w:val="yellow"/>
        </w:rPr>
        <w:t>from</w:t>
      </w:r>
      <w:r w:rsidR="00C511F6" w:rsidRPr="00BF07E0">
        <w:rPr>
          <w:highlight w:val="yellow"/>
        </w:rPr>
        <w:t xml:space="preserve"> the dish after 2-3 min of incubation</w:t>
      </w:r>
      <w:r w:rsidR="00DA0606" w:rsidRPr="00BF07E0">
        <w:rPr>
          <w:highlight w:val="yellow"/>
        </w:rPr>
        <w:t xml:space="preserve">. Add </w:t>
      </w:r>
      <w:r w:rsidR="00601D01" w:rsidRPr="00BF07E0">
        <w:rPr>
          <w:highlight w:val="yellow"/>
        </w:rPr>
        <w:t>4-6 m</w:t>
      </w:r>
      <w:r w:rsidR="39EB6190" w:rsidRPr="00BF07E0">
        <w:rPr>
          <w:highlight w:val="yellow"/>
        </w:rPr>
        <w:t>L</w:t>
      </w:r>
      <w:r w:rsidR="00601D01" w:rsidRPr="00BF07E0">
        <w:rPr>
          <w:highlight w:val="yellow"/>
        </w:rPr>
        <w:t xml:space="preserve"> o</w:t>
      </w:r>
      <w:r w:rsidR="006604A8" w:rsidRPr="00BF07E0">
        <w:rPr>
          <w:highlight w:val="yellow"/>
        </w:rPr>
        <w:t>f</w:t>
      </w:r>
      <w:r w:rsidR="00601D01" w:rsidRPr="00BF07E0">
        <w:rPr>
          <w:highlight w:val="yellow"/>
        </w:rPr>
        <w:t xml:space="preserve"> pre-warmed media. </w:t>
      </w:r>
    </w:p>
    <w:p w14:paraId="642C512F" w14:textId="77777777" w:rsidR="003B6F75" w:rsidRPr="00BF07E0" w:rsidRDefault="003B6F75" w:rsidP="008754B4">
      <w:pPr>
        <w:pStyle w:val="ListParagraph"/>
        <w:ind w:left="0"/>
        <w:rPr>
          <w:highlight w:val="yellow"/>
        </w:rPr>
      </w:pPr>
    </w:p>
    <w:p w14:paraId="13335151" w14:textId="77777777" w:rsidR="003B6F75" w:rsidRPr="00BF07E0" w:rsidRDefault="003B6F75" w:rsidP="008754B4">
      <w:pPr>
        <w:pStyle w:val="ListParagraph"/>
        <w:ind w:left="0"/>
      </w:pPr>
      <w:r w:rsidRPr="00BF07E0">
        <w:rPr>
          <w:highlight w:val="yellow"/>
        </w:rPr>
        <w:lastRenderedPageBreak/>
        <w:t>NOTE: If cells take longer than 3 min to lift off the plate, the dissociation reagent may have lost potency. If needed, a cell scraper may be used to gently lift the cells.</w:t>
      </w:r>
      <w:r w:rsidRPr="00BF07E0">
        <w:t xml:space="preserve"> </w:t>
      </w:r>
    </w:p>
    <w:p w14:paraId="42C78559" w14:textId="77777777" w:rsidR="003B6F75" w:rsidRPr="003B6F75" w:rsidRDefault="003B6F75" w:rsidP="008754B4">
      <w:pPr>
        <w:rPr>
          <w:highlight w:val="yellow"/>
        </w:rPr>
      </w:pPr>
    </w:p>
    <w:p w14:paraId="5EE12D17" w14:textId="1853B331" w:rsidR="008576C8" w:rsidRPr="00BF07E0" w:rsidRDefault="00601D01" w:rsidP="008754B4">
      <w:pPr>
        <w:pStyle w:val="ListParagraph"/>
        <w:numPr>
          <w:ilvl w:val="1"/>
          <w:numId w:val="13"/>
        </w:numPr>
        <w:ind w:left="0" w:firstLine="0"/>
        <w:rPr>
          <w:highlight w:val="yellow"/>
        </w:rPr>
      </w:pPr>
      <w:r w:rsidRPr="00BF07E0">
        <w:rPr>
          <w:highlight w:val="yellow"/>
        </w:rPr>
        <w:t xml:space="preserve">Transfer </w:t>
      </w:r>
      <w:r w:rsidR="00400D9F" w:rsidRPr="00BF07E0">
        <w:rPr>
          <w:highlight w:val="yellow"/>
        </w:rPr>
        <w:t>the cell suspension to a tube and gently centrifuge at 1</w:t>
      </w:r>
      <w:r w:rsidR="00F331DF" w:rsidRPr="00BF07E0">
        <w:rPr>
          <w:highlight w:val="yellow"/>
        </w:rPr>
        <w:t>8</w:t>
      </w:r>
      <w:r w:rsidR="00400D9F" w:rsidRPr="00BF07E0">
        <w:rPr>
          <w:highlight w:val="yellow"/>
        </w:rPr>
        <w:t xml:space="preserve">0 </w:t>
      </w:r>
      <w:r w:rsidR="00225261" w:rsidRPr="00BF07E0">
        <w:rPr>
          <w:highlight w:val="yellow"/>
        </w:rPr>
        <w:t xml:space="preserve">x </w:t>
      </w:r>
      <w:r w:rsidR="00225261" w:rsidRPr="003B6F75">
        <w:rPr>
          <w:i/>
          <w:iCs/>
          <w:highlight w:val="yellow"/>
        </w:rPr>
        <w:t>g</w:t>
      </w:r>
      <w:r w:rsidR="00225261" w:rsidRPr="00BF07E0">
        <w:rPr>
          <w:highlight w:val="yellow"/>
        </w:rPr>
        <w:t xml:space="preserve"> for 5 min. After removing the supernatant</w:t>
      </w:r>
      <w:r w:rsidR="00923DDE" w:rsidRPr="00BF07E0">
        <w:rPr>
          <w:highlight w:val="yellow"/>
        </w:rPr>
        <w:t xml:space="preserve">, gently resuspend the cell pellet in pre-warmed </w:t>
      </w:r>
      <w:r w:rsidR="007009CF" w:rsidRPr="00BF07E0">
        <w:rPr>
          <w:highlight w:val="yellow"/>
        </w:rPr>
        <w:t xml:space="preserve">VIC growth </w:t>
      </w:r>
      <w:r w:rsidR="00923DDE" w:rsidRPr="00BF07E0">
        <w:rPr>
          <w:highlight w:val="yellow"/>
        </w:rPr>
        <w:t xml:space="preserve">media and </w:t>
      </w:r>
      <w:r w:rsidR="00C03066" w:rsidRPr="00BF07E0">
        <w:rPr>
          <w:highlight w:val="yellow"/>
        </w:rPr>
        <w:t xml:space="preserve">determine the </w:t>
      </w:r>
      <w:r w:rsidR="00806FE6" w:rsidRPr="00BF07E0">
        <w:rPr>
          <w:highlight w:val="yellow"/>
        </w:rPr>
        <w:t>number</w:t>
      </w:r>
      <w:r w:rsidR="00C03066" w:rsidRPr="00BF07E0">
        <w:rPr>
          <w:highlight w:val="yellow"/>
        </w:rPr>
        <w:t xml:space="preserve"> of viable cells by using a</w:t>
      </w:r>
      <w:r w:rsidR="00806FE6" w:rsidRPr="00BF07E0">
        <w:rPr>
          <w:highlight w:val="yellow"/>
        </w:rPr>
        <w:t xml:space="preserve"> hemocytometer and trypan blue.</w:t>
      </w:r>
      <w:r w:rsidR="00C35723" w:rsidRPr="00BF07E0">
        <w:rPr>
          <w:highlight w:val="yellow"/>
        </w:rPr>
        <w:t xml:space="preserve"> </w:t>
      </w:r>
      <w:r w:rsidR="00356784" w:rsidRPr="00BF07E0">
        <w:rPr>
          <w:highlight w:val="yellow"/>
        </w:rPr>
        <w:t xml:space="preserve">Seed </w:t>
      </w:r>
      <w:r w:rsidR="00422F42" w:rsidRPr="00BF07E0">
        <w:rPr>
          <w:highlight w:val="yellow"/>
        </w:rPr>
        <w:t>the viable cells at a 1:2 density of the original dish</w:t>
      </w:r>
      <w:r w:rsidR="000A25C9" w:rsidRPr="00BF07E0">
        <w:rPr>
          <w:highlight w:val="yellow"/>
        </w:rPr>
        <w:t xml:space="preserve"> (</w:t>
      </w:r>
      <w:r w:rsidR="00266F99" w:rsidRPr="00BF07E0">
        <w:rPr>
          <w:highlight w:val="yellow"/>
        </w:rPr>
        <w:t>i.e.,</w:t>
      </w:r>
      <w:r w:rsidR="000A25C9" w:rsidRPr="00BF07E0">
        <w:rPr>
          <w:highlight w:val="yellow"/>
        </w:rPr>
        <w:t xml:space="preserve"> ~ </w:t>
      </w:r>
      <w:r w:rsidR="685FC5AA" w:rsidRPr="00BF07E0">
        <w:rPr>
          <w:highlight w:val="yellow"/>
        </w:rPr>
        <w:t xml:space="preserve">1 </w:t>
      </w:r>
      <w:r w:rsidR="000A25C9" w:rsidRPr="00BF07E0">
        <w:rPr>
          <w:highlight w:val="yellow"/>
        </w:rPr>
        <w:t>× 10</w:t>
      </w:r>
      <w:r w:rsidR="10FB1AD4" w:rsidRPr="00BF07E0">
        <w:rPr>
          <w:highlight w:val="yellow"/>
          <w:vertAlign w:val="superscript"/>
        </w:rPr>
        <w:t>6</w:t>
      </w:r>
      <w:r w:rsidR="000A25C9" w:rsidRPr="00BF07E0">
        <w:rPr>
          <w:highlight w:val="yellow"/>
        </w:rPr>
        <w:t xml:space="preserve"> </w:t>
      </w:r>
      <w:r w:rsidR="61F92F46" w:rsidRPr="00BF07E0">
        <w:rPr>
          <w:highlight w:val="yellow"/>
        </w:rPr>
        <w:t xml:space="preserve">cells </w:t>
      </w:r>
      <w:r w:rsidR="00266F99" w:rsidRPr="00BF07E0">
        <w:rPr>
          <w:highlight w:val="yellow"/>
        </w:rPr>
        <w:t xml:space="preserve">per </w:t>
      </w:r>
      <w:r w:rsidR="00B37A46" w:rsidRPr="00BF07E0">
        <w:rPr>
          <w:highlight w:val="yellow"/>
        </w:rPr>
        <w:t xml:space="preserve">10 cm </w:t>
      </w:r>
      <w:r w:rsidR="00266F99" w:rsidRPr="00BF07E0">
        <w:rPr>
          <w:highlight w:val="yellow"/>
        </w:rPr>
        <w:t>dish</w:t>
      </w:r>
      <w:r w:rsidR="518B83F7" w:rsidRPr="00BF07E0">
        <w:rPr>
          <w:highlight w:val="yellow"/>
        </w:rPr>
        <w:t xml:space="preserve"> or 1.3 x 10</w:t>
      </w:r>
      <w:r w:rsidR="518B83F7" w:rsidRPr="00BF07E0">
        <w:rPr>
          <w:highlight w:val="yellow"/>
          <w:vertAlign w:val="superscript"/>
        </w:rPr>
        <w:t>4</w:t>
      </w:r>
      <w:r w:rsidR="0C3981B7" w:rsidRPr="00BF07E0">
        <w:rPr>
          <w:highlight w:val="yellow"/>
          <w:vertAlign w:val="superscript"/>
        </w:rPr>
        <w:t xml:space="preserve"> </w:t>
      </w:r>
      <w:r w:rsidR="0C3981B7" w:rsidRPr="00BF07E0">
        <w:rPr>
          <w:highlight w:val="yellow"/>
        </w:rPr>
        <w:t>cells/cm</w:t>
      </w:r>
      <w:r w:rsidR="0C3981B7" w:rsidRPr="00BF07E0">
        <w:rPr>
          <w:highlight w:val="yellow"/>
          <w:vertAlign w:val="superscript"/>
        </w:rPr>
        <w:t>2</w:t>
      </w:r>
      <w:r w:rsidR="00266F99" w:rsidRPr="00BF07E0">
        <w:rPr>
          <w:highlight w:val="yellow"/>
        </w:rPr>
        <w:t>)</w:t>
      </w:r>
      <w:r w:rsidR="008576C8" w:rsidRPr="00BF07E0">
        <w:rPr>
          <w:highlight w:val="yellow"/>
        </w:rPr>
        <w:t xml:space="preserve">. </w:t>
      </w:r>
    </w:p>
    <w:p w14:paraId="3C43550F" w14:textId="77777777" w:rsidR="00C62792" w:rsidRPr="00BF07E0" w:rsidRDefault="00C62792" w:rsidP="008754B4">
      <w:pPr>
        <w:pStyle w:val="ListParagraph"/>
        <w:ind w:left="0"/>
      </w:pPr>
    </w:p>
    <w:p w14:paraId="058B04AF" w14:textId="54AA0275" w:rsidR="00111FAB" w:rsidRPr="00BF07E0" w:rsidRDefault="003B6F75" w:rsidP="008754B4">
      <w:pPr>
        <w:pStyle w:val="ListParagraph"/>
        <w:numPr>
          <w:ilvl w:val="1"/>
          <w:numId w:val="13"/>
        </w:numPr>
        <w:ind w:left="0" w:firstLine="0"/>
        <w:rPr>
          <w:highlight w:val="yellow"/>
        </w:rPr>
      </w:pPr>
      <w:r>
        <w:rPr>
          <w:highlight w:val="yellow"/>
        </w:rPr>
        <w:t xml:space="preserve">Assess </w:t>
      </w:r>
      <w:r w:rsidR="00111FAB" w:rsidRPr="00BF07E0">
        <w:rPr>
          <w:highlight w:val="yellow"/>
        </w:rPr>
        <w:t xml:space="preserve">VIC phenotype by positive staining for immunofluorescent markers such as </w:t>
      </w:r>
      <w:r w:rsidR="00111FAB" w:rsidRPr="00BF07E0">
        <w:rPr>
          <w:rFonts w:ascii="Symbol" w:hAnsi="Symbol"/>
          <w:highlight w:val="yellow"/>
        </w:rPr>
        <w:t></w:t>
      </w:r>
      <w:r w:rsidR="00111FAB" w:rsidRPr="00BF07E0">
        <w:rPr>
          <w:highlight w:val="yellow"/>
        </w:rPr>
        <w:t>SMA, CNN, or SM22</w:t>
      </w:r>
      <w:r w:rsidR="00111FAB" w:rsidRPr="00BF07E0">
        <w:rPr>
          <w:rFonts w:ascii="Symbol" w:hAnsi="Symbol"/>
          <w:highlight w:val="yellow"/>
        </w:rPr>
        <w:t></w:t>
      </w:r>
      <w:r w:rsidR="00111FAB" w:rsidRPr="00BF07E0">
        <w:rPr>
          <w:rFonts w:ascii="Symbol" w:hAnsi="Symbol"/>
          <w:highlight w:val="yellow"/>
        </w:rPr>
        <w:t></w:t>
      </w:r>
      <w:r w:rsidR="00111FAB" w:rsidRPr="00BF07E0">
        <w:rPr>
          <w:highlight w:val="yellow"/>
        </w:rPr>
        <w:t xml:space="preserve">and negative staining for VEC markers such as </w:t>
      </w:r>
      <w:r w:rsidR="00084163" w:rsidRPr="00BF07E0">
        <w:rPr>
          <w:highlight w:val="yellow"/>
        </w:rPr>
        <w:t>CD31</w:t>
      </w:r>
      <w:r w:rsidR="00111FAB" w:rsidRPr="00BF07E0">
        <w:rPr>
          <w:highlight w:val="yellow"/>
        </w:rPr>
        <w:t xml:space="preserve">, CDH5, or </w:t>
      </w:r>
      <w:r w:rsidR="00084163" w:rsidRPr="00BF07E0">
        <w:rPr>
          <w:highlight w:val="yellow"/>
        </w:rPr>
        <w:t>vWF (</w:t>
      </w:r>
      <w:r w:rsidR="00084163" w:rsidRPr="003B6F75">
        <w:rPr>
          <w:b/>
          <w:bCs/>
          <w:highlight w:val="yellow"/>
        </w:rPr>
        <w:t>Figure 4</w:t>
      </w:r>
      <w:r w:rsidR="00084163" w:rsidRPr="00BF07E0">
        <w:rPr>
          <w:highlight w:val="yellow"/>
        </w:rPr>
        <w:t>, right panels)</w:t>
      </w:r>
      <w:r w:rsidR="00111FAB" w:rsidRPr="00BF07E0">
        <w:rPr>
          <w:highlight w:val="yellow"/>
        </w:rPr>
        <w:t>.</w:t>
      </w:r>
    </w:p>
    <w:p w14:paraId="6C20D81B" w14:textId="77777777" w:rsidR="0045419F" w:rsidRPr="003B6F75" w:rsidRDefault="0045419F" w:rsidP="008754B4">
      <w:pPr>
        <w:pStyle w:val="ListParagraph"/>
        <w:ind w:left="0"/>
        <w:rPr>
          <w:b/>
          <w:bCs/>
        </w:rPr>
      </w:pPr>
    </w:p>
    <w:p w14:paraId="2A822623" w14:textId="7D2F5F43" w:rsidR="00D7512A" w:rsidRDefault="003B7C91" w:rsidP="008754B4">
      <w:pPr>
        <w:pStyle w:val="ListParagraph"/>
        <w:numPr>
          <w:ilvl w:val="0"/>
          <w:numId w:val="13"/>
        </w:numPr>
        <w:ind w:left="0" w:firstLine="0"/>
        <w:contextualSpacing w:val="0"/>
        <w:rPr>
          <w:b/>
          <w:bCs/>
        </w:rPr>
      </w:pPr>
      <w:r w:rsidRPr="003B6F75">
        <w:rPr>
          <w:b/>
          <w:bCs/>
        </w:rPr>
        <w:t>Long</w:t>
      </w:r>
      <w:r w:rsidR="005661AF" w:rsidRPr="003B6F75">
        <w:rPr>
          <w:b/>
          <w:bCs/>
        </w:rPr>
        <w:t>-</w:t>
      </w:r>
      <w:r w:rsidRPr="003B6F75">
        <w:rPr>
          <w:b/>
          <w:bCs/>
        </w:rPr>
        <w:t>term</w:t>
      </w:r>
      <w:r w:rsidR="00EB126F" w:rsidRPr="003B6F75">
        <w:rPr>
          <w:b/>
          <w:bCs/>
        </w:rPr>
        <w:t xml:space="preserve"> </w:t>
      </w:r>
      <w:r w:rsidR="003B6F75">
        <w:rPr>
          <w:b/>
          <w:bCs/>
        </w:rPr>
        <w:t>c</w:t>
      </w:r>
      <w:r w:rsidR="00D7512A" w:rsidRPr="003B6F75">
        <w:rPr>
          <w:b/>
          <w:bCs/>
        </w:rPr>
        <w:t xml:space="preserve">ell </w:t>
      </w:r>
      <w:r w:rsidR="003B6F75">
        <w:rPr>
          <w:b/>
          <w:bCs/>
        </w:rPr>
        <w:t>s</w:t>
      </w:r>
      <w:r w:rsidR="00D7512A" w:rsidRPr="003B6F75">
        <w:rPr>
          <w:b/>
          <w:bCs/>
        </w:rPr>
        <w:t>torage</w:t>
      </w:r>
    </w:p>
    <w:p w14:paraId="1D668CA5" w14:textId="77777777" w:rsidR="003B6F75" w:rsidRPr="003B6F75" w:rsidRDefault="003B6F75" w:rsidP="008754B4">
      <w:pPr>
        <w:pStyle w:val="ListParagraph"/>
        <w:ind w:left="0"/>
        <w:contextualSpacing w:val="0"/>
        <w:rPr>
          <w:b/>
          <w:bCs/>
        </w:rPr>
      </w:pPr>
    </w:p>
    <w:p w14:paraId="79E61B71" w14:textId="2B62FBEA" w:rsidR="00D7512A" w:rsidRPr="00BF07E0" w:rsidRDefault="006A18CC" w:rsidP="008754B4">
      <w:pPr>
        <w:pStyle w:val="ListParagraph"/>
        <w:numPr>
          <w:ilvl w:val="1"/>
          <w:numId w:val="13"/>
        </w:numPr>
        <w:ind w:left="0" w:firstLine="0"/>
        <w:contextualSpacing w:val="0"/>
      </w:pPr>
      <w:r w:rsidRPr="00BF07E0">
        <w:t>Once expanded</w:t>
      </w:r>
      <w:r w:rsidR="00CB3974" w:rsidRPr="00BF07E0">
        <w:t>,</w:t>
      </w:r>
      <w:r w:rsidRPr="00BF07E0">
        <w:t xml:space="preserve"> </w:t>
      </w:r>
      <w:r w:rsidR="003B6F75">
        <w:t xml:space="preserve">freeze </w:t>
      </w:r>
      <w:r w:rsidRPr="00BF07E0">
        <w:t xml:space="preserve">cells down for long-term storage. Wash cells </w:t>
      </w:r>
      <w:r w:rsidR="005661AF" w:rsidRPr="00BF07E0">
        <w:t xml:space="preserve">twice </w:t>
      </w:r>
      <w:r w:rsidRPr="00BF07E0">
        <w:t>with 2-5</w:t>
      </w:r>
      <w:r w:rsidR="008B75E6" w:rsidRPr="00BF07E0">
        <w:t xml:space="preserve"> </w:t>
      </w:r>
      <w:r w:rsidR="005661AF" w:rsidRPr="00BF07E0">
        <w:t xml:space="preserve">mL </w:t>
      </w:r>
      <w:r w:rsidR="00E700C0" w:rsidRPr="00BF07E0">
        <w:t>D</w:t>
      </w:r>
      <w:r w:rsidRPr="00BF07E0">
        <w:t xml:space="preserve">PBS then add enough </w:t>
      </w:r>
      <w:r w:rsidR="005661AF" w:rsidRPr="00BF07E0">
        <w:t>dissociation reagent</w:t>
      </w:r>
      <w:r w:rsidRPr="00BF07E0">
        <w:t xml:space="preserve"> </w:t>
      </w:r>
      <w:r w:rsidR="00FF458E" w:rsidRPr="00BF07E0">
        <w:t xml:space="preserve">to detach cells as </w:t>
      </w:r>
      <w:r w:rsidR="00C55891" w:rsidRPr="00BF07E0">
        <w:t xml:space="preserve">in </w:t>
      </w:r>
      <w:r w:rsidR="00FF458E" w:rsidRPr="00BF07E0">
        <w:t>s</w:t>
      </w:r>
      <w:r w:rsidR="003B6F75">
        <w:t>tep</w:t>
      </w:r>
      <w:r w:rsidR="00384EA6">
        <w:t>s</w:t>
      </w:r>
      <w:r w:rsidR="00FF458E" w:rsidRPr="00BF07E0">
        <w:t xml:space="preserve"> </w:t>
      </w:r>
      <w:r w:rsidR="00384EA6">
        <w:t xml:space="preserve">6.8 and </w:t>
      </w:r>
      <w:r w:rsidR="00FF458E" w:rsidRPr="00BF07E0">
        <w:t>7.</w:t>
      </w:r>
      <w:r w:rsidR="00384EA6">
        <w:t>6</w:t>
      </w:r>
      <w:r w:rsidRPr="00BF07E0">
        <w:t xml:space="preserve">. Stop digestion by adding equal volume of VEC or VIC growth media and transfer </w:t>
      </w:r>
      <w:r w:rsidR="006B3820" w:rsidRPr="00BF07E0">
        <w:t xml:space="preserve">cell suspension </w:t>
      </w:r>
      <w:r w:rsidRPr="00BF07E0">
        <w:t>to a 15</w:t>
      </w:r>
      <w:r w:rsidR="00DB4165" w:rsidRPr="00BF07E0">
        <w:t xml:space="preserve"> </w:t>
      </w:r>
      <w:r w:rsidR="005661AF" w:rsidRPr="00BF07E0">
        <w:t xml:space="preserve">mL </w:t>
      </w:r>
      <w:r w:rsidRPr="00BF07E0">
        <w:t>tube.</w:t>
      </w:r>
    </w:p>
    <w:p w14:paraId="72BDEC46" w14:textId="77777777" w:rsidR="003B6F75" w:rsidRDefault="003B6F75" w:rsidP="008754B4">
      <w:pPr>
        <w:pStyle w:val="ListParagraph"/>
        <w:ind w:left="0"/>
        <w:contextualSpacing w:val="0"/>
      </w:pPr>
    </w:p>
    <w:p w14:paraId="4083972F" w14:textId="26505447" w:rsidR="006A18CC" w:rsidRPr="00BF07E0" w:rsidRDefault="006B3820" w:rsidP="008754B4">
      <w:pPr>
        <w:pStyle w:val="ListParagraph"/>
        <w:numPr>
          <w:ilvl w:val="1"/>
          <w:numId w:val="13"/>
        </w:numPr>
        <w:ind w:left="0" w:firstLine="0"/>
        <w:contextualSpacing w:val="0"/>
      </w:pPr>
      <w:r w:rsidRPr="00BF07E0">
        <w:t>Determine the number of viable cells by using a hemocytometer and trypan blue</w:t>
      </w:r>
      <w:r w:rsidR="008B75E6" w:rsidRPr="00BF07E0">
        <w:t>.</w:t>
      </w:r>
    </w:p>
    <w:p w14:paraId="6622A92B" w14:textId="77777777" w:rsidR="003B6F75" w:rsidRDefault="003B6F75" w:rsidP="008754B4">
      <w:pPr>
        <w:pStyle w:val="ListParagraph"/>
        <w:ind w:left="0"/>
        <w:contextualSpacing w:val="0"/>
      </w:pPr>
    </w:p>
    <w:p w14:paraId="4B86DD06" w14:textId="13816594" w:rsidR="006A18CC" w:rsidRPr="00BF07E0" w:rsidRDefault="006A18CC" w:rsidP="008754B4">
      <w:pPr>
        <w:pStyle w:val="ListParagraph"/>
        <w:numPr>
          <w:ilvl w:val="1"/>
          <w:numId w:val="13"/>
        </w:numPr>
        <w:ind w:left="0" w:firstLine="0"/>
        <w:contextualSpacing w:val="0"/>
      </w:pPr>
      <w:r w:rsidRPr="00BF07E0">
        <w:t>Centrifuge at 1</w:t>
      </w:r>
      <w:r w:rsidR="00643184" w:rsidRPr="00BF07E0">
        <w:t>8</w:t>
      </w:r>
      <w:r w:rsidRPr="00BF07E0">
        <w:t xml:space="preserve">0 x </w:t>
      </w:r>
      <w:r w:rsidRPr="003B6F75">
        <w:rPr>
          <w:i/>
          <w:iCs/>
        </w:rPr>
        <w:t>g</w:t>
      </w:r>
      <w:r w:rsidRPr="00BF07E0">
        <w:t xml:space="preserve"> for 5 min</w:t>
      </w:r>
      <w:r w:rsidR="008B75E6" w:rsidRPr="00BF07E0">
        <w:t>.</w:t>
      </w:r>
    </w:p>
    <w:p w14:paraId="720D0929" w14:textId="77777777" w:rsidR="003B6F75" w:rsidRDefault="003B6F75" w:rsidP="008754B4">
      <w:pPr>
        <w:pStyle w:val="ListParagraph"/>
        <w:ind w:left="0"/>
        <w:contextualSpacing w:val="0"/>
      </w:pPr>
    </w:p>
    <w:p w14:paraId="31E7BB8F" w14:textId="30C78A2F" w:rsidR="00BE6734" w:rsidRPr="00BF07E0" w:rsidRDefault="006A18CC" w:rsidP="008754B4">
      <w:pPr>
        <w:pStyle w:val="ListParagraph"/>
        <w:numPr>
          <w:ilvl w:val="1"/>
          <w:numId w:val="13"/>
        </w:numPr>
        <w:ind w:left="0" w:firstLine="0"/>
        <w:contextualSpacing w:val="0"/>
      </w:pPr>
      <w:r w:rsidRPr="00BF07E0">
        <w:t xml:space="preserve">Resuspend cells </w:t>
      </w:r>
      <w:r w:rsidR="00BE6734" w:rsidRPr="00BF07E0">
        <w:t>in chilled conditioned growth media to a cell density of ~ 3 × 10</w:t>
      </w:r>
      <w:r w:rsidR="00BE6734" w:rsidRPr="00BF07E0">
        <w:rPr>
          <w:vertAlign w:val="superscript"/>
        </w:rPr>
        <w:t>6</w:t>
      </w:r>
      <w:r w:rsidR="00BE6734" w:rsidRPr="00BF07E0">
        <w:t xml:space="preserve"> cells/</w:t>
      </w:r>
      <w:r w:rsidR="005661AF" w:rsidRPr="00BF07E0">
        <w:t>mL</w:t>
      </w:r>
      <w:r w:rsidR="008B75E6" w:rsidRPr="00BF07E0">
        <w:t>.</w:t>
      </w:r>
    </w:p>
    <w:p w14:paraId="7EA071BE" w14:textId="77777777" w:rsidR="003B6F75" w:rsidRDefault="003B6F75" w:rsidP="008754B4">
      <w:pPr>
        <w:pStyle w:val="ListParagraph"/>
        <w:ind w:left="0"/>
        <w:contextualSpacing w:val="0"/>
      </w:pPr>
    </w:p>
    <w:p w14:paraId="03AF3DF5" w14:textId="47DD24E4" w:rsidR="00BE6734" w:rsidRPr="00BF07E0" w:rsidRDefault="00BE6734" w:rsidP="008754B4">
      <w:pPr>
        <w:pStyle w:val="ListParagraph"/>
        <w:numPr>
          <w:ilvl w:val="1"/>
          <w:numId w:val="13"/>
        </w:numPr>
        <w:ind w:left="0" w:firstLine="0"/>
        <w:contextualSpacing w:val="0"/>
      </w:pPr>
      <w:r w:rsidRPr="00BF07E0">
        <w:t>Gently with swirling, add an equal volume of chilled 2</w:t>
      </w:r>
      <w:r w:rsidR="003B6F75">
        <w:t>x</w:t>
      </w:r>
      <w:r w:rsidRPr="00BF07E0">
        <w:t xml:space="preserve"> cryopreservation medium. This will bring cell concentration to ~ 1.5 × 10</w:t>
      </w:r>
      <w:r w:rsidRPr="00BF07E0">
        <w:rPr>
          <w:vertAlign w:val="superscript"/>
        </w:rPr>
        <w:t>6</w:t>
      </w:r>
      <w:r w:rsidRPr="00BF07E0">
        <w:t xml:space="preserve"> cells/</w:t>
      </w:r>
      <w:r w:rsidR="005661AF" w:rsidRPr="00BF07E0">
        <w:t>mL</w:t>
      </w:r>
      <w:r w:rsidR="00D645AB" w:rsidRPr="00BF07E0">
        <w:t>.</w:t>
      </w:r>
    </w:p>
    <w:p w14:paraId="16CB5BFE" w14:textId="77777777" w:rsidR="003B6F75" w:rsidRDefault="003B6F75" w:rsidP="008754B4">
      <w:pPr>
        <w:pStyle w:val="ListParagraph"/>
        <w:ind w:left="0"/>
        <w:contextualSpacing w:val="0"/>
      </w:pPr>
    </w:p>
    <w:p w14:paraId="2F9DFB57" w14:textId="7E517A3C" w:rsidR="00BE6734" w:rsidRPr="00BF07E0" w:rsidRDefault="00F21F30" w:rsidP="008754B4">
      <w:pPr>
        <w:pStyle w:val="ListParagraph"/>
        <w:numPr>
          <w:ilvl w:val="1"/>
          <w:numId w:val="13"/>
        </w:numPr>
        <w:ind w:left="0" w:firstLine="0"/>
        <w:contextualSpacing w:val="0"/>
      </w:pPr>
      <w:r w:rsidRPr="00BF07E0">
        <w:t>Aliquot 1</w:t>
      </w:r>
      <w:r w:rsidR="00740402" w:rsidRPr="00BF07E0">
        <w:t xml:space="preserve"> </w:t>
      </w:r>
      <w:r w:rsidR="005661AF" w:rsidRPr="00BF07E0">
        <w:t xml:space="preserve">mL </w:t>
      </w:r>
      <w:r w:rsidRPr="00BF07E0">
        <w:t xml:space="preserve">into cryopreservation vials. Place vials in </w:t>
      </w:r>
      <w:r w:rsidR="00D645AB" w:rsidRPr="00BF07E0">
        <w:t xml:space="preserve">a </w:t>
      </w:r>
      <w:r w:rsidRPr="00BF07E0">
        <w:t>cell freezing container, close</w:t>
      </w:r>
      <w:r w:rsidR="00D645AB" w:rsidRPr="00BF07E0">
        <w:t>,</w:t>
      </w:r>
      <w:r w:rsidRPr="00BF07E0">
        <w:t xml:space="preserve"> and invert 5-6 times to ensure cells </w:t>
      </w:r>
      <w:r w:rsidR="005661AF" w:rsidRPr="00BF07E0">
        <w:t>remain suspended</w:t>
      </w:r>
      <w:r w:rsidRPr="00BF07E0">
        <w:t>. Place container at -80</w:t>
      </w:r>
      <w:r w:rsidR="00DB4165" w:rsidRPr="00BF07E0">
        <w:t xml:space="preserve"> </w:t>
      </w:r>
      <w:r w:rsidRPr="00BF07E0">
        <w:t xml:space="preserve">°C for 6-72 </w:t>
      </w:r>
      <w:r w:rsidR="00C513C4" w:rsidRPr="00BF07E0">
        <w:t>h</w:t>
      </w:r>
      <w:r w:rsidRPr="00BF07E0">
        <w:t xml:space="preserve"> or according to freezing container protocol. Remove vials from -80</w:t>
      </w:r>
      <w:r w:rsidR="00DB4165" w:rsidRPr="00BF07E0">
        <w:t xml:space="preserve"> °C</w:t>
      </w:r>
      <w:r w:rsidRPr="00BF07E0">
        <w:t xml:space="preserve"> and transfer to liquid nitrogen for long term storage. </w:t>
      </w:r>
    </w:p>
    <w:p w14:paraId="23A422EE" w14:textId="77777777" w:rsidR="003B6F75" w:rsidRDefault="003B6F75" w:rsidP="008754B4">
      <w:pPr>
        <w:rPr>
          <w:b/>
        </w:rPr>
      </w:pPr>
    </w:p>
    <w:p w14:paraId="5F8276E9" w14:textId="050172F7" w:rsidR="002D0D2E" w:rsidRPr="00BF07E0" w:rsidRDefault="002D0D2E" w:rsidP="008754B4">
      <w:r w:rsidRPr="00BF07E0">
        <w:rPr>
          <w:b/>
        </w:rPr>
        <w:t>REPRESENTATIVE RESULTS:</w:t>
      </w:r>
      <w:r w:rsidRPr="00BF07E0">
        <w:t xml:space="preserve"> </w:t>
      </w:r>
    </w:p>
    <w:p w14:paraId="2D1B170E" w14:textId="65F4C3AA" w:rsidR="00D36779" w:rsidRPr="00BF07E0" w:rsidRDefault="00E002DA" w:rsidP="008754B4">
      <w:pPr>
        <w:pBdr>
          <w:top w:val="nil"/>
          <w:left w:val="nil"/>
          <w:bottom w:val="nil"/>
          <w:right w:val="nil"/>
          <w:between w:val="nil"/>
        </w:pBdr>
      </w:pPr>
      <w:r w:rsidRPr="00BF07E0">
        <w:t xml:space="preserve">The above protocol outlines the steps necessary for the handling of human valve tissues and the isolation and establishment of </w:t>
      </w:r>
      <w:r w:rsidR="00D866D5" w:rsidRPr="00BF07E0">
        <w:t>viable</w:t>
      </w:r>
      <w:r w:rsidRPr="00BF07E0">
        <w:t xml:space="preserve"> cell lines from these tissues</w:t>
      </w:r>
      <w:r w:rsidR="00002E40" w:rsidRPr="00BF07E0">
        <w:t xml:space="preserve">. </w:t>
      </w:r>
      <w:r w:rsidR="00345B82" w:rsidRPr="00BF07E0">
        <w:t>Leaflets</w:t>
      </w:r>
      <w:r w:rsidR="005661AF" w:rsidRPr="00BF07E0">
        <w:t xml:space="preserve"> of the aortic valve </w:t>
      </w:r>
      <w:r w:rsidR="00345B82" w:rsidRPr="00BF07E0">
        <w:t xml:space="preserve">are </w:t>
      </w:r>
      <w:r w:rsidR="005661AF" w:rsidRPr="00BF07E0">
        <w:t>processed</w:t>
      </w:r>
      <w:r w:rsidR="005620D9" w:rsidRPr="00BF07E0">
        <w:t xml:space="preserve"> for paraffin embedding</w:t>
      </w:r>
      <w:r w:rsidR="00345B82" w:rsidRPr="00BF07E0">
        <w:t xml:space="preserve">, </w:t>
      </w:r>
      <w:r w:rsidR="005620D9" w:rsidRPr="00BF07E0">
        <w:t xml:space="preserve">snap </w:t>
      </w:r>
      <w:r w:rsidR="005661AF" w:rsidRPr="00BF07E0">
        <w:t xml:space="preserve">frozen </w:t>
      </w:r>
      <w:r w:rsidR="005620D9" w:rsidRPr="00BF07E0">
        <w:t>for long term storage for biochemical or genetic analysis</w:t>
      </w:r>
      <w:r w:rsidR="003B6F75">
        <w:t xml:space="preserve"> </w:t>
      </w:r>
      <w:r w:rsidR="00345B82" w:rsidRPr="00BF07E0">
        <w:t xml:space="preserve">and </w:t>
      </w:r>
      <w:r w:rsidR="00407914" w:rsidRPr="00BF07E0">
        <w:t xml:space="preserve">digested for </w:t>
      </w:r>
      <w:r w:rsidR="00345B82" w:rsidRPr="00BF07E0">
        <w:t>the isolation of VECs and VICs</w:t>
      </w:r>
      <w:r w:rsidR="005620D9" w:rsidRPr="00BF07E0">
        <w:t xml:space="preserve"> </w:t>
      </w:r>
      <w:r w:rsidR="005F2051" w:rsidRPr="00BF07E0">
        <w:t>(</w:t>
      </w:r>
      <w:r w:rsidR="005620D9" w:rsidRPr="003B6F75">
        <w:rPr>
          <w:b/>
          <w:bCs/>
        </w:rPr>
        <w:t>F</w:t>
      </w:r>
      <w:r w:rsidR="5F7EB989" w:rsidRPr="003B6F75">
        <w:rPr>
          <w:b/>
          <w:bCs/>
        </w:rPr>
        <w:t>igure</w:t>
      </w:r>
      <w:r w:rsidR="005620D9" w:rsidRPr="003B6F75">
        <w:rPr>
          <w:b/>
          <w:bCs/>
        </w:rPr>
        <w:t xml:space="preserve"> 1</w:t>
      </w:r>
      <w:r w:rsidR="005F2051" w:rsidRPr="00BF07E0">
        <w:t xml:space="preserve">). </w:t>
      </w:r>
      <w:r w:rsidR="00417E53" w:rsidRPr="00BF07E0">
        <w:t xml:space="preserve">While surgical </w:t>
      </w:r>
      <w:r w:rsidR="005620D9" w:rsidRPr="00BF07E0">
        <w:t xml:space="preserve">specimens will likely have a clinical diagnosis of aortic stenosis and may exhibit heavy nodules of calcification that can be visible with the naked eye, aortic valve calcification is present in a significant number of elderly </w:t>
      </w:r>
      <w:r w:rsidR="00B0600C" w:rsidRPr="00BF07E0">
        <w:t>(</w:t>
      </w:r>
      <w:r w:rsidR="006930E3" w:rsidRPr="00BF07E0">
        <w:t>&gt;</w:t>
      </w:r>
      <w:r w:rsidR="005620D9" w:rsidRPr="00BF07E0">
        <w:t>65 years old) individuals</w:t>
      </w:r>
      <w:r w:rsidR="005620D9" w:rsidRPr="00BF07E0">
        <w:fldChar w:fldCharType="begin">
          <w:fldData xml:space="preserve">PEVuZE5vdGU+PENpdGU+PEF1dGhvcj5NYXJ0aW5zc29uPC9BdXRob3I+PFllYXI+MjAxNTwvWWVh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</w:fldData>
        </w:fldChar>
      </w:r>
      <w:r w:rsidR="001D260F" w:rsidRPr="00BF07E0">
        <w:instrText xml:space="preserve"> ADDIN EN.CITE </w:instrText>
      </w:r>
      <w:r w:rsidR="001D260F" w:rsidRPr="00BF07E0">
        <w:fldChar w:fldCharType="begin">
          <w:fldData xml:space="preserve">PEVuZE5vdGU+PENpdGU+PEF1dGhvcj5NYXJ0aW5zc29uPC9BdXRob3I+PFllYXI+MjAxNTwvWWVh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</w:fldData>
        </w:fldChar>
      </w:r>
      <w:r w:rsidR="001D260F" w:rsidRPr="00BF07E0">
        <w:instrText xml:space="preserve"> ADDIN EN.CITE.DATA </w:instrText>
      </w:r>
      <w:r w:rsidR="001D260F" w:rsidRPr="00BF07E0">
        <w:fldChar w:fldCharType="end"/>
      </w:r>
      <w:r w:rsidR="005620D9" w:rsidRPr="00BF07E0">
        <w:fldChar w:fldCharType="separate"/>
      </w:r>
      <w:r w:rsidR="001D260F" w:rsidRPr="00BF07E0">
        <w:rPr>
          <w:noProof/>
          <w:vertAlign w:val="superscript"/>
        </w:rPr>
        <w:t>32</w:t>
      </w:r>
      <w:r w:rsidR="005620D9" w:rsidRPr="00BF07E0">
        <w:fldChar w:fldCharType="end"/>
      </w:r>
      <w:r w:rsidR="00400D23" w:rsidRPr="00BF07E0">
        <w:t>,</w:t>
      </w:r>
      <w:r w:rsidR="00417E53" w:rsidRPr="00BF07E0">
        <w:t xml:space="preserve"> and because of this prevalence </w:t>
      </w:r>
      <w:r w:rsidR="005620D9" w:rsidRPr="00BF07E0">
        <w:t>all tissues</w:t>
      </w:r>
      <w:r w:rsidR="00417E53" w:rsidRPr="00BF07E0">
        <w:t xml:space="preserve"> – surgical and cadaveric – </w:t>
      </w:r>
      <w:r w:rsidR="00400D23" w:rsidRPr="00BF07E0">
        <w:t>are</w:t>
      </w:r>
      <w:r w:rsidR="00417E53" w:rsidRPr="00BF07E0">
        <w:t xml:space="preserve"> </w:t>
      </w:r>
      <w:r w:rsidR="005620D9" w:rsidRPr="00BF07E0">
        <w:t xml:space="preserve">subjected to Von Kossa </w:t>
      </w:r>
      <w:r w:rsidR="00C37777" w:rsidRPr="00BF07E0">
        <w:t xml:space="preserve">staining </w:t>
      </w:r>
      <w:r w:rsidR="005620D9" w:rsidRPr="00BF07E0">
        <w:t>or similar procedure to assess whether calcification is present</w:t>
      </w:r>
      <w:r w:rsidR="00D36779" w:rsidRPr="00BF07E0">
        <w:t xml:space="preserve"> </w:t>
      </w:r>
      <w:r w:rsidR="005F2051" w:rsidRPr="00BF07E0">
        <w:t>(</w:t>
      </w:r>
      <w:r w:rsidR="00D36779" w:rsidRPr="00A74886">
        <w:rPr>
          <w:b/>
          <w:bCs/>
        </w:rPr>
        <w:t>F</w:t>
      </w:r>
      <w:r w:rsidR="41CCC8DF" w:rsidRPr="00A74886">
        <w:rPr>
          <w:b/>
          <w:bCs/>
        </w:rPr>
        <w:t>igure</w:t>
      </w:r>
      <w:r w:rsidR="00D36779" w:rsidRPr="00A74886">
        <w:rPr>
          <w:b/>
          <w:bCs/>
        </w:rPr>
        <w:t xml:space="preserve"> 2</w:t>
      </w:r>
      <w:r w:rsidR="005F2051" w:rsidRPr="00BF07E0">
        <w:t xml:space="preserve">). </w:t>
      </w:r>
    </w:p>
    <w:p w14:paraId="385D81B5" w14:textId="77777777" w:rsidR="00D36779" w:rsidRPr="00BF07E0" w:rsidRDefault="00D36779" w:rsidP="008754B4">
      <w:pPr>
        <w:pBdr>
          <w:top w:val="nil"/>
          <w:left w:val="nil"/>
          <w:bottom w:val="nil"/>
          <w:right w:val="nil"/>
          <w:between w:val="nil"/>
        </w:pBdr>
      </w:pPr>
    </w:p>
    <w:p w14:paraId="21C717B7" w14:textId="37120520" w:rsidR="00EA60C0" w:rsidRPr="00BF07E0" w:rsidRDefault="3351C446" w:rsidP="008754B4">
      <w:pPr>
        <w:pBdr>
          <w:top w:val="nil"/>
          <w:left w:val="nil"/>
          <w:bottom w:val="nil"/>
          <w:right w:val="nil"/>
          <w:between w:val="nil"/>
        </w:pBdr>
      </w:pPr>
      <w:r w:rsidRPr="00BF07E0">
        <w:t>It was</w:t>
      </w:r>
      <w:r w:rsidR="00D36779" w:rsidRPr="00BF07E0">
        <w:t xml:space="preserve"> found that</w:t>
      </w:r>
      <w:r w:rsidR="00C4437D" w:rsidRPr="00BF07E0">
        <w:t xml:space="preserve"> use of cold storage solution greatly stabilized the cells of the excised </w:t>
      </w:r>
      <w:r w:rsidR="009375FD" w:rsidRPr="00BF07E0">
        <w:t xml:space="preserve">valve </w:t>
      </w:r>
      <w:r w:rsidR="00C4437D" w:rsidRPr="00BF07E0">
        <w:lastRenderedPageBreak/>
        <w:t xml:space="preserve">tissue. </w:t>
      </w:r>
      <w:r w:rsidR="005661AF" w:rsidRPr="00BF07E0">
        <w:t>C</w:t>
      </w:r>
      <w:r w:rsidR="00C44621" w:rsidRPr="00BF07E0">
        <w:t xml:space="preserve">old storage </w:t>
      </w:r>
      <w:r w:rsidR="00C4437D" w:rsidRPr="00BF07E0">
        <w:t>solution is used in live organ transplants. It is flushed through organs either before or after removal from the donor</w:t>
      </w:r>
      <w:r w:rsidR="00EA60C0" w:rsidRPr="00BF07E0">
        <w:t xml:space="preserve"> and left in the vasculature of that organ during transportation on ice. </w:t>
      </w:r>
      <w:r w:rsidR="447BEF48" w:rsidRPr="00BF07E0">
        <w:t>It was</w:t>
      </w:r>
      <w:r w:rsidR="009375FD" w:rsidRPr="00BF07E0">
        <w:t xml:space="preserve"> observed that VEC lines </w:t>
      </w:r>
      <w:r w:rsidR="00C55891" w:rsidRPr="00BF07E0">
        <w:t>were</w:t>
      </w:r>
      <w:r w:rsidR="27824706" w:rsidRPr="00BF07E0">
        <w:t xml:space="preserve"> </w:t>
      </w:r>
      <w:r w:rsidR="00866222" w:rsidRPr="00BF07E0">
        <w:t xml:space="preserve">more readily </w:t>
      </w:r>
      <w:r w:rsidR="27824706" w:rsidRPr="00BF07E0">
        <w:t xml:space="preserve">established </w:t>
      </w:r>
      <w:r w:rsidR="009375FD" w:rsidRPr="00BF07E0">
        <w:t xml:space="preserve">from donor </w:t>
      </w:r>
      <w:r w:rsidR="00C44621" w:rsidRPr="00BF07E0">
        <w:t>specimens than</w:t>
      </w:r>
      <w:r w:rsidR="009375FD" w:rsidRPr="00BF07E0">
        <w:t xml:space="preserve"> surgical tissue</w:t>
      </w:r>
      <w:r w:rsidR="00C44621" w:rsidRPr="00BF07E0">
        <w:t>s, and th</w:t>
      </w:r>
      <w:r w:rsidR="00400D23" w:rsidRPr="00BF07E0">
        <w:t>e donor</w:t>
      </w:r>
      <w:r w:rsidR="00C44621" w:rsidRPr="00BF07E0">
        <w:t xml:space="preserve"> </w:t>
      </w:r>
      <w:r w:rsidR="00866222" w:rsidRPr="00BF07E0">
        <w:t xml:space="preserve">lines </w:t>
      </w:r>
      <w:r w:rsidR="00C44621" w:rsidRPr="00BF07E0">
        <w:t>were more likely to retain their endothelial cell morphology</w:t>
      </w:r>
      <w:r w:rsidR="00866222" w:rsidRPr="00BF07E0">
        <w:t xml:space="preserve"> for more passages</w:t>
      </w:r>
      <w:r w:rsidR="009375FD" w:rsidRPr="00BF07E0">
        <w:t xml:space="preserve">. </w:t>
      </w:r>
      <w:r w:rsidR="4AE285AC" w:rsidRPr="00BF07E0">
        <w:t>This was perplexing</w:t>
      </w:r>
      <w:r w:rsidR="009375FD" w:rsidRPr="00BF07E0">
        <w:t>, as donor tissues would</w:t>
      </w:r>
      <w:r w:rsidR="525AF3C5" w:rsidRPr="00BF07E0">
        <w:t xml:space="preserve"> often</w:t>
      </w:r>
      <w:r w:rsidR="009375FD" w:rsidRPr="00BF07E0">
        <w:t xml:space="preserve"> not reach the lab for 12-24 </w:t>
      </w:r>
      <w:r w:rsidR="009855B8" w:rsidRPr="00BF07E0">
        <w:t>h</w:t>
      </w:r>
      <w:r w:rsidR="009A1706" w:rsidRPr="00BF07E0">
        <w:t>ours</w:t>
      </w:r>
      <w:r w:rsidR="009855B8" w:rsidRPr="00BF07E0">
        <w:t xml:space="preserve"> </w:t>
      </w:r>
      <w:r w:rsidR="00C44621" w:rsidRPr="00BF07E0">
        <w:t>postmortem</w:t>
      </w:r>
      <w:r w:rsidR="009375FD" w:rsidRPr="00BF07E0">
        <w:t xml:space="preserve"> while surgical tissue was obtained between 2</w:t>
      </w:r>
      <w:r w:rsidR="00A74886">
        <w:t xml:space="preserve"> h</w:t>
      </w:r>
      <w:r w:rsidR="009375FD" w:rsidRPr="00BF07E0">
        <w:t xml:space="preserve"> and 4 h. </w:t>
      </w:r>
      <w:r w:rsidR="41FEE02F" w:rsidRPr="00BF07E0">
        <w:t>Upon</w:t>
      </w:r>
      <w:r w:rsidR="00C44621" w:rsidRPr="00BF07E0">
        <w:t xml:space="preserve"> packing </w:t>
      </w:r>
      <w:r w:rsidR="3387666C" w:rsidRPr="00BF07E0">
        <w:t>the</w:t>
      </w:r>
      <w:r w:rsidR="00C44621" w:rsidRPr="00BF07E0">
        <w:t xml:space="preserve"> surgical specimen tubes with cold storage solution instead of PBS</w:t>
      </w:r>
      <w:r w:rsidR="00400D23" w:rsidRPr="00BF07E0">
        <w:t>,</w:t>
      </w:r>
      <w:r w:rsidR="00C44621" w:rsidRPr="00BF07E0">
        <w:t xml:space="preserve"> cell recovery greatly increased. As seen in </w:t>
      </w:r>
      <w:r w:rsidR="00C44621" w:rsidRPr="00A74886">
        <w:rPr>
          <w:b/>
          <w:bCs/>
        </w:rPr>
        <w:t>F</w:t>
      </w:r>
      <w:r w:rsidR="49BE68BC" w:rsidRPr="00A74886">
        <w:rPr>
          <w:b/>
          <w:bCs/>
        </w:rPr>
        <w:t>igure</w:t>
      </w:r>
      <w:r w:rsidR="00C44621" w:rsidRPr="00A74886">
        <w:rPr>
          <w:b/>
          <w:bCs/>
        </w:rPr>
        <w:t xml:space="preserve"> 3</w:t>
      </w:r>
      <w:r w:rsidR="00C44621" w:rsidRPr="00BF07E0">
        <w:t>,</w:t>
      </w:r>
      <w:r w:rsidR="00775ED9" w:rsidRPr="00BF07E0">
        <w:t xml:space="preserve"> </w:t>
      </w:r>
      <w:r w:rsidR="00E007C9" w:rsidRPr="00BF07E0">
        <w:t xml:space="preserve">both </w:t>
      </w:r>
      <w:r w:rsidR="004A3FB3" w:rsidRPr="00BF07E0">
        <w:t xml:space="preserve">viable </w:t>
      </w:r>
      <w:r w:rsidR="00775ED9" w:rsidRPr="00BF07E0">
        <w:t>VEC</w:t>
      </w:r>
      <w:r w:rsidR="0045572E" w:rsidRPr="00BF07E0">
        <w:t>s</w:t>
      </w:r>
      <w:r w:rsidR="00775ED9" w:rsidRPr="00BF07E0">
        <w:t xml:space="preserve"> and VIC</w:t>
      </w:r>
      <w:r w:rsidR="0045572E" w:rsidRPr="00BF07E0">
        <w:t>s</w:t>
      </w:r>
      <w:r w:rsidR="00D90CA6" w:rsidRPr="00BF07E0">
        <w:t xml:space="preserve"> </w:t>
      </w:r>
      <w:r w:rsidR="00775ED9" w:rsidRPr="00BF07E0">
        <w:t xml:space="preserve">can be obtained upwards of </w:t>
      </w:r>
      <w:r w:rsidR="004C1098" w:rsidRPr="00BF07E0">
        <w:t xml:space="preserve">61 </w:t>
      </w:r>
      <w:r w:rsidR="00036B85" w:rsidRPr="00BF07E0">
        <w:t>h</w:t>
      </w:r>
      <w:r w:rsidR="009A1706" w:rsidRPr="00BF07E0">
        <w:t>ours</w:t>
      </w:r>
      <w:r w:rsidR="00036B85" w:rsidRPr="00BF07E0">
        <w:t xml:space="preserve"> </w:t>
      </w:r>
      <w:r w:rsidR="00775ED9" w:rsidRPr="00BF07E0">
        <w:t xml:space="preserve">post </w:t>
      </w:r>
      <w:r w:rsidR="000061EA" w:rsidRPr="00BF07E0">
        <w:t xml:space="preserve">valve </w:t>
      </w:r>
      <w:r w:rsidR="00775ED9" w:rsidRPr="00BF07E0">
        <w:t>extraction</w:t>
      </w:r>
      <w:r w:rsidR="00F45C15" w:rsidRPr="00BF07E0">
        <w:t>.</w:t>
      </w:r>
      <w:r w:rsidR="00E007C9" w:rsidRPr="00BF07E0">
        <w:t xml:space="preserve"> </w:t>
      </w:r>
      <w:r w:rsidR="00C30234" w:rsidRPr="00BF07E0">
        <w:t>While</w:t>
      </w:r>
      <w:r w:rsidR="00E007C9" w:rsidRPr="00BF07E0">
        <w:t xml:space="preserve"> </w:t>
      </w:r>
      <w:r w:rsidR="00EB6354" w:rsidRPr="00BF07E0">
        <w:t xml:space="preserve">a </w:t>
      </w:r>
      <w:r w:rsidR="000061EA" w:rsidRPr="00BF07E0">
        <w:t>slightly</w:t>
      </w:r>
      <w:r w:rsidR="00DA1937" w:rsidRPr="00BF07E0">
        <w:t xml:space="preserve"> hig</w:t>
      </w:r>
      <w:r w:rsidR="000061EA" w:rsidRPr="00BF07E0">
        <w:t>h</w:t>
      </w:r>
      <w:r w:rsidR="00DA1937" w:rsidRPr="00BF07E0">
        <w:t xml:space="preserve">er </w:t>
      </w:r>
      <w:r w:rsidR="00EB6354" w:rsidRPr="00BF07E0">
        <w:t xml:space="preserve">percentage of live </w:t>
      </w:r>
      <w:r w:rsidR="00E007C9" w:rsidRPr="00BF07E0">
        <w:t xml:space="preserve">VICs are </w:t>
      </w:r>
      <w:r w:rsidR="00EB6354" w:rsidRPr="00BF07E0">
        <w:t>obtained than</w:t>
      </w:r>
      <w:r w:rsidR="00E007C9" w:rsidRPr="00BF07E0">
        <w:t xml:space="preserve"> VECs</w:t>
      </w:r>
      <w:r w:rsidR="003201AC" w:rsidRPr="00BF07E0">
        <w:t xml:space="preserve"> when cells </w:t>
      </w:r>
      <w:r w:rsidR="00761F30" w:rsidRPr="00BF07E0">
        <w:t>are</w:t>
      </w:r>
      <w:r w:rsidR="003201AC" w:rsidRPr="00BF07E0">
        <w:t xml:space="preserve"> isolated </w:t>
      </w:r>
      <w:r w:rsidR="00675AF8" w:rsidRPr="00BF07E0">
        <w:t xml:space="preserve">up to </w:t>
      </w:r>
      <w:r w:rsidR="000061EA" w:rsidRPr="00BF07E0">
        <w:t xml:space="preserve">a day after valve </w:t>
      </w:r>
      <w:r w:rsidR="00F55461" w:rsidRPr="00BF07E0">
        <w:t>excision</w:t>
      </w:r>
      <w:r w:rsidR="00C30234" w:rsidRPr="00BF07E0">
        <w:t xml:space="preserve">, cells remain viable </w:t>
      </w:r>
      <w:r w:rsidR="00C544AC" w:rsidRPr="00BF07E0">
        <w:t>after 48</w:t>
      </w:r>
      <w:r w:rsidR="00EB3D68" w:rsidRPr="00BF07E0">
        <w:t xml:space="preserve"> hours </w:t>
      </w:r>
      <w:r w:rsidR="00C544AC" w:rsidRPr="00BF07E0">
        <w:t>post excision.</w:t>
      </w:r>
      <w:r w:rsidR="008614B5" w:rsidRPr="00BF07E0">
        <w:t xml:space="preserve"> </w:t>
      </w:r>
      <w:r w:rsidR="0052249D" w:rsidRPr="00BF07E0">
        <w:t>Up to 40% of the total recovered cells correspond to alive cells</w:t>
      </w:r>
      <w:r w:rsidR="00A57A41" w:rsidRPr="00BF07E0">
        <w:t xml:space="preserve"> and we have observed </w:t>
      </w:r>
      <w:r w:rsidR="00430832" w:rsidRPr="00BF07E0">
        <w:t>consist</w:t>
      </w:r>
      <w:r w:rsidR="00D5397D" w:rsidRPr="00BF07E0">
        <w:t>ent</w:t>
      </w:r>
      <w:r w:rsidR="00430832" w:rsidRPr="00BF07E0">
        <w:t xml:space="preserve"> figures between biological replicates</w:t>
      </w:r>
      <w:r w:rsidR="0052249D" w:rsidRPr="00BF07E0">
        <w:t>.</w:t>
      </w:r>
      <w:r w:rsidR="008E25D6" w:rsidRPr="00BF07E0">
        <w:t xml:space="preserve"> Further,</w:t>
      </w:r>
      <w:r w:rsidR="00AA64EB" w:rsidRPr="00BF07E0">
        <w:t xml:space="preserve"> </w:t>
      </w:r>
      <w:r w:rsidR="00D5397D" w:rsidRPr="00BF07E0">
        <w:t>m</w:t>
      </w:r>
      <w:r w:rsidR="0006034A" w:rsidRPr="00BF07E0">
        <w:t>orphol</w:t>
      </w:r>
      <w:r w:rsidR="00C5734C" w:rsidRPr="00BF07E0">
        <w:t>og</w:t>
      </w:r>
      <w:r w:rsidR="0006034A" w:rsidRPr="00BF07E0">
        <w:t xml:space="preserve">y inspection also </w:t>
      </w:r>
      <w:r w:rsidR="00641249" w:rsidRPr="00BF07E0">
        <w:t>confirms</w:t>
      </w:r>
      <w:r w:rsidR="0006034A" w:rsidRPr="00BF07E0">
        <w:t xml:space="preserve"> cell identity; while </w:t>
      </w:r>
      <w:r w:rsidR="00623BD5" w:rsidRPr="00BF07E0">
        <w:t>VECs appear as packed, cobblestone-like</w:t>
      </w:r>
      <w:r w:rsidR="00D93802" w:rsidRPr="00BF07E0">
        <w:t xml:space="preserve"> and gro</w:t>
      </w:r>
      <w:r w:rsidR="00513D64" w:rsidRPr="00BF07E0">
        <w:t>w</w:t>
      </w:r>
      <w:r w:rsidR="00D93802" w:rsidRPr="00BF07E0">
        <w:t>th contact</w:t>
      </w:r>
      <w:r w:rsidR="003F405E" w:rsidRPr="00BF07E0">
        <w:t>-</w:t>
      </w:r>
      <w:r w:rsidR="00D93802" w:rsidRPr="00BF07E0">
        <w:t>inhibit</w:t>
      </w:r>
      <w:r w:rsidR="003F405E" w:rsidRPr="00BF07E0">
        <w:t>ed</w:t>
      </w:r>
      <w:r w:rsidR="00D93802" w:rsidRPr="00BF07E0">
        <w:t xml:space="preserve"> cells, VIC morphol</w:t>
      </w:r>
      <w:r w:rsidR="003F405E" w:rsidRPr="00BF07E0">
        <w:t>og</w:t>
      </w:r>
      <w:r w:rsidR="00D93802" w:rsidRPr="00BF07E0">
        <w:t xml:space="preserve">y </w:t>
      </w:r>
      <w:r w:rsidR="00513D64" w:rsidRPr="00BF07E0">
        <w:t>is similar to myofibroblast</w:t>
      </w:r>
      <w:r w:rsidR="00DB3A92" w:rsidRPr="00BF07E0">
        <w:t>s</w:t>
      </w:r>
      <w:r w:rsidR="00513D64" w:rsidRPr="00BF07E0">
        <w:t xml:space="preserve"> with a spindle shape.</w:t>
      </w:r>
      <w:r w:rsidR="00D93802" w:rsidRPr="00BF07E0">
        <w:t xml:space="preserve"> </w:t>
      </w:r>
      <w:r w:rsidR="006D2FDB" w:rsidRPr="00BF07E0">
        <w:t xml:space="preserve">Immunostaining of </w:t>
      </w:r>
      <w:r w:rsidR="004C2FCB" w:rsidRPr="00BF07E0">
        <w:t>the</w:t>
      </w:r>
      <w:r w:rsidR="006D2FDB" w:rsidRPr="00BF07E0">
        <w:t xml:space="preserve"> </w:t>
      </w:r>
      <w:r w:rsidR="004C2FCB" w:rsidRPr="00BF07E0">
        <w:t>specimens</w:t>
      </w:r>
      <w:r w:rsidR="006D2FDB" w:rsidRPr="00BF07E0">
        <w:t xml:space="preserve"> confirmed that </w:t>
      </w:r>
      <w:r w:rsidR="00E77853" w:rsidRPr="00BF07E0">
        <w:rPr>
          <w:rFonts w:asciiTheme="majorHAnsi" w:hAnsiTheme="majorHAnsi" w:cstheme="majorHAnsi"/>
          <w:shd w:val="clear" w:color="auto" w:fill="FFFFFF"/>
        </w:rPr>
        <w:t>91.</w:t>
      </w:r>
      <w:r w:rsidR="0089796A" w:rsidRPr="00BF07E0">
        <w:rPr>
          <w:rFonts w:asciiTheme="majorHAnsi" w:hAnsiTheme="majorHAnsi" w:cstheme="majorHAnsi"/>
          <w:shd w:val="clear" w:color="auto" w:fill="FFFFFF"/>
        </w:rPr>
        <w:t>8</w:t>
      </w:r>
      <w:r w:rsidR="0000216B" w:rsidRPr="00BF07E0">
        <w:rPr>
          <w:rFonts w:asciiTheme="majorHAnsi" w:hAnsiTheme="majorHAnsi" w:cstheme="majorHAnsi"/>
          <w:shd w:val="clear" w:color="auto" w:fill="FFFFFF"/>
        </w:rPr>
        <w:t>%</w:t>
      </w:r>
      <w:r w:rsidR="00E77853" w:rsidRPr="00BF07E0">
        <w:rPr>
          <w:rFonts w:asciiTheme="majorHAnsi" w:hAnsiTheme="majorHAnsi" w:cstheme="majorHAnsi"/>
          <w:shd w:val="clear" w:color="auto" w:fill="FFFFFF"/>
        </w:rPr>
        <w:t xml:space="preserve"> ±</w:t>
      </w:r>
      <w:r w:rsidR="00646759" w:rsidRPr="00BF07E0">
        <w:rPr>
          <w:rFonts w:asciiTheme="majorHAnsi" w:hAnsiTheme="majorHAnsi" w:cstheme="majorHAnsi"/>
          <w:shd w:val="clear" w:color="auto" w:fill="FFFFFF"/>
        </w:rPr>
        <w:t xml:space="preserve"> </w:t>
      </w:r>
      <w:r w:rsidR="00E77853" w:rsidRPr="00BF07E0">
        <w:rPr>
          <w:rFonts w:asciiTheme="majorHAnsi" w:hAnsiTheme="majorHAnsi" w:cstheme="majorHAnsi"/>
          <w:shd w:val="clear" w:color="auto" w:fill="FFFFFF"/>
        </w:rPr>
        <w:t>1.</w:t>
      </w:r>
      <w:r w:rsidR="0089796A" w:rsidRPr="00BF07E0">
        <w:rPr>
          <w:rFonts w:asciiTheme="majorHAnsi" w:hAnsiTheme="majorHAnsi" w:cstheme="majorHAnsi"/>
          <w:shd w:val="clear" w:color="auto" w:fill="FFFFFF"/>
        </w:rPr>
        <w:t>8</w:t>
      </w:r>
      <w:r w:rsidR="00E77853" w:rsidRPr="00BF07E0">
        <w:rPr>
          <w:rFonts w:asciiTheme="majorHAnsi" w:hAnsiTheme="majorHAnsi" w:cstheme="majorHAnsi"/>
          <w:shd w:val="clear" w:color="auto" w:fill="FFFFFF"/>
        </w:rPr>
        <w:t xml:space="preserve"> (n</w:t>
      </w:r>
      <w:r w:rsidR="008D4574" w:rsidRPr="00BF07E0">
        <w:rPr>
          <w:rFonts w:asciiTheme="majorHAnsi" w:hAnsiTheme="majorHAnsi" w:cstheme="majorHAnsi"/>
          <w:shd w:val="clear" w:color="auto" w:fill="FFFFFF"/>
        </w:rPr>
        <w:t xml:space="preserve"> </w:t>
      </w:r>
      <w:r w:rsidR="00E77853" w:rsidRPr="00BF07E0">
        <w:rPr>
          <w:rFonts w:asciiTheme="majorHAnsi" w:hAnsiTheme="majorHAnsi" w:cstheme="majorHAnsi"/>
          <w:shd w:val="clear" w:color="auto" w:fill="FFFFFF"/>
        </w:rPr>
        <w:t>=</w:t>
      </w:r>
      <w:r w:rsidR="008D4574" w:rsidRPr="00BF07E0">
        <w:rPr>
          <w:rFonts w:asciiTheme="majorHAnsi" w:hAnsiTheme="majorHAnsi" w:cstheme="majorHAnsi"/>
          <w:shd w:val="clear" w:color="auto" w:fill="FFFFFF"/>
        </w:rPr>
        <w:t xml:space="preserve"> </w:t>
      </w:r>
      <w:r w:rsidR="00E77853" w:rsidRPr="00BF07E0">
        <w:rPr>
          <w:rFonts w:asciiTheme="majorHAnsi" w:hAnsiTheme="majorHAnsi" w:cstheme="majorHAnsi"/>
          <w:shd w:val="clear" w:color="auto" w:fill="FFFFFF"/>
        </w:rPr>
        <w:t xml:space="preserve">3) of </w:t>
      </w:r>
      <w:r w:rsidR="00FB67EF" w:rsidRPr="00BF07E0">
        <w:rPr>
          <w:rFonts w:asciiTheme="majorHAnsi" w:hAnsiTheme="majorHAnsi" w:cstheme="majorHAnsi"/>
          <w:shd w:val="clear" w:color="auto" w:fill="FFFFFF"/>
        </w:rPr>
        <w:t xml:space="preserve">expanded </w:t>
      </w:r>
      <w:r w:rsidR="00E77853" w:rsidRPr="00BF07E0">
        <w:rPr>
          <w:rFonts w:asciiTheme="majorHAnsi" w:hAnsiTheme="majorHAnsi" w:cstheme="majorHAnsi"/>
          <w:shd w:val="clear" w:color="auto" w:fill="FFFFFF"/>
        </w:rPr>
        <w:t xml:space="preserve">VECs </w:t>
      </w:r>
      <w:r w:rsidR="003A2B99" w:rsidRPr="00BF07E0">
        <w:rPr>
          <w:rFonts w:asciiTheme="majorHAnsi" w:hAnsiTheme="majorHAnsi" w:cstheme="majorHAnsi"/>
          <w:shd w:val="clear" w:color="auto" w:fill="FFFFFF"/>
        </w:rPr>
        <w:t xml:space="preserve">were </w:t>
      </w:r>
      <w:r w:rsidR="00E77853" w:rsidRPr="00BF07E0">
        <w:rPr>
          <w:rFonts w:asciiTheme="majorHAnsi" w:hAnsiTheme="majorHAnsi" w:cstheme="majorHAnsi"/>
          <w:shd w:val="clear" w:color="auto" w:fill="FFFFFF"/>
        </w:rPr>
        <w:t>positive for the endothelial marker vWF</w:t>
      </w:r>
      <w:r w:rsidR="006A3A9D" w:rsidRPr="00BF07E0">
        <w:rPr>
          <w:rFonts w:asciiTheme="majorHAnsi" w:hAnsiTheme="majorHAnsi" w:cstheme="majorHAnsi"/>
          <w:shd w:val="clear" w:color="auto" w:fill="FFFFFF"/>
        </w:rPr>
        <w:t xml:space="preserve"> </w:t>
      </w:r>
      <w:r w:rsidR="008E7471" w:rsidRPr="00BF07E0">
        <w:rPr>
          <w:rFonts w:asciiTheme="majorHAnsi" w:hAnsiTheme="majorHAnsi" w:cstheme="majorHAnsi"/>
          <w:shd w:val="clear" w:color="auto" w:fill="FFFFFF"/>
        </w:rPr>
        <w:t xml:space="preserve">whereas </w:t>
      </w:r>
      <w:r w:rsidR="00AB1F01" w:rsidRPr="00BF07E0">
        <w:rPr>
          <w:rFonts w:asciiTheme="majorHAnsi" w:hAnsiTheme="majorHAnsi" w:cstheme="majorHAnsi"/>
          <w:shd w:val="clear" w:color="auto" w:fill="FFFFFF"/>
        </w:rPr>
        <w:t>9</w:t>
      </w:r>
      <w:r w:rsidR="0089796A" w:rsidRPr="00BF07E0">
        <w:rPr>
          <w:rFonts w:asciiTheme="majorHAnsi" w:hAnsiTheme="majorHAnsi" w:cstheme="majorHAnsi"/>
          <w:shd w:val="clear" w:color="auto" w:fill="FFFFFF"/>
        </w:rPr>
        <w:t>2</w:t>
      </w:r>
      <w:r w:rsidR="00AB1F01" w:rsidRPr="00BF07E0">
        <w:rPr>
          <w:rFonts w:asciiTheme="majorHAnsi" w:hAnsiTheme="majorHAnsi" w:cstheme="majorHAnsi"/>
          <w:shd w:val="clear" w:color="auto" w:fill="FFFFFF"/>
        </w:rPr>
        <w:t>.</w:t>
      </w:r>
      <w:r w:rsidR="0089796A" w:rsidRPr="00BF07E0">
        <w:rPr>
          <w:rFonts w:asciiTheme="majorHAnsi" w:hAnsiTheme="majorHAnsi" w:cstheme="majorHAnsi"/>
          <w:shd w:val="clear" w:color="auto" w:fill="FFFFFF"/>
        </w:rPr>
        <w:t>0</w:t>
      </w:r>
      <w:r w:rsidR="0000216B" w:rsidRPr="00BF07E0">
        <w:rPr>
          <w:rFonts w:asciiTheme="majorHAnsi" w:hAnsiTheme="majorHAnsi" w:cstheme="majorHAnsi"/>
          <w:shd w:val="clear" w:color="auto" w:fill="FFFFFF"/>
        </w:rPr>
        <w:t>%</w:t>
      </w:r>
      <w:r w:rsidR="00AB1F01" w:rsidRPr="00BF07E0">
        <w:rPr>
          <w:rFonts w:asciiTheme="majorHAnsi" w:hAnsiTheme="majorHAnsi" w:cstheme="majorHAnsi"/>
          <w:shd w:val="clear" w:color="auto" w:fill="FFFFFF"/>
        </w:rPr>
        <w:t xml:space="preserve"> ± </w:t>
      </w:r>
      <w:r w:rsidR="0089796A" w:rsidRPr="00BF07E0">
        <w:rPr>
          <w:rFonts w:asciiTheme="majorHAnsi" w:hAnsiTheme="majorHAnsi" w:cstheme="majorHAnsi"/>
          <w:shd w:val="clear" w:color="auto" w:fill="FFFFFF"/>
        </w:rPr>
        <w:t>5</w:t>
      </w:r>
      <w:r w:rsidR="00AB1F01" w:rsidRPr="00BF07E0">
        <w:rPr>
          <w:rFonts w:asciiTheme="majorHAnsi" w:hAnsiTheme="majorHAnsi" w:cstheme="majorHAnsi"/>
          <w:shd w:val="clear" w:color="auto" w:fill="FFFFFF"/>
        </w:rPr>
        <w:t>.</w:t>
      </w:r>
      <w:r w:rsidR="0089796A" w:rsidRPr="00BF07E0">
        <w:rPr>
          <w:rFonts w:asciiTheme="majorHAnsi" w:hAnsiTheme="majorHAnsi" w:cstheme="majorHAnsi"/>
          <w:shd w:val="clear" w:color="auto" w:fill="FFFFFF"/>
        </w:rPr>
        <w:t>0</w:t>
      </w:r>
      <w:r w:rsidR="00AB1F01" w:rsidRPr="00BF07E0">
        <w:rPr>
          <w:rFonts w:asciiTheme="majorHAnsi" w:hAnsiTheme="majorHAnsi" w:cstheme="majorHAnsi"/>
          <w:shd w:val="clear" w:color="auto" w:fill="FFFFFF"/>
        </w:rPr>
        <w:t xml:space="preserve"> (n</w:t>
      </w:r>
      <w:r w:rsidR="008D4574" w:rsidRPr="00BF07E0">
        <w:rPr>
          <w:rFonts w:asciiTheme="majorHAnsi" w:hAnsiTheme="majorHAnsi" w:cstheme="majorHAnsi"/>
          <w:shd w:val="clear" w:color="auto" w:fill="FFFFFF"/>
        </w:rPr>
        <w:t xml:space="preserve"> </w:t>
      </w:r>
      <w:r w:rsidR="00AB1F01" w:rsidRPr="00BF07E0">
        <w:rPr>
          <w:rFonts w:asciiTheme="majorHAnsi" w:hAnsiTheme="majorHAnsi" w:cstheme="majorHAnsi"/>
          <w:shd w:val="clear" w:color="auto" w:fill="FFFFFF"/>
        </w:rPr>
        <w:t>=</w:t>
      </w:r>
      <w:r w:rsidR="008D4574" w:rsidRPr="00BF07E0">
        <w:rPr>
          <w:rFonts w:asciiTheme="majorHAnsi" w:hAnsiTheme="majorHAnsi" w:cstheme="majorHAnsi"/>
          <w:shd w:val="clear" w:color="auto" w:fill="FFFFFF"/>
        </w:rPr>
        <w:t xml:space="preserve"> </w:t>
      </w:r>
      <w:r w:rsidR="00AB1F01" w:rsidRPr="00BF07E0">
        <w:rPr>
          <w:rFonts w:asciiTheme="majorHAnsi" w:hAnsiTheme="majorHAnsi" w:cstheme="majorHAnsi"/>
          <w:shd w:val="clear" w:color="auto" w:fill="FFFFFF"/>
        </w:rPr>
        <w:t xml:space="preserve">3) of </w:t>
      </w:r>
      <w:r w:rsidR="00FB67EF" w:rsidRPr="00BF07E0">
        <w:rPr>
          <w:rFonts w:asciiTheme="majorHAnsi" w:hAnsiTheme="majorHAnsi" w:cstheme="majorHAnsi"/>
          <w:shd w:val="clear" w:color="auto" w:fill="FFFFFF"/>
        </w:rPr>
        <w:t xml:space="preserve">expanded </w:t>
      </w:r>
      <w:r w:rsidR="00AB1F01" w:rsidRPr="00BF07E0">
        <w:rPr>
          <w:rFonts w:asciiTheme="majorHAnsi" w:hAnsiTheme="majorHAnsi" w:cstheme="majorHAnsi"/>
          <w:shd w:val="clear" w:color="auto" w:fill="FFFFFF"/>
        </w:rPr>
        <w:t xml:space="preserve">VICs </w:t>
      </w:r>
      <w:r w:rsidR="003A2B99" w:rsidRPr="00BF07E0">
        <w:rPr>
          <w:rFonts w:asciiTheme="majorHAnsi" w:hAnsiTheme="majorHAnsi" w:cstheme="majorHAnsi"/>
          <w:shd w:val="clear" w:color="auto" w:fill="FFFFFF"/>
        </w:rPr>
        <w:t xml:space="preserve">were </w:t>
      </w:r>
      <w:r w:rsidR="00AB1F01" w:rsidRPr="00BF07E0">
        <w:rPr>
          <w:rFonts w:asciiTheme="majorHAnsi" w:hAnsiTheme="majorHAnsi" w:cstheme="majorHAnsi"/>
          <w:shd w:val="clear" w:color="auto" w:fill="FFFFFF"/>
        </w:rPr>
        <w:t xml:space="preserve">positive for the </w:t>
      </w:r>
      <w:r w:rsidR="007563B7" w:rsidRPr="00BF07E0">
        <w:rPr>
          <w:rFonts w:asciiTheme="majorHAnsi" w:hAnsiTheme="majorHAnsi" w:cstheme="majorHAnsi"/>
          <w:shd w:val="clear" w:color="auto" w:fill="FFFFFF"/>
        </w:rPr>
        <w:t xml:space="preserve">interstitial cell </w:t>
      </w:r>
      <w:r w:rsidR="00AB1F01" w:rsidRPr="00BF07E0">
        <w:rPr>
          <w:rFonts w:asciiTheme="majorHAnsi" w:hAnsiTheme="majorHAnsi" w:cstheme="majorHAnsi"/>
          <w:shd w:val="clear" w:color="auto" w:fill="FFFFFF"/>
        </w:rPr>
        <w:t>marker</w:t>
      </w:r>
      <w:r w:rsidR="007563B7" w:rsidRPr="00BF07E0">
        <w:rPr>
          <w:rFonts w:asciiTheme="majorHAnsi" w:hAnsiTheme="majorHAnsi" w:cstheme="majorHAnsi"/>
        </w:rPr>
        <w:t xml:space="preserve"> </w:t>
      </w:r>
      <w:r w:rsidR="0064464A" w:rsidRPr="00BF07E0">
        <w:rPr>
          <w:rFonts w:asciiTheme="majorHAnsi" w:hAnsiTheme="majorHAnsi" w:cstheme="majorHAnsi"/>
        </w:rPr>
        <w:t>α</w:t>
      </w:r>
      <w:r w:rsidR="007563B7" w:rsidRPr="00BF07E0">
        <w:rPr>
          <w:rFonts w:asciiTheme="majorHAnsi" w:hAnsiTheme="majorHAnsi" w:cstheme="majorHAnsi"/>
        </w:rPr>
        <w:t>SMA</w:t>
      </w:r>
      <w:r w:rsidR="006A1B36" w:rsidRPr="00BF07E0">
        <w:rPr>
          <w:rFonts w:asciiTheme="majorHAnsi" w:hAnsiTheme="majorHAnsi" w:cstheme="majorHAnsi"/>
        </w:rPr>
        <w:t xml:space="preserve"> </w:t>
      </w:r>
      <w:r w:rsidR="005F2051" w:rsidRPr="00BF07E0">
        <w:rPr>
          <w:rFonts w:asciiTheme="majorHAnsi" w:hAnsiTheme="majorHAnsi" w:cstheme="majorHAnsi"/>
        </w:rPr>
        <w:t>(</w:t>
      </w:r>
      <w:r w:rsidR="006A1B36" w:rsidRPr="00A74886">
        <w:rPr>
          <w:rFonts w:asciiTheme="majorHAnsi" w:hAnsiTheme="majorHAnsi" w:cstheme="majorHAnsi"/>
          <w:b/>
          <w:bCs/>
        </w:rPr>
        <w:t>Figure 4</w:t>
      </w:r>
      <w:r w:rsidR="005F2051" w:rsidRPr="00BF07E0">
        <w:rPr>
          <w:rFonts w:asciiTheme="majorHAnsi" w:hAnsiTheme="majorHAnsi" w:cstheme="majorHAnsi"/>
        </w:rPr>
        <w:t>)</w:t>
      </w:r>
      <w:r w:rsidR="00015C31" w:rsidRPr="00BF07E0">
        <w:rPr>
          <w:rFonts w:asciiTheme="majorHAnsi" w:hAnsiTheme="majorHAnsi" w:cstheme="majorHAnsi"/>
        </w:rPr>
        <w:t>. These figures are</w:t>
      </w:r>
      <w:r w:rsidR="00FB67EF" w:rsidRPr="00BF07E0">
        <w:rPr>
          <w:rFonts w:asciiTheme="majorHAnsi" w:hAnsiTheme="majorHAnsi" w:cstheme="majorHAnsi"/>
        </w:rPr>
        <w:t xml:space="preserve"> in line with results</w:t>
      </w:r>
      <w:r w:rsidR="00864492" w:rsidRPr="00BF07E0">
        <w:rPr>
          <w:rFonts w:asciiTheme="majorHAnsi" w:hAnsiTheme="majorHAnsi" w:cstheme="majorHAnsi"/>
        </w:rPr>
        <w:t xml:space="preserve"> reported previously</w:t>
      </w:r>
      <w:r w:rsidR="00156DD5" w:rsidRPr="00BF07E0">
        <w:rPr>
          <w:rFonts w:asciiTheme="majorHAnsi" w:hAnsiTheme="majorHAnsi" w:cstheme="majorHAnsi"/>
        </w:rPr>
        <w:fldChar w:fldCharType="begin"/>
      </w:r>
      <w:r w:rsidR="00FB7468" w:rsidRPr="00BF07E0">
        <w:rPr>
          <w:rFonts w:asciiTheme="majorHAnsi" w:hAnsiTheme="majorHAnsi" w:cstheme="majorHAnsi"/>
        </w:rPr>
        <w:instrText xml:space="preserve"> ADDIN EN.CITE &lt;EndNote&gt;&lt;Cite&gt;&lt;Author&gt;Rabkin-Aikawa&lt;/Author&gt;&lt;Year&gt;2004&lt;/Year&gt;&lt;RecNum&gt;829&lt;/RecNum&gt;&lt;DisplayText&gt;&lt;style face="superscript"&gt;33&lt;/style&gt;&lt;/DisplayText&gt;&lt;record&gt;&lt;rec-number&gt;829&lt;/rec-number&gt;&lt;foreign-keys&gt;&lt;key app="EN" db-id="f595vexxxxsevkef95cv2256rxdf0vzpewwp" timestamp="1457103970" guid="63074353-aaa9-4a76-8c37-3ff2b35064c8"&gt;829&lt;/key&gt;&lt;/foreign-keys&gt;&lt;ref-type name="Journal Article"&gt;17&lt;/ref-type&gt;&lt;contributors&gt;&lt;authors&gt;&lt;author&gt;Rabkin-Aikawa, E.&lt;/author&gt;&lt;author&gt;Farber, M.&lt;/author&gt;&lt;author&gt;Aikawa, M.&lt;/author&gt;&lt;author&gt;Schoen, F. J.&lt;/author&gt;&lt;/authors&gt;&lt;/contributors&gt;&lt;auth-address&gt;Department of Pathology, Department of Medicine, Brigham and Women&amp;apos;s Hospital, and Harvard Medical School, Boston, MA 02115, USA.&lt;/auth-address&gt;&lt;titles&gt;&lt;title&gt;Dynamic and reversible changes of interstitial cell phenotype during remodeling of cardiac valves&lt;/title&gt;&lt;secondary-title&gt;J Heart Valve Dis&lt;/secondary-title&gt;&lt;/titles&gt;&lt;periodical&gt;&lt;full-title&gt;J Heart Valve Dis&lt;/full-title&gt;&lt;/periodical&gt;&lt;pages&gt;841-7&lt;/pages&gt;&lt;volume&gt;13&lt;/volume&gt;&lt;number&gt;5&lt;/number&gt;&lt;keywords&gt;&lt;keyword&gt;Actins/biosynthesis&lt;/keyword&gt;&lt;keyword&gt;Adult&lt;/keyword&gt;&lt;keyword&gt;Animals&lt;/keyword&gt;&lt;keyword&gt;Collagenases/biosynthesis&lt;/keyword&gt;&lt;keyword&gt;Embryonic and Fetal Development/physiology&lt;/keyword&gt;&lt;keyword&gt;Fibroblasts/*physiology&lt;/keyword&gt;&lt;keyword&gt;Heart Valve Diseases/*physiopathology&lt;/keyword&gt;&lt;keyword&gt;Heart Valve Prosthesis&lt;/keyword&gt;&lt;keyword&gt;Heart Valves/cytology/embryology/*physiology/physiopathology&lt;/keyword&gt;&lt;keyword&gt;Humans&lt;/keyword&gt;&lt;keyword&gt;Matrix Metalloproteinase 13&lt;/keyword&gt;&lt;keyword&gt;Muscle, Smooth/metabolism&lt;/keyword&gt;&lt;keyword&gt;Myosins/biosynthesis&lt;/keyword&gt;&lt;keyword&gt;Phenotype&lt;/keyword&gt;&lt;keyword&gt;Sheep&lt;/keyword&gt;&lt;keyword&gt;Tissue Engineering&lt;/keyword&gt;&lt;keyword&gt;Vimentin/biosynthesis&lt;/keyword&gt;&lt;/keywords&gt;&lt;dates&gt;&lt;year&gt;2004&lt;/year&gt;&lt;pub-dates&gt;&lt;date&gt;Sep&lt;/date&gt;&lt;/pub-dates&gt;&lt;/dates&gt;&lt;isbn&gt;0966-8519 (Print)&amp;#xD;0966-8519 (Linking)&lt;/isbn&gt;&lt;accession-num&gt;15473488&lt;/accession-num&gt;&lt;urls&gt;&lt;related-urls&gt;&lt;url&gt;http://www.ncbi.nlm.nih.gov/pubmed/15473488&lt;/url&gt;&lt;/related-urls&gt;&lt;/urls&gt;&lt;/record&gt;&lt;/Cite&gt;&lt;/EndNote&gt;</w:instrText>
      </w:r>
      <w:r w:rsidR="00156DD5" w:rsidRPr="00BF07E0">
        <w:rPr>
          <w:rFonts w:asciiTheme="majorHAnsi" w:hAnsiTheme="majorHAnsi" w:cstheme="majorHAnsi"/>
        </w:rPr>
        <w:fldChar w:fldCharType="separate"/>
      </w:r>
      <w:r w:rsidR="00156DD5" w:rsidRPr="00BF07E0">
        <w:rPr>
          <w:rFonts w:asciiTheme="majorHAnsi" w:hAnsiTheme="majorHAnsi" w:cstheme="majorHAnsi"/>
          <w:noProof/>
          <w:vertAlign w:val="superscript"/>
        </w:rPr>
        <w:t>33</w:t>
      </w:r>
      <w:r w:rsidR="00156DD5" w:rsidRPr="00BF07E0">
        <w:rPr>
          <w:rFonts w:asciiTheme="majorHAnsi" w:hAnsiTheme="majorHAnsi" w:cstheme="majorHAnsi"/>
        </w:rPr>
        <w:fldChar w:fldCharType="end"/>
      </w:r>
      <w:r w:rsidR="00A91D74" w:rsidRPr="00BF07E0">
        <w:rPr>
          <w:rFonts w:asciiTheme="majorHAnsi" w:hAnsiTheme="majorHAnsi" w:cstheme="majorHAnsi"/>
        </w:rPr>
        <w:t>.</w:t>
      </w:r>
      <w:r w:rsidR="00253B02" w:rsidRPr="00BF07E0">
        <w:t xml:space="preserve"> </w:t>
      </w:r>
    </w:p>
    <w:p w14:paraId="43DF07AD" w14:textId="77777777" w:rsidR="002D0D2E" w:rsidRPr="00BF07E0" w:rsidRDefault="002D0D2E" w:rsidP="008754B4">
      <w:pPr>
        <w:widowControl/>
        <w:pBdr>
          <w:top w:val="nil"/>
          <w:left w:val="nil"/>
          <w:bottom w:val="nil"/>
          <w:right w:val="nil"/>
          <w:between w:val="nil"/>
        </w:pBdr>
        <w:jc w:val="left"/>
      </w:pPr>
    </w:p>
    <w:p w14:paraId="5E363FA1" w14:textId="77777777" w:rsidR="002D0D2E" w:rsidRPr="00BF07E0" w:rsidRDefault="002D0D2E" w:rsidP="008754B4">
      <w:pPr>
        <w:widowControl/>
        <w:pBdr>
          <w:top w:val="nil"/>
          <w:left w:val="nil"/>
          <w:bottom w:val="nil"/>
          <w:right w:val="nil"/>
          <w:between w:val="nil"/>
        </w:pBdr>
        <w:jc w:val="left"/>
      </w:pPr>
    </w:p>
    <w:p w14:paraId="6233DDC6" w14:textId="2BA369A5" w:rsidR="002D0D2E" w:rsidRPr="00BF07E0" w:rsidRDefault="002D0D2E" w:rsidP="008754B4">
      <w:pPr>
        <w:widowControl/>
        <w:pBdr>
          <w:top w:val="nil"/>
          <w:left w:val="nil"/>
          <w:bottom w:val="nil"/>
          <w:right w:val="nil"/>
          <w:between w:val="nil"/>
        </w:pBdr>
        <w:jc w:val="left"/>
        <w:rPr>
          <w:b/>
        </w:rPr>
      </w:pPr>
      <w:bookmarkStart w:id="0" w:name="1t3h5sf" w:colFirst="0" w:colLast="0"/>
      <w:bookmarkEnd w:id="0"/>
      <w:r w:rsidRPr="00BF07E0">
        <w:rPr>
          <w:b/>
        </w:rPr>
        <w:t>FIGURE AND TABLE LEGENDS</w:t>
      </w:r>
      <w:r w:rsidR="00180401" w:rsidRPr="00BF07E0">
        <w:rPr>
          <w:b/>
        </w:rPr>
        <w:t>:</w:t>
      </w:r>
    </w:p>
    <w:p w14:paraId="236D0A83" w14:textId="77777777" w:rsidR="00180401" w:rsidRPr="00BF07E0" w:rsidRDefault="00180401" w:rsidP="008754B4">
      <w:pPr>
        <w:widowControl/>
        <w:pBdr>
          <w:top w:val="nil"/>
          <w:left w:val="nil"/>
          <w:bottom w:val="nil"/>
          <w:right w:val="nil"/>
          <w:between w:val="nil"/>
        </w:pBdr>
        <w:jc w:val="left"/>
      </w:pPr>
    </w:p>
    <w:p w14:paraId="7ACFF069" w14:textId="0635F623" w:rsidR="002D0D2E" w:rsidRPr="00BF07E0" w:rsidRDefault="00D4690A" w:rsidP="008754B4">
      <w:r w:rsidRPr="00BF07E0">
        <w:rPr>
          <w:b/>
          <w:bCs/>
        </w:rPr>
        <w:t>Figure 1: Valve tissue processing and cell isolation</w:t>
      </w:r>
      <w:r w:rsidR="00936600" w:rsidRPr="00BF07E0">
        <w:rPr>
          <w:b/>
          <w:bCs/>
        </w:rPr>
        <w:t xml:space="preserve"> </w:t>
      </w:r>
      <w:r w:rsidR="00936600" w:rsidRPr="00BF07E0">
        <w:rPr>
          <w:b/>
        </w:rPr>
        <w:t xml:space="preserve">from human </w:t>
      </w:r>
      <w:r w:rsidR="00D6641B" w:rsidRPr="00BF07E0">
        <w:rPr>
          <w:b/>
        </w:rPr>
        <w:t xml:space="preserve">control and CAVD </w:t>
      </w:r>
      <w:r w:rsidR="00936600" w:rsidRPr="00BF07E0">
        <w:rPr>
          <w:b/>
        </w:rPr>
        <w:t>valves</w:t>
      </w:r>
      <w:r w:rsidRPr="00BF07E0">
        <w:rPr>
          <w:b/>
          <w:bCs/>
        </w:rPr>
        <w:t xml:space="preserve">. </w:t>
      </w:r>
      <w:r w:rsidR="006A4822" w:rsidRPr="00BF07E0">
        <w:t>(</w:t>
      </w:r>
      <w:r w:rsidR="006A4822" w:rsidRPr="00BF07E0">
        <w:rPr>
          <w:b/>
          <w:bCs/>
        </w:rPr>
        <w:t>A</w:t>
      </w:r>
      <w:r w:rsidR="006A4822" w:rsidRPr="00BF07E0">
        <w:t>)</w:t>
      </w:r>
      <w:r w:rsidR="00923989" w:rsidRPr="00BF07E0">
        <w:t xml:space="preserve"> Schematic representation of tissue processing for assessment of calcification levels</w:t>
      </w:r>
      <w:r w:rsidR="00936600" w:rsidRPr="00BF07E0">
        <w:t xml:space="preserve"> of the valves</w:t>
      </w:r>
      <w:r w:rsidR="00C17572" w:rsidRPr="00BF07E0">
        <w:t>.</w:t>
      </w:r>
      <w:r w:rsidR="00923989" w:rsidRPr="00BF07E0" w:rsidDel="009957D5">
        <w:t xml:space="preserve"> </w:t>
      </w:r>
      <w:r w:rsidR="006A4822" w:rsidRPr="00BF07E0">
        <w:t>(</w:t>
      </w:r>
      <w:r w:rsidR="006A4822" w:rsidRPr="00BF07E0">
        <w:rPr>
          <w:b/>
          <w:bCs/>
        </w:rPr>
        <w:t>B</w:t>
      </w:r>
      <w:r w:rsidR="00923989" w:rsidRPr="00BF07E0">
        <w:t xml:space="preserve">) Schematic representation of the </w:t>
      </w:r>
      <w:r w:rsidR="006D24F1" w:rsidRPr="00BF07E0">
        <w:t>time course</w:t>
      </w:r>
      <w:r w:rsidR="00923989" w:rsidRPr="00BF07E0">
        <w:t xml:space="preserve"> and steps for the isolation and characterization of </w:t>
      </w:r>
      <w:r w:rsidR="00545CE6" w:rsidRPr="00BF07E0">
        <w:t xml:space="preserve">human </w:t>
      </w:r>
      <w:r w:rsidR="00923989" w:rsidRPr="00BF07E0">
        <w:t>valve endothelial cells (VECs) and valve interstitial cells (VICs)</w:t>
      </w:r>
      <w:r w:rsidR="00272C44" w:rsidRPr="00BF07E0">
        <w:t xml:space="preserve"> from control and CAVD tissues.</w:t>
      </w:r>
    </w:p>
    <w:p w14:paraId="54FE45A0" w14:textId="39C1F36D" w:rsidR="0091326B" w:rsidRPr="00BF07E0" w:rsidRDefault="0091326B" w:rsidP="008754B4"/>
    <w:p w14:paraId="08E39F3A" w14:textId="74B2C869" w:rsidR="00E86476" w:rsidRPr="00BF07E0" w:rsidRDefault="0091326B" w:rsidP="008754B4">
      <w:r w:rsidRPr="00BF07E0">
        <w:rPr>
          <w:b/>
          <w:bCs/>
        </w:rPr>
        <w:t xml:space="preserve">Figure 2: </w:t>
      </w:r>
      <w:r w:rsidR="009B3A1E" w:rsidRPr="00BF07E0">
        <w:rPr>
          <w:b/>
          <w:bCs/>
        </w:rPr>
        <w:t>Assessment of Calcification</w:t>
      </w:r>
      <w:r w:rsidR="00E87BF3" w:rsidRPr="00BF07E0">
        <w:rPr>
          <w:b/>
          <w:bCs/>
        </w:rPr>
        <w:t>.</w:t>
      </w:r>
      <w:r w:rsidR="009B3A1E" w:rsidRPr="00BF07E0">
        <w:rPr>
          <w:b/>
          <w:bCs/>
        </w:rPr>
        <w:t xml:space="preserve"> </w:t>
      </w:r>
      <w:r w:rsidR="009105B2" w:rsidRPr="00BF07E0">
        <w:t>(</w:t>
      </w:r>
      <w:r w:rsidR="009B3A1E" w:rsidRPr="00BF07E0">
        <w:rPr>
          <w:b/>
          <w:bCs/>
        </w:rPr>
        <w:t>A</w:t>
      </w:r>
      <w:r w:rsidR="009105B2" w:rsidRPr="00BF07E0">
        <w:t>) Representative image of control (top) and calcified (bottom) valve tissues</w:t>
      </w:r>
      <w:r w:rsidR="005744B1" w:rsidRPr="00BF07E0">
        <w:t xml:space="preserve"> from human donors</w:t>
      </w:r>
      <w:r w:rsidR="009105B2" w:rsidRPr="00BF07E0">
        <w:t>. Note the calcification nodules of the CAVD tissue can severely alter morphology and the ability to cleanly excise the leaflets. (</w:t>
      </w:r>
      <w:r w:rsidR="009105B2" w:rsidRPr="00BF07E0">
        <w:rPr>
          <w:b/>
          <w:bCs/>
        </w:rPr>
        <w:t>B</w:t>
      </w:r>
      <w:r w:rsidR="009105B2" w:rsidRPr="00BF07E0">
        <w:t>) Representative Von Kossa staining of control (left) and CAVD (right) valve tissue</w:t>
      </w:r>
      <w:r w:rsidR="008813AC" w:rsidRPr="00BF07E0">
        <w:t xml:space="preserve"> after fixation and further processing of the human valve tissue</w:t>
      </w:r>
      <w:r w:rsidR="009105B2" w:rsidRPr="00BF07E0">
        <w:t>.</w:t>
      </w:r>
      <w:r w:rsidR="00F61D7A" w:rsidRPr="00BF07E0">
        <w:t xml:space="preserve"> Note </w:t>
      </w:r>
      <w:r w:rsidR="00A366AC" w:rsidRPr="00BF07E0">
        <w:t xml:space="preserve">calcification is revealed by the </w:t>
      </w:r>
      <w:r w:rsidR="00A01C1A" w:rsidRPr="00BF07E0">
        <w:t xml:space="preserve">presence of dark precipitation in the </w:t>
      </w:r>
      <w:r w:rsidR="00115E7F" w:rsidRPr="00BF07E0">
        <w:t>leaflet</w:t>
      </w:r>
      <w:r w:rsidR="00A01C1A" w:rsidRPr="00BF07E0">
        <w:t xml:space="preserve"> tissue.</w:t>
      </w:r>
      <w:r w:rsidR="00BB6B5F" w:rsidRPr="00BF07E0">
        <w:t xml:space="preserve"> Valve images were capture with</w:t>
      </w:r>
      <w:r w:rsidR="00031258" w:rsidRPr="00BF07E0">
        <w:t xml:space="preserve"> a lab camera. Von Kossa stained </w:t>
      </w:r>
      <w:r w:rsidR="0030261D" w:rsidRPr="00BF07E0">
        <w:t xml:space="preserve">valves were captured with a </w:t>
      </w:r>
      <w:r w:rsidR="000411CE" w:rsidRPr="00BF07E0">
        <w:t>10x objective</w:t>
      </w:r>
      <w:r w:rsidR="005D18FC" w:rsidRPr="00BF07E0">
        <w:t xml:space="preserve">, scale bar 200 </w:t>
      </w:r>
      <w:r w:rsidR="004C1098" w:rsidRPr="00BF07E0">
        <w:t>µ</w:t>
      </w:r>
      <w:r w:rsidR="005D18FC" w:rsidRPr="00BF07E0">
        <w:t>m</w:t>
      </w:r>
      <w:r w:rsidR="000411CE" w:rsidRPr="00BF07E0">
        <w:t>.</w:t>
      </w:r>
    </w:p>
    <w:p w14:paraId="5F39A088" w14:textId="35CFA287" w:rsidR="004D61EC" w:rsidRPr="00BF07E0" w:rsidRDefault="004D61EC" w:rsidP="008754B4"/>
    <w:p w14:paraId="03796B98" w14:textId="2946F2EF" w:rsidR="00A91E7F" w:rsidRPr="00BF07E0" w:rsidRDefault="00E86476" w:rsidP="008754B4">
      <w:pPr>
        <w:tabs>
          <w:tab w:val="left" w:pos="7200"/>
        </w:tabs>
      </w:pPr>
      <w:r w:rsidRPr="00BF07E0">
        <w:rPr>
          <w:b/>
          <w:bCs/>
        </w:rPr>
        <w:t>Figure 3:</w:t>
      </w:r>
      <w:r w:rsidRPr="00BF07E0">
        <w:t xml:space="preserve"> </w:t>
      </w:r>
      <w:r w:rsidRPr="00BF07E0">
        <w:rPr>
          <w:b/>
          <w:bCs/>
        </w:rPr>
        <w:t>Assessment of Cell Survival</w:t>
      </w:r>
      <w:r w:rsidRPr="00BF07E0">
        <w:t xml:space="preserve"> (</w:t>
      </w:r>
      <w:r w:rsidRPr="00BF07E0">
        <w:rPr>
          <w:b/>
          <w:bCs/>
        </w:rPr>
        <w:t>A</w:t>
      </w:r>
      <w:r w:rsidRPr="00BF07E0">
        <w:t xml:space="preserve">) </w:t>
      </w:r>
      <w:r w:rsidR="0002166C" w:rsidRPr="00BF07E0">
        <w:t xml:space="preserve">VECs and VICs </w:t>
      </w:r>
      <w:r w:rsidR="0025727C" w:rsidRPr="00BF07E0">
        <w:t>survival</w:t>
      </w:r>
      <w:r w:rsidR="0002166C" w:rsidRPr="00BF07E0">
        <w:t xml:space="preserve"> curves. </w:t>
      </w:r>
      <w:r w:rsidR="009C28A6" w:rsidRPr="00BF07E0">
        <w:t>Three l</w:t>
      </w:r>
      <w:r w:rsidR="008B5D3A" w:rsidRPr="00BF07E0">
        <w:t>eaflets were obtained from five valve</w:t>
      </w:r>
      <w:r w:rsidR="009C28A6" w:rsidRPr="00BF07E0">
        <w:t xml:space="preserve"> specimens. The first leaflet from each valve was processed immediately (3-12</w:t>
      </w:r>
      <w:r w:rsidR="003D1140" w:rsidRPr="00BF07E0">
        <w:t xml:space="preserve"> </w:t>
      </w:r>
      <w:r w:rsidR="009C28A6" w:rsidRPr="00BF07E0">
        <w:t>h</w:t>
      </w:r>
      <w:r w:rsidR="003D1140" w:rsidRPr="00BF07E0">
        <w:t xml:space="preserve"> </w:t>
      </w:r>
      <w:r w:rsidR="009C28A6" w:rsidRPr="00BF07E0">
        <w:t xml:space="preserve">post extraction), the second leaflet was processed </w:t>
      </w:r>
      <w:r w:rsidR="00DC351F" w:rsidRPr="00BF07E0">
        <w:t xml:space="preserve">approximately </w:t>
      </w:r>
      <w:r w:rsidR="009C28A6" w:rsidRPr="00BF07E0">
        <w:t>24</w:t>
      </w:r>
      <w:r w:rsidR="00A644B7" w:rsidRPr="00BF07E0">
        <w:t xml:space="preserve"> </w:t>
      </w:r>
      <w:r w:rsidR="003D1140" w:rsidRPr="00BF07E0">
        <w:t xml:space="preserve">h </w:t>
      </w:r>
      <w:r w:rsidR="009C28A6" w:rsidRPr="00BF07E0">
        <w:t>later (</w:t>
      </w:r>
      <w:r w:rsidR="00DC351F" w:rsidRPr="00BF07E0">
        <w:t>22-35</w:t>
      </w:r>
      <w:r w:rsidR="003D1140" w:rsidRPr="00BF07E0">
        <w:t xml:space="preserve"> h), and the third leaflet was processed </w:t>
      </w:r>
      <w:r w:rsidR="0057215D" w:rsidRPr="00BF07E0">
        <w:t>approximately 48 h</w:t>
      </w:r>
      <w:r w:rsidR="008059E5" w:rsidRPr="00BF07E0">
        <w:t>ours</w:t>
      </w:r>
      <w:r w:rsidR="0057215D" w:rsidRPr="00BF07E0">
        <w:t xml:space="preserve"> after obtaining the tissue (45-61 h). </w:t>
      </w:r>
      <w:r w:rsidR="00FB3DCC" w:rsidRPr="00BF07E0">
        <w:t>V</w:t>
      </w:r>
      <w:r w:rsidR="0025727C" w:rsidRPr="00BF07E0">
        <w:t xml:space="preserve">alves </w:t>
      </w:r>
      <w:r w:rsidRPr="00BF07E0">
        <w:t xml:space="preserve">leaflets were kept in </w:t>
      </w:r>
      <w:r w:rsidR="7D873D17" w:rsidRPr="00BF07E0">
        <w:t>c</w:t>
      </w:r>
      <w:r w:rsidRPr="00BF07E0">
        <w:t xml:space="preserve">old </w:t>
      </w:r>
      <w:r w:rsidR="1FEB676D" w:rsidRPr="00BF07E0">
        <w:t>s</w:t>
      </w:r>
      <w:r w:rsidRPr="00BF07E0">
        <w:t xml:space="preserve">torage </w:t>
      </w:r>
      <w:r w:rsidR="23E35267" w:rsidRPr="00BF07E0">
        <w:t>s</w:t>
      </w:r>
      <w:r w:rsidRPr="00BF07E0">
        <w:t xml:space="preserve">olution </w:t>
      </w:r>
      <w:r w:rsidR="004247C5" w:rsidRPr="00BF07E0">
        <w:t>at 4</w:t>
      </w:r>
      <w:r w:rsidR="00A74886">
        <w:t xml:space="preserve"> </w:t>
      </w:r>
      <w:r w:rsidR="004247C5" w:rsidRPr="00A74886">
        <w:rPr>
          <w:rFonts w:asciiTheme="majorHAnsi" w:eastAsia="Symbol" w:hAnsiTheme="majorHAnsi" w:cstheme="majorHAnsi"/>
        </w:rPr>
        <w:t>°</w:t>
      </w:r>
      <w:r w:rsidR="004247C5" w:rsidRPr="00BF07E0">
        <w:t xml:space="preserve">C until they were processed. </w:t>
      </w:r>
      <w:r w:rsidR="00F45029" w:rsidRPr="00BF07E0">
        <w:t xml:space="preserve">The </w:t>
      </w:r>
      <w:r w:rsidR="009D2F88" w:rsidRPr="00BF07E0">
        <w:t>y-</w:t>
      </w:r>
      <w:r w:rsidR="00663B9B" w:rsidRPr="00BF07E0">
        <w:t xml:space="preserve">axis represents </w:t>
      </w:r>
      <w:r w:rsidR="00B93714" w:rsidRPr="00BF07E0">
        <w:t xml:space="preserve">the percentage of live cells. </w:t>
      </w:r>
      <w:r w:rsidRPr="00BF07E0">
        <w:t>(</w:t>
      </w:r>
      <w:r w:rsidRPr="00BF07E0">
        <w:rPr>
          <w:b/>
          <w:bCs/>
        </w:rPr>
        <w:t>B</w:t>
      </w:r>
      <w:r w:rsidRPr="00BF07E0">
        <w:t>) Morphology</w:t>
      </w:r>
      <w:r w:rsidR="00FE4095" w:rsidRPr="00BF07E0">
        <w:t xml:space="preserve"> </w:t>
      </w:r>
      <w:r w:rsidRPr="00BF07E0">
        <w:t>of healthy cultures of VECs (left</w:t>
      </w:r>
      <w:r w:rsidR="00FE4095" w:rsidRPr="00BF07E0">
        <w:t xml:space="preserve"> panels</w:t>
      </w:r>
      <w:r w:rsidRPr="00BF07E0">
        <w:t>) and VICs (right</w:t>
      </w:r>
      <w:r w:rsidR="00FE4095" w:rsidRPr="00BF07E0">
        <w:t xml:space="preserve"> panels</w:t>
      </w:r>
      <w:r w:rsidRPr="00BF07E0">
        <w:t>)</w:t>
      </w:r>
      <w:r w:rsidR="00360163" w:rsidRPr="00BF07E0">
        <w:t>.</w:t>
      </w:r>
      <w:r w:rsidR="00C5629D" w:rsidRPr="00BF07E0">
        <w:t xml:space="preserve"> </w:t>
      </w:r>
      <w:r w:rsidR="00F84483" w:rsidRPr="00BF07E0">
        <w:t>Graphs show</w:t>
      </w:r>
      <w:r w:rsidR="002A644F" w:rsidRPr="00BF07E0">
        <w:t xml:space="preserve"> mean ± </w:t>
      </w:r>
      <w:r w:rsidR="003823F3" w:rsidRPr="00BF07E0">
        <w:t xml:space="preserve">SD </w:t>
      </w:r>
      <w:r w:rsidR="00F43024" w:rsidRPr="00BF07E0">
        <w:t xml:space="preserve">live cell proportion </w:t>
      </w:r>
      <w:r w:rsidR="003823F3" w:rsidRPr="00BF07E0">
        <w:t xml:space="preserve">of </w:t>
      </w:r>
      <w:r w:rsidR="00F43024" w:rsidRPr="00BF07E0">
        <w:t xml:space="preserve">cells isolated from </w:t>
      </w:r>
      <w:r w:rsidR="00F0621F" w:rsidRPr="00BF07E0">
        <w:t>n</w:t>
      </w:r>
      <w:r w:rsidR="0083453D" w:rsidRPr="00BF07E0">
        <w:t xml:space="preserve"> </w:t>
      </w:r>
      <w:r w:rsidR="00F0621F" w:rsidRPr="00BF07E0">
        <w:t>=</w:t>
      </w:r>
      <w:r w:rsidR="0083453D" w:rsidRPr="00BF07E0">
        <w:t xml:space="preserve"> </w:t>
      </w:r>
      <w:r w:rsidR="004C1098" w:rsidRPr="00BF07E0">
        <w:t>5</w:t>
      </w:r>
      <w:r w:rsidR="00F0621F" w:rsidRPr="00BF07E0">
        <w:t xml:space="preserve"> </w:t>
      </w:r>
      <w:r w:rsidR="00643678" w:rsidRPr="00BF07E0">
        <w:t>valve tissues.</w:t>
      </w:r>
      <w:r w:rsidR="00725AE9" w:rsidRPr="00BF07E0">
        <w:t xml:space="preserve"> Images </w:t>
      </w:r>
      <w:r w:rsidR="00A91E7F" w:rsidRPr="00BF07E0">
        <w:t xml:space="preserve">were captured with a 4x and 10x </w:t>
      </w:r>
      <w:r w:rsidR="007D663A" w:rsidRPr="00BF07E0">
        <w:t>objective, scale bar</w:t>
      </w:r>
      <w:r w:rsidR="00700B98" w:rsidRPr="00BF07E0">
        <w:t>s</w:t>
      </w:r>
      <w:r w:rsidR="007D663A" w:rsidRPr="00BF07E0">
        <w:t xml:space="preserve"> 200 </w:t>
      </w:r>
      <w:r w:rsidR="004C1098" w:rsidRPr="00BF07E0">
        <w:t>µ</w:t>
      </w:r>
      <w:r w:rsidR="007D663A" w:rsidRPr="00BF07E0">
        <w:t xml:space="preserve">m and 100 </w:t>
      </w:r>
      <w:r w:rsidR="004C1098" w:rsidRPr="00BF07E0">
        <w:t>µ</w:t>
      </w:r>
      <w:r w:rsidR="007D663A" w:rsidRPr="00BF07E0">
        <w:t xml:space="preserve">m, respectively. </w:t>
      </w:r>
    </w:p>
    <w:p w14:paraId="3A699DB5" w14:textId="00D40EA9" w:rsidR="00F4597D" w:rsidRPr="00BF07E0" w:rsidRDefault="00F4597D" w:rsidP="008754B4"/>
    <w:p w14:paraId="279386A9" w14:textId="263FB30D" w:rsidR="00C92CA8" w:rsidRPr="00BF07E0" w:rsidRDefault="00F4597D" w:rsidP="008754B4">
      <w:r w:rsidRPr="00BF07E0">
        <w:rPr>
          <w:b/>
          <w:bCs/>
        </w:rPr>
        <w:t>Figure 4:</w:t>
      </w:r>
      <w:r w:rsidRPr="00BF07E0">
        <w:t xml:space="preserve">  </w:t>
      </w:r>
      <w:r w:rsidRPr="00A74886">
        <w:rPr>
          <w:b/>
          <w:bCs/>
        </w:rPr>
        <w:t xml:space="preserve">Representative </w:t>
      </w:r>
      <w:r w:rsidR="00A5522C" w:rsidRPr="00A74886">
        <w:rPr>
          <w:b/>
          <w:bCs/>
        </w:rPr>
        <w:t xml:space="preserve">immunofluorescent staining on </w:t>
      </w:r>
      <w:r w:rsidR="00E548AF" w:rsidRPr="00A74886">
        <w:rPr>
          <w:b/>
          <w:bCs/>
        </w:rPr>
        <w:t xml:space="preserve">VECs and </w:t>
      </w:r>
      <w:r w:rsidR="00A5522C" w:rsidRPr="00A74886">
        <w:rPr>
          <w:b/>
          <w:bCs/>
        </w:rPr>
        <w:t>VICs</w:t>
      </w:r>
      <w:r w:rsidR="007563F5" w:rsidRPr="00A74886">
        <w:rPr>
          <w:b/>
          <w:bCs/>
        </w:rPr>
        <w:t>.</w:t>
      </w:r>
      <w:r w:rsidR="007563F5" w:rsidRPr="00BF07E0">
        <w:t xml:space="preserve"> </w:t>
      </w:r>
      <w:r w:rsidR="00E548AF" w:rsidRPr="00BF07E0">
        <w:t xml:space="preserve">VECs are </w:t>
      </w:r>
      <w:r w:rsidR="0036113B" w:rsidRPr="00BF07E0">
        <w:t>positive for the endothelial marker von Willebrand Factor (vWF</w:t>
      </w:r>
      <w:r w:rsidR="007563F5" w:rsidRPr="00BF07E0">
        <w:t>, left panels</w:t>
      </w:r>
      <w:r w:rsidR="0036113B" w:rsidRPr="00BF07E0">
        <w:t>)</w:t>
      </w:r>
      <w:r w:rsidR="00C56778" w:rsidRPr="00BF07E0">
        <w:t xml:space="preserve"> whereas VICs</w:t>
      </w:r>
      <w:r w:rsidR="00E548AF" w:rsidRPr="00BF07E0">
        <w:t xml:space="preserve"> </w:t>
      </w:r>
      <w:r w:rsidR="00A5522C" w:rsidRPr="00BF07E0">
        <w:t xml:space="preserve">are </w:t>
      </w:r>
      <w:r w:rsidR="00C56778" w:rsidRPr="00BF07E0">
        <w:t xml:space="preserve">positive for the interstitial marker </w:t>
      </w:r>
      <w:r w:rsidR="00A5522C" w:rsidRPr="00BF07E0">
        <w:t>αSMA</w:t>
      </w:r>
      <w:r w:rsidR="00C56778" w:rsidRPr="00BF07E0">
        <w:t>. Note</w:t>
      </w:r>
      <w:r w:rsidR="00E77E8B" w:rsidRPr="00BF07E0">
        <w:t xml:space="preserve"> our isolation protocol guarantee</w:t>
      </w:r>
      <w:r w:rsidR="00024629" w:rsidRPr="00BF07E0">
        <w:t>s</w:t>
      </w:r>
      <w:r w:rsidR="00E77E8B" w:rsidRPr="00BF07E0">
        <w:t xml:space="preserve"> </w:t>
      </w:r>
      <w:r w:rsidR="004D382F" w:rsidRPr="00BF07E0">
        <w:t xml:space="preserve">a high </w:t>
      </w:r>
      <w:r w:rsidR="001061D4" w:rsidRPr="00BF07E0">
        <w:t>isolation</w:t>
      </w:r>
      <w:r w:rsidR="004D382F" w:rsidRPr="00BF07E0">
        <w:t xml:space="preserve"> efficiency; </w:t>
      </w:r>
      <w:r w:rsidR="001061D4" w:rsidRPr="00BF07E0">
        <w:t>no cross-contamination between VECs and VICs is detected.</w:t>
      </w:r>
      <w:r w:rsidR="00C92CA8" w:rsidRPr="00BF07E0">
        <w:t xml:space="preserve"> Images were captured with a 10x objective</w:t>
      </w:r>
      <w:r w:rsidR="004C1098" w:rsidRPr="00BF07E0">
        <w:t>,</w:t>
      </w:r>
      <w:r w:rsidR="00C92CA8" w:rsidRPr="00BF07E0">
        <w:t xml:space="preserve"> </w:t>
      </w:r>
      <w:r w:rsidR="00D56AFA" w:rsidRPr="00BF07E0">
        <w:t xml:space="preserve">scale bar 100 </w:t>
      </w:r>
      <w:r w:rsidR="004C1098" w:rsidRPr="00BF07E0">
        <w:t>µ</w:t>
      </w:r>
      <w:r w:rsidR="00D56AFA" w:rsidRPr="00BF07E0">
        <w:t>m</w:t>
      </w:r>
      <w:r w:rsidR="00C92CA8" w:rsidRPr="00BF07E0">
        <w:t>.</w:t>
      </w:r>
    </w:p>
    <w:p w14:paraId="3C1AEE5A" w14:textId="77777777" w:rsidR="002D0D2E" w:rsidRPr="00BF07E0" w:rsidRDefault="002D0D2E" w:rsidP="008754B4">
      <w:pPr>
        <w:rPr>
          <w:b/>
        </w:rPr>
      </w:pPr>
    </w:p>
    <w:p w14:paraId="7A8ADB0F" w14:textId="7EFF580C" w:rsidR="002D0D2E" w:rsidRPr="00BF07E0" w:rsidRDefault="002D0D2E" w:rsidP="008754B4">
      <w:pPr>
        <w:rPr>
          <w:b/>
        </w:rPr>
      </w:pPr>
      <w:bookmarkStart w:id="1" w:name="4d34og8" w:colFirst="0" w:colLast="0"/>
      <w:bookmarkEnd w:id="1"/>
      <w:r w:rsidRPr="00BF07E0">
        <w:rPr>
          <w:b/>
        </w:rPr>
        <w:t xml:space="preserve">DISCUSSION: </w:t>
      </w:r>
    </w:p>
    <w:p w14:paraId="0595468E" w14:textId="2AAD5F0B" w:rsidR="004626AA" w:rsidRPr="00BF07E0" w:rsidRDefault="002D0D2E" w:rsidP="008754B4">
      <w:r w:rsidRPr="00BF07E0">
        <w:t>Obtaining control and disease tissues from humans is critical for in vitro and ex vivo disease modeling</w:t>
      </w:r>
      <w:r w:rsidR="009E0064" w:rsidRPr="00BF07E0">
        <w:t>; however</w:t>
      </w:r>
      <w:r w:rsidRPr="00BF07E0">
        <w:t xml:space="preserve">, while </w:t>
      </w:r>
      <w:r w:rsidR="759C5582" w:rsidRPr="00BF07E0">
        <w:t>one</w:t>
      </w:r>
      <w:r w:rsidRPr="00BF07E0">
        <w:t xml:space="preserve"> often speak</w:t>
      </w:r>
      <w:r w:rsidR="0D70F229" w:rsidRPr="00BF07E0">
        <w:t>s</w:t>
      </w:r>
      <w:r w:rsidRPr="00BF07E0">
        <w:t xml:space="preserve"> about </w:t>
      </w:r>
      <w:r w:rsidR="001E260F" w:rsidRPr="00BF07E0">
        <w:t xml:space="preserve">the challenges of </w:t>
      </w:r>
      <w:r w:rsidRPr="00BF07E0">
        <w:t xml:space="preserve">bridging the gap between bench to bedside, the reverse order – going from </w:t>
      </w:r>
      <w:r w:rsidR="004B6D79" w:rsidRPr="00BF07E0">
        <w:t>the</w:t>
      </w:r>
      <w:r w:rsidRPr="00BF07E0">
        <w:t xml:space="preserve"> surgical suite</w:t>
      </w:r>
      <w:r w:rsidR="004B6D79" w:rsidRPr="00BF07E0">
        <w:t xml:space="preserve"> to the bench</w:t>
      </w:r>
      <w:r w:rsidRPr="00BF07E0">
        <w:t xml:space="preserve"> – is often </w:t>
      </w:r>
      <w:r w:rsidR="00C27BE3" w:rsidRPr="00BF07E0">
        <w:t>just as</w:t>
      </w:r>
      <w:r w:rsidR="00497C89" w:rsidRPr="00BF07E0">
        <w:t xml:space="preserve"> daunting</w:t>
      </w:r>
      <w:r w:rsidRPr="00BF07E0">
        <w:t xml:space="preserve"> </w:t>
      </w:r>
      <w:r w:rsidR="00F84483" w:rsidRPr="00BF07E0">
        <w:t xml:space="preserve">a </w:t>
      </w:r>
      <w:r w:rsidRPr="00BF07E0">
        <w:t xml:space="preserve">gap. Essential </w:t>
      </w:r>
      <w:r w:rsidR="005A0468" w:rsidRPr="00BF07E0">
        <w:t xml:space="preserve">for a basic scientist </w:t>
      </w:r>
      <w:r w:rsidRPr="00BF07E0">
        <w:t>to obtain primary human tissue specimens i</w:t>
      </w:r>
      <w:r w:rsidR="00675294" w:rsidRPr="00BF07E0">
        <w:t>s</w:t>
      </w:r>
      <w:r w:rsidRPr="00BF07E0">
        <w:t xml:space="preserve"> </w:t>
      </w:r>
      <w:r w:rsidR="005A0468" w:rsidRPr="00BF07E0">
        <w:t xml:space="preserve">a collaboration with an </w:t>
      </w:r>
      <w:r w:rsidR="00BA4AEC" w:rsidRPr="00BF07E0">
        <w:t>invested surgeon</w:t>
      </w:r>
      <w:r w:rsidRPr="00BF07E0">
        <w:t xml:space="preserve"> scientist who has a team of </w:t>
      </w:r>
      <w:r w:rsidR="004B6D79" w:rsidRPr="00BF07E0">
        <w:t xml:space="preserve">nurses, </w:t>
      </w:r>
      <w:r w:rsidR="00F834C2" w:rsidRPr="00BF07E0">
        <w:t xml:space="preserve">surgical technicians, </w:t>
      </w:r>
      <w:r w:rsidR="004B6D79" w:rsidRPr="00BF07E0">
        <w:t>physician assistants, medical student</w:t>
      </w:r>
      <w:r w:rsidR="005661AF" w:rsidRPr="00BF07E0">
        <w:t>s</w:t>
      </w:r>
      <w:r w:rsidR="004B6D79" w:rsidRPr="00BF07E0">
        <w:t xml:space="preserve"> and residents,</w:t>
      </w:r>
      <w:r w:rsidRPr="00BF07E0">
        <w:t xml:space="preserve"> and clinical protocol managers who can enroll and consent patients</w:t>
      </w:r>
      <w:r w:rsidR="00BA4AEC" w:rsidRPr="00BF07E0">
        <w:t>,</w:t>
      </w:r>
      <w:r w:rsidRPr="00BF07E0">
        <w:t xml:space="preserve"> participate and assist in the proper handling of excised tissues</w:t>
      </w:r>
      <w:r w:rsidR="00BA4AEC" w:rsidRPr="00BF07E0">
        <w:t>,</w:t>
      </w:r>
      <w:r w:rsidR="00A32DA3" w:rsidRPr="00BF07E0">
        <w:t xml:space="preserve"> and </w:t>
      </w:r>
      <w:r w:rsidR="00BA4AEC" w:rsidRPr="00BF07E0">
        <w:t>coordinat</w:t>
      </w:r>
      <w:r w:rsidR="000E627D" w:rsidRPr="00BF07E0">
        <w:t>e</w:t>
      </w:r>
      <w:r w:rsidR="00BA4AEC" w:rsidRPr="00BF07E0">
        <w:t xml:space="preserve"> the logistics</w:t>
      </w:r>
      <w:r w:rsidR="00A32DA3" w:rsidRPr="00BF07E0">
        <w:t xml:space="preserve"> </w:t>
      </w:r>
      <w:r w:rsidR="00BA4AEC" w:rsidRPr="00BF07E0">
        <w:t>required for tissue pickup</w:t>
      </w:r>
      <w:r w:rsidRPr="00BF07E0">
        <w:t xml:space="preserve">. Without the utmost effort </w:t>
      </w:r>
      <w:r w:rsidR="00BA4AEC" w:rsidRPr="00BF07E0">
        <w:t xml:space="preserve">from everyone involved </w:t>
      </w:r>
      <w:r w:rsidRPr="00BF07E0">
        <w:t xml:space="preserve">to reduce the time from excision to cell isolation, vital cellular material and the information </w:t>
      </w:r>
      <w:r w:rsidR="00CD26ED" w:rsidRPr="00BF07E0">
        <w:t>it</w:t>
      </w:r>
      <w:r w:rsidRPr="00BF07E0">
        <w:t xml:space="preserve"> contain</w:t>
      </w:r>
      <w:r w:rsidR="00CD26ED" w:rsidRPr="00BF07E0">
        <w:t>s</w:t>
      </w:r>
      <w:r w:rsidRPr="00BF07E0">
        <w:t xml:space="preserve"> will be irreparably altered or lost. </w:t>
      </w:r>
    </w:p>
    <w:p w14:paraId="5199E759" w14:textId="77777777" w:rsidR="004626AA" w:rsidRPr="00BF07E0" w:rsidRDefault="004626AA" w:rsidP="008754B4"/>
    <w:p w14:paraId="43668DDC" w14:textId="11DEA172" w:rsidR="002D0D2E" w:rsidRPr="00BF07E0" w:rsidRDefault="00D756CA" w:rsidP="008754B4">
      <w:r w:rsidRPr="00BF07E0">
        <w:t>Critical to maintaining viability of the</w:t>
      </w:r>
      <w:r w:rsidR="009D6F43" w:rsidRPr="00BF07E0">
        <w:t xml:space="preserve"> tissue specimens is the use of </w:t>
      </w:r>
      <w:r w:rsidR="005661AF" w:rsidRPr="00BF07E0">
        <w:t>c</w:t>
      </w:r>
      <w:r w:rsidR="009D6F43" w:rsidRPr="00BF07E0">
        <w:t xml:space="preserve">old </w:t>
      </w:r>
      <w:r w:rsidR="005661AF" w:rsidRPr="00BF07E0">
        <w:t>s</w:t>
      </w:r>
      <w:r w:rsidR="009D6F43" w:rsidRPr="00BF07E0">
        <w:t xml:space="preserve">torage </w:t>
      </w:r>
      <w:r w:rsidR="005661AF" w:rsidRPr="00BF07E0">
        <w:t>s</w:t>
      </w:r>
      <w:r w:rsidR="009D6F43" w:rsidRPr="00BF07E0">
        <w:t>olution</w:t>
      </w:r>
      <w:r w:rsidR="00CD26ED" w:rsidRPr="00BF07E0">
        <w:t>. This is the same solution used by the organ transplant teams at UPMC</w:t>
      </w:r>
      <w:r w:rsidR="004626AA" w:rsidRPr="00BF07E0">
        <w:t xml:space="preserve"> and other transplant medical centers</w:t>
      </w:r>
      <w:r w:rsidR="009E0064" w:rsidRPr="00BF07E0">
        <w:t xml:space="preserve">. </w:t>
      </w:r>
      <w:r w:rsidR="006A3B77" w:rsidRPr="00BF07E0">
        <w:t>B</w:t>
      </w:r>
      <w:r w:rsidR="00CD26ED" w:rsidRPr="00BF07E0">
        <w:t>etter cell yield</w:t>
      </w:r>
      <w:r w:rsidR="17395958" w:rsidRPr="00BF07E0">
        <w:t xml:space="preserve"> was obtained</w:t>
      </w:r>
      <w:r w:rsidR="00F91C45" w:rsidRPr="00BF07E0">
        <w:t xml:space="preserve"> </w:t>
      </w:r>
      <w:r w:rsidR="00CD26ED" w:rsidRPr="00BF07E0">
        <w:t xml:space="preserve">from cadaveric tissues that had been excised from the donor many hours </w:t>
      </w:r>
      <w:r w:rsidR="00BF7C8E" w:rsidRPr="00BF07E0">
        <w:t>before</w:t>
      </w:r>
      <w:r w:rsidR="0082007F" w:rsidRPr="00BF07E0">
        <w:t>hand</w:t>
      </w:r>
      <w:r w:rsidR="00BF7C8E" w:rsidRPr="00BF07E0">
        <w:t xml:space="preserve"> </w:t>
      </w:r>
      <w:r w:rsidR="00CD26ED" w:rsidRPr="00BF07E0">
        <w:t xml:space="preserve">than </w:t>
      </w:r>
      <w:r w:rsidR="0053488E" w:rsidRPr="00BF07E0">
        <w:t xml:space="preserve">from </w:t>
      </w:r>
      <w:r w:rsidR="00CD26ED" w:rsidRPr="00BF07E0">
        <w:t xml:space="preserve">tissues obtained </w:t>
      </w:r>
      <w:r w:rsidR="006D75A6" w:rsidRPr="00BF07E0">
        <w:t>more quickly</w:t>
      </w:r>
      <w:r w:rsidR="00B748BE" w:rsidRPr="00BF07E0">
        <w:t xml:space="preserve"> </w:t>
      </w:r>
      <w:r w:rsidR="00CD26ED" w:rsidRPr="00BF07E0">
        <w:t>fr</w:t>
      </w:r>
      <w:r w:rsidR="009E0064" w:rsidRPr="00BF07E0">
        <w:t>om</w:t>
      </w:r>
      <w:r w:rsidR="00CD26ED" w:rsidRPr="00BF07E0">
        <w:t xml:space="preserve"> the operating room </w:t>
      </w:r>
      <w:r w:rsidR="005C7453" w:rsidRPr="00BF07E0">
        <w:t xml:space="preserve">but </w:t>
      </w:r>
      <w:r w:rsidR="00CD26ED" w:rsidRPr="00BF07E0">
        <w:t xml:space="preserve">kept in cold PBS. </w:t>
      </w:r>
      <w:r w:rsidR="00C951E5" w:rsidRPr="00BF07E0">
        <w:t>This accidental discovery has been essential for cell procurement from human tissues</w:t>
      </w:r>
      <w:r w:rsidR="006601BC" w:rsidRPr="00BF07E0">
        <w:t xml:space="preserve">. Procurement time from tissue excision to delivery in the laboratory </w:t>
      </w:r>
      <w:r w:rsidR="001E260F" w:rsidRPr="00BF07E0">
        <w:t>ranges from 1-5 h</w:t>
      </w:r>
      <w:r w:rsidR="00DD60DE" w:rsidRPr="00BF07E0">
        <w:t>ours</w:t>
      </w:r>
      <w:r w:rsidR="001E260F" w:rsidRPr="00BF07E0">
        <w:t xml:space="preserve"> for surgical tissue and upwards of 24 h</w:t>
      </w:r>
      <w:r w:rsidR="00DD60DE" w:rsidRPr="00BF07E0">
        <w:t>ours</w:t>
      </w:r>
      <w:r w:rsidR="001E260F" w:rsidRPr="00BF07E0">
        <w:t xml:space="preserve"> for </w:t>
      </w:r>
      <w:r w:rsidR="00C951E5" w:rsidRPr="00BF07E0">
        <w:t xml:space="preserve">cadaveric tissue. </w:t>
      </w:r>
      <w:r w:rsidR="00A569BE" w:rsidRPr="00BF07E0">
        <w:t xml:space="preserve">In comparison, </w:t>
      </w:r>
      <w:r w:rsidR="00A12EC7" w:rsidRPr="00BF07E0">
        <w:t>procurement and processing of animal tissues</w:t>
      </w:r>
      <w:r w:rsidR="00C951E5" w:rsidRPr="00BF07E0">
        <w:t xml:space="preserve"> can often be done within minutes</w:t>
      </w:r>
      <w:r w:rsidR="00A12EC7" w:rsidRPr="00BF07E0">
        <w:t xml:space="preserve"> of </w:t>
      </w:r>
      <w:r w:rsidR="005661AF" w:rsidRPr="00BF07E0">
        <w:t>euthanasia</w:t>
      </w:r>
      <w:r w:rsidR="00817047" w:rsidRPr="00BF07E0">
        <w:t>,</w:t>
      </w:r>
      <w:r w:rsidR="00C951E5" w:rsidRPr="00BF07E0">
        <w:t xml:space="preserve"> which is ideal for cell viability. </w:t>
      </w:r>
      <w:r w:rsidR="004F5CE9" w:rsidRPr="00BF07E0">
        <w:t>In the absence of cold storage solution, it</w:t>
      </w:r>
      <w:r w:rsidR="00DD1DC7" w:rsidRPr="00BF07E0">
        <w:t xml:space="preserve"> </w:t>
      </w:r>
      <w:r w:rsidR="004F5CE9" w:rsidRPr="00BF07E0">
        <w:t xml:space="preserve">is likely that a medium </w:t>
      </w:r>
      <w:r w:rsidR="000F140A" w:rsidRPr="00BF07E0">
        <w:t>suitable for the culturing of cell</w:t>
      </w:r>
      <w:r w:rsidR="00512CC0" w:rsidRPr="00BF07E0">
        <w:t xml:space="preserve">s </w:t>
      </w:r>
      <w:r w:rsidR="00D443E1" w:rsidRPr="00BF07E0">
        <w:t>c</w:t>
      </w:r>
      <w:r w:rsidR="00512CC0" w:rsidRPr="00BF07E0">
        <w:t xml:space="preserve">ould </w:t>
      </w:r>
      <w:r w:rsidR="00874B23" w:rsidRPr="00BF07E0">
        <w:t>also perform better than PBS</w:t>
      </w:r>
      <w:r w:rsidR="00554ABD" w:rsidRPr="00BF07E0">
        <w:t>, however</w:t>
      </w:r>
      <w:r w:rsidR="00EE47EC" w:rsidRPr="00BF07E0">
        <w:t xml:space="preserve"> this </w:t>
      </w:r>
      <w:r w:rsidR="004A3EC9" w:rsidRPr="00BF07E0">
        <w:t>medium</w:t>
      </w:r>
      <w:r w:rsidR="00EE47EC" w:rsidRPr="00BF07E0">
        <w:t xml:space="preserve"> </w:t>
      </w:r>
      <w:r w:rsidR="7C2A54F2" w:rsidRPr="00BF07E0">
        <w:t xml:space="preserve">was not tested </w:t>
      </w:r>
      <w:r w:rsidR="00EE47EC" w:rsidRPr="00BF07E0">
        <w:t>herein</w:t>
      </w:r>
      <w:r w:rsidR="00554ABD" w:rsidRPr="00BF07E0">
        <w:t xml:space="preserve"> due to the success of the cold storage solution in live organ transplantation</w:t>
      </w:r>
      <w:r w:rsidR="009215E6" w:rsidRPr="00BF07E0">
        <w:t xml:space="preserve"> and to the receipt of </w:t>
      </w:r>
      <w:r w:rsidR="00DB7175" w:rsidRPr="00BF07E0">
        <w:t xml:space="preserve">cadaveric </w:t>
      </w:r>
      <w:r w:rsidR="00771851" w:rsidRPr="00BF07E0">
        <w:t>tissues</w:t>
      </w:r>
      <w:r w:rsidR="00DB7175" w:rsidRPr="00BF07E0">
        <w:t xml:space="preserve"> </w:t>
      </w:r>
      <w:r w:rsidR="004A3EC9" w:rsidRPr="00BF07E0">
        <w:t>in this solution</w:t>
      </w:r>
      <w:r w:rsidR="00DB7175" w:rsidRPr="00BF07E0">
        <w:t>. Th</w:t>
      </w:r>
      <w:r w:rsidR="00353F14" w:rsidRPr="00BF07E0">
        <w:t>e</w:t>
      </w:r>
      <w:r w:rsidR="00DB7175" w:rsidRPr="00BF07E0">
        <w:t xml:space="preserve"> solution is</w:t>
      </w:r>
      <w:r w:rsidR="00D465A0" w:rsidRPr="00BF07E0">
        <w:t xml:space="preserve"> </w:t>
      </w:r>
      <w:r w:rsidR="00166446" w:rsidRPr="00BF07E0">
        <w:t xml:space="preserve">shelf-stable </w:t>
      </w:r>
      <w:r w:rsidR="00EE47EC" w:rsidRPr="00BF07E0">
        <w:t>which is ideal for storage in operating rooms</w:t>
      </w:r>
      <w:r w:rsidR="00BF1212" w:rsidRPr="00BF07E0">
        <w:t>, and specific ingredients such as adenosine</w:t>
      </w:r>
      <w:r w:rsidR="003B53DE" w:rsidRPr="00BF07E0">
        <w:t xml:space="preserve"> are</w:t>
      </w:r>
      <w:r w:rsidR="00BF1212" w:rsidRPr="00BF07E0">
        <w:t xml:space="preserve"> known to promote beneficial responses to cellular stress</w:t>
      </w:r>
      <w:r w:rsidR="00D443E1" w:rsidRPr="00BF07E0">
        <w:t>es</w:t>
      </w:r>
      <w:r w:rsidR="00207A45" w:rsidRPr="00BF07E0">
        <w:t xml:space="preserve"> such as ischemia</w:t>
      </w:r>
      <w:r w:rsidR="001454F3" w:rsidRPr="00BF07E0">
        <w:t>/</w:t>
      </w:r>
      <w:r w:rsidR="00207A45" w:rsidRPr="00BF07E0">
        <w:t>hypoxia</w:t>
      </w:r>
      <w:r w:rsidR="007951CE" w:rsidRPr="00BF07E0">
        <w:fldChar w:fldCharType="begin">
          <w:fldData xml:space="preserve">PEVuZE5vdGU+PENpdGU+PEF1dGhvcj5YdTwvQXV0aG9yPjxZZWFyPjIwMTE8L1llYXI+PFJlY051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</w:fldData>
        </w:fldChar>
      </w:r>
      <w:r w:rsidR="00156DD5" w:rsidRPr="00BF07E0">
        <w:instrText xml:space="preserve"> ADDIN EN.CITE </w:instrText>
      </w:r>
      <w:r w:rsidR="00156DD5" w:rsidRPr="00BF07E0">
        <w:fldChar w:fldCharType="begin">
          <w:fldData xml:space="preserve">PEVuZE5vdGU+PENpdGU+PEF1dGhvcj5YdTwvQXV0aG9yPjxZZWFyPjIwMTE8L1llYXI+PFJlY051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</w:fldData>
        </w:fldChar>
      </w:r>
      <w:r w:rsidR="00156DD5" w:rsidRPr="00BF07E0">
        <w:instrText xml:space="preserve"> ADDIN EN.CITE.DATA </w:instrText>
      </w:r>
      <w:r w:rsidR="00156DD5" w:rsidRPr="00BF07E0">
        <w:fldChar w:fldCharType="end"/>
      </w:r>
      <w:r w:rsidR="007951CE" w:rsidRPr="00BF07E0">
        <w:fldChar w:fldCharType="separate"/>
      </w:r>
      <w:r w:rsidR="00156DD5" w:rsidRPr="00BF07E0">
        <w:rPr>
          <w:noProof/>
          <w:vertAlign w:val="superscript"/>
        </w:rPr>
        <w:t>21,34</w:t>
      </w:r>
      <w:r w:rsidR="007951CE" w:rsidRPr="00BF07E0">
        <w:fldChar w:fldCharType="end"/>
      </w:r>
      <w:r w:rsidR="007951CE" w:rsidRPr="00BF07E0">
        <w:t>.</w:t>
      </w:r>
    </w:p>
    <w:p w14:paraId="7E84FC40" w14:textId="4ECE2506" w:rsidR="00945D5C" w:rsidRPr="00BF07E0" w:rsidRDefault="00945D5C" w:rsidP="008754B4"/>
    <w:p w14:paraId="174056A2" w14:textId="3E31A555" w:rsidR="000620B9" w:rsidRPr="00BF07E0" w:rsidRDefault="00A12EC7" w:rsidP="008754B4">
      <w:r w:rsidRPr="00BF07E0">
        <w:t xml:space="preserve">Another essential </w:t>
      </w:r>
      <w:r w:rsidR="00675294" w:rsidRPr="00BF07E0">
        <w:t xml:space="preserve">step </w:t>
      </w:r>
      <w:r w:rsidR="00945D5C" w:rsidRPr="00BF07E0">
        <w:t xml:space="preserve">to obtaining viable cells </w:t>
      </w:r>
      <w:r w:rsidR="009E728C" w:rsidRPr="00BF07E0">
        <w:t>is</w:t>
      </w:r>
      <w:r w:rsidR="00945D5C" w:rsidRPr="00BF07E0">
        <w:t xml:space="preserve"> </w:t>
      </w:r>
      <w:r w:rsidR="009E728C" w:rsidRPr="00BF07E0">
        <w:t>washing the tissues with fungi</w:t>
      </w:r>
      <w:r w:rsidR="005B17B8" w:rsidRPr="00BF07E0">
        <w:t>cide</w:t>
      </w:r>
      <w:r w:rsidR="009E728C" w:rsidRPr="00BF07E0">
        <w:t xml:space="preserve">, gentamicin, and </w:t>
      </w:r>
      <w:r w:rsidR="005661AF" w:rsidRPr="00BF07E0">
        <w:t>bactericide</w:t>
      </w:r>
      <w:r w:rsidR="00817047" w:rsidRPr="00BF07E0">
        <w:t>.</w:t>
      </w:r>
      <w:r w:rsidR="009E728C" w:rsidRPr="00BF07E0">
        <w:t xml:space="preserve"> </w:t>
      </w:r>
      <w:r w:rsidR="00817047" w:rsidRPr="00BF07E0">
        <w:t>T</w:t>
      </w:r>
      <w:r w:rsidR="009E728C" w:rsidRPr="00BF07E0">
        <w:t xml:space="preserve">his </w:t>
      </w:r>
      <w:r w:rsidR="00145F31" w:rsidRPr="00BF07E0">
        <w:t>short rinse</w:t>
      </w:r>
      <w:r w:rsidR="009E728C" w:rsidRPr="00BF07E0">
        <w:t xml:space="preserve"> helps to ensure that cells remain uncontaminated by bacteria and fungus</w:t>
      </w:r>
      <w:r w:rsidR="00145F31" w:rsidRPr="00BF07E0">
        <w:t>.</w:t>
      </w:r>
      <w:r w:rsidR="009E728C" w:rsidRPr="00BF07E0">
        <w:t xml:space="preserve"> </w:t>
      </w:r>
      <w:r w:rsidR="005F60FA" w:rsidRPr="00BF07E0">
        <w:t>Equally</w:t>
      </w:r>
      <w:r w:rsidR="009E728C" w:rsidRPr="00BF07E0">
        <w:t xml:space="preserve"> critical </w:t>
      </w:r>
      <w:r w:rsidR="00675294" w:rsidRPr="00BF07E0">
        <w:t>are</w:t>
      </w:r>
      <w:r w:rsidR="000170FD" w:rsidRPr="00BF07E0">
        <w:t xml:space="preserve"> the </w:t>
      </w:r>
      <w:r w:rsidR="000366B9" w:rsidRPr="00BF07E0">
        <w:t xml:space="preserve">steps to digest </w:t>
      </w:r>
      <w:r w:rsidR="000170FD" w:rsidRPr="00BF07E0">
        <w:t>VEC</w:t>
      </w:r>
      <w:r w:rsidR="000366B9" w:rsidRPr="00BF07E0">
        <w:t xml:space="preserve">s </w:t>
      </w:r>
      <w:r w:rsidR="0013127B" w:rsidRPr="00BF07E0">
        <w:t>out</w:t>
      </w:r>
      <w:r w:rsidR="0034196C" w:rsidRPr="00BF07E0">
        <w:t xml:space="preserve"> of the valve</w:t>
      </w:r>
      <w:r w:rsidR="0013127B" w:rsidRPr="00BF07E0">
        <w:t xml:space="preserve"> tissue</w:t>
      </w:r>
      <w:r w:rsidR="00817047" w:rsidRPr="00BF07E0">
        <w:t>,</w:t>
      </w:r>
      <w:r w:rsidR="00945D5C" w:rsidRPr="00BF07E0">
        <w:t xml:space="preserve"> </w:t>
      </w:r>
      <w:r w:rsidR="00817047" w:rsidRPr="00BF07E0">
        <w:t>where</w:t>
      </w:r>
      <w:r w:rsidR="00A51CA9" w:rsidRPr="00BF07E0">
        <w:t xml:space="preserve"> </w:t>
      </w:r>
      <w:r w:rsidR="00817047" w:rsidRPr="00BF07E0">
        <w:t>in</w:t>
      </w:r>
      <w:r w:rsidR="000170FD" w:rsidRPr="00BF07E0">
        <w:t xml:space="preserve"> the span of just a few minutes</w:t>
      </w:r>
      <w:r w:rsidR="00817047" w:rsidRPr="00BF07E0">
        <w:t>,</w:t>
      </w:r>
      <w:r w:rsidR="000170FD" w:rsidRPr="00BF07E0">
        <w:t xml:space="preserve"> the </w:t>
      </w:r>
      <w:r w:rsidR="00945D5C" w:rsidRPr="00BF07E0">
        <w:t xml:space="preserve">VECs </w:t>
      </w:r>
      <w:r w:rsidRPr="00BF07E0">
        <w:t xml:space="preserve">are detached </w:t>
      </w:r>
      <w:r w:rsidR="000170FD" w:rsidRPr="00BF07E0">
        <w:t xml:space="preserve">and then swabbed off the </w:t>
      </w:r>
      <w:r w:rsidR="00945D5C" w:rsidRPr="00BF07E0">
        <w:t>surface of the valve leaflets</w:t>
      </w:r>
      <w:r w:rsidR="000170FD" w:rsidRPr="00BF07E0">
        <w:t>. T</w:t>
      </w:r>
      <w:r w:rsidR="00945D5C" w:rsidRPr="00BF07E0">
        <w:t xml:space="preserve">he </w:t>
      </w:r>
      <w:r w:rsidR="009E728C" w:rsidRPr="00BF07E0">
        <w:t>subsequent</w:t>
      </w:r>
      <w:r w:rsidR="00945D5C" w:rsidRPr="00BF07E0">
        <w:t xml:space="preserve"> digestion of the VICs that reside on the dense extracellular matrix of </w:t>
      </w:r>
      <w:r w:rsidR="009E728C" w:rsidRPr="00BF07E0">
        <w:t>the leaflet</w:t>
      </w:r>
      <w:r w:rsidR="000170FD" w:rsidRPr="00BF07E0">
        <w:t xml:space="preserve"> has much more wiggle room </w:t>
      </w:r>
      <w:r w:rsidR="00483D61" w:rsidRPr="00BF07E0">
        <w:t xml:space="preserve">for </w:t>
      </w:r>
      <w:r w:rsidR="000170FD" w:rsidRPr="00BF07E0">
        <w:t xml:space="preserve">duration </w:t>
      </w:r>
      <w:r w:rsidR="009E778A" w:rsidRPr="00BF07E0">
        <w:t>and strength</w:t>
      </w:r>
      <w:r w:rsidR="000170FD" w:rsidRPr="00BF07E0">
        <w:t>.</w:t>
      </w:r>
      <w:r w:rsidR="00120BFC" w:rsidRPr="00BF07E0">
        <w:t xml:space="preserve"> </w:t>
      </w:r>
      <w:r w:rsidR="00E422B5" w:rsidRPr="00BF07E0">
        <w:t>The</w:t>
      </w:r>
      <w:r w:rsidR="006E61DA" w:rsidRPr="00BF07E0">
        <w:t xml:space="preserve"> unbiased </w:t>
      </w:r>
      <w:r w:rsidR="003420EE" w:rsidRPr="00BF07E0">
        <w:t>tissue treatment</w:t>
      </w:r>
      <w:r w:rsidR="00340B86" w:rsidRPr="00BF07E0">
        <w:t xml:space="preserve"> </w:t>
      </w:r>
      <w:r w:rsidR="00E422B5" w:rsidRPr="00BF07E0">
        <w:t>described in this protocol</w:t>
      </w:r>
      <w:r w:rsidR="00340B86" w:rsidRPr="00BF07E0">
        <w:t xml:space="preserve"> allows the </w:t>
      </w:r>
      <w:r w:rsidR="003420EE" w:rsidRPr="00BF07E0">
        <w:t>isolation of the main two cell populations present in the valve leaflet</w:t>
      </w:r>
      <w:r w:rsidR="001D7587" w:rsidRPr="00BF07E0">
        <w:t>, VECs and VICs</w:t>
      </w:r>
      <w:r w:rsidR="003420EE" w:rsidRPr="00BF07E0">
        <w:t xml:space="preserve">. </w:t>
      </w:r>
      <w:r w:rsidR="00395835" w:rsidRPr="00BF07E0">
        <w:t>Although</w:t>
      </w:r>
      <w:r w:rsidR="00024C31" w:rsidRPr="00BF07E0">
        <w:t xml:space="preserve"> </w:t>
      </w:r>
      <w:r w:rsidR="003176CB" w:rsidRPr="00BF07E0">
        <w:t xml:space="preserve">a </w:t>
      </w:r>
      <w:r w:rsidR="00956066" w:rsidRPr="00BF07E0">
        <w:t>recent</w:t>
      </w:r>
      <w:r w:rsidR="007C2C27" w:rsidRPr="00BF07E0">
        <w:t xml:space="preserve"> </w:t>
      </w:r>
      <w:r w:rsidR="00C05B88" w:rsidRPr="00BF07E0">
        <w:t>single</w:t>
      </w:r>
      <w:r w:rsidR="004B6E54" w:rsidRPr="00BF07E0">
        <w:t xml:space="preserve"> cell transcriptome analysis </w:t>
      </w:r>
      <w:r w:rsidR="00DB7663" w:rsidRPr="00BF07E0">
        <w:t>has</w:t>
      </w:r>
      <w:r w:rsidR="004B6E54" w:rsidRPr="00BF07E0">
        <w:t xml:space="preserve"> shown</w:t>
      </w:r>
      <w:r w:rsidR="00C05B88" w:rsidRPr="00BF07E0">
        <w:t xml:space="preserve"> </w:t>
      </w:r>
      <w:r w:rsidR="003176CB" w:rsidRPr="00BF07E0">
        <w:t>the co-</w:t>
      </w:r>
      <w:r w:rsidR="000943FA" w:rsidRPr="00BF07E0">
        <w:t>existence</w:t>
      </w:r>
      <w:r w:rsidR="003176CB" w:rsidRPr="00BF07E0">
        <w:t xml:space="preserve"> of </w:t>
      </w:r>
      <w:r w:rsidR="008E5E7D" w:rsidRPr="00BF07E0">
        <w:t xml:space="preserve">at least </w:t>
      </w:r>
      <w:r w:rsidR="006C0834" w:rsidRPr="00BF07E0">
        <w:t xml:space="preserve">fourteen different cell </w:t>
      </w:r>
      <w:r w:rsidR="003176CB" w:rsidRPr="00BF07E0">
        <w:t>sub</w:t>
      </w:r>
      <w:r w:rsidR="006C0834" w:rsidRPr="00BF07E0">
        <w:t xml:space="preserve">types residing in the human valve, </w:t>
      </w:r>
      <w:r w:rsidR="007037C6" w:rsidRPr="00BF07E0">
        <w:t xml:space="preserve">including six non-valve </w:t>
      </w:r>
      <w:r w:rsidR="000943FA" w:rsidRPr="00BF07E0">
        <w:t>derived stromal cells in CAVD tissue</w:t>
      </w:r>
      <w:r w:rsidR="00456FCA" w:rsidRPr="00BF07E0">
        <w:fldChar w:fldCharType="begin">
          <w:fldData xml:space="preserve">PEVuZE5vdGU+PENpdGU+PEF1dGhvcj5YdTwvQXV0aG9yPjxZZWFyPjIwMjA8L1llYXI+PFJlY051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</w:fldData>
        </w:fldChar>
      </w:r>
      <w:r w:rsidR="00156DD5" w:rsidRPr="00BF07E0">
        <w:instrText xml:space="preserve"> ADDIN EN.CITE </w:instrText>
      </w:r>
      <w:r w:rsidR="00156DD5" w:rsidRPr="00BF07E0">
        <w:fldChar w:fldCharType="begin">
          <w:fldData xml:space="preserve">PEVuZE5vdGU+PENpdGU+PEF1dGhvcj5YdTwvQXV0aG9yPjxZZWFyPjIwMjA8L1llYXI+PFJlY051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</w:fldData>
        </w:fldChar>
      </w:r>
      <w:r w:rsidR="00156DD5" w:rsidRPr="00BF07E0">
        <w:instrText xml:space="preserve"> ADDIN EN.CITE.DATA </w:instrText>
      </w:r>
      <w:r w:rsidR="00156DD5" w:rsidRPr="00BF07E0">
        <w:fldChar w:fldCharType="end"/>
      </w:r>
      <w:r w:rsidR="00456FCA" w:rsidRPr="00BF07E0">
        <w:fldChar w:fldCharType="separate"/>
      </w:r>
      <w:r w:rsidR="00156DD5" w:rsidRPr="00BF07E0">
        <w:rPr>
          <w:noProof/>
          <w:vertAlign w:val="superscript"/>
        </w:rPr>
        <w:t>35</w:t>
      </w:r>
      <w:r w:rsidR="00456FCA" w:rsidRPr="00BF07E0">
        <w:fldChar w:fldCharType="end"/>
      </w:r>
      <w:r w:rsidR="00024C31" w:rsidRPr="00BF07E0">
        <w:t>,</w:t>
      </w:r>
      <w:r w:rsidR="00024C31" w:rsidRPr="00BF07E0" w:rsidDel="00C37D03">
        <w:t xml:space="preserve"> </w:t>
      </w:r>
      <w:r w:rsidR="001C479C" w:rsidRPr="00BF07E0">
        <w:t>this diversity</w:t>
      </w:r>
      <w:r w:rsidR="00C37D03" w:rsidRPr="00BF07E0">
        <w:t xml:space="preserve"> </w:t>
      </w:r>
      <w:r w:rsidR="00024C31" w:rsidRPr="00BF07E0">
        <w:t xml:space="preserve">may represent variations </w:t>
      </w:r>
      <w:r w:rsidR="00A1386D" w:rsidRPr="00BF07E0">
        <w:t xml:space="preserve">due </w:t>
      </w:r>
      <w:r w:rsidR="006E6948" w:rsidRPr="00BF07E0">
        <w:lastRenderedPageBreak/>
        <w:t xml:space="preserve">effects from processing and digesting these hardened tissues, or </w:t>
      </w:r>
      <w:r w:rsidR="004B0720" w:rsidRPr="00BF07E0">
        <w:t xml:space="preserve">it </w:t>
      </w:r>
      <w:r w:rsidR="006E6948" w:rsidRPr="00BF07E0">
        <w:t xml:space="preserve">may be due </w:t>
      </w:r>
      <w:r w:rsidR="00A1386D" w:rsidRPr="00BF07E0">
        <w:t>to</w:t>
      </w:r>
      <w:r w:rsidR="00024C31" w:rsidRPr="00BF07E0">
        <w:t xml:space="preserve"> different </w:t>
      </w:r>
      <w:r w:rsidR="00AE2984" w:rsidRPr="00BF07E0">
        <w:t>microenvironments</w:t>
      </w:r>
      <w:r w:rsidR="00024C31" w:rsidRPr="00BF07E0">
        <w:t xml:space="preserve"> </w:t>
      </w:r>
      <w:r w:rsidR="00B7187D" w:rsidRPr="00BF07E0">
        <w:t xml:space="preserve">to which the leaflet cells are exposed: VECs are exposed to two different </w:t>
      </w:r>
      <w:r w:rsidR="00A1386D" w:rsidRPr="00BF07E0">
        <w:t xml:space="preserve">blood </w:t>
      </w:r>
      <w:r w:rsidR="00717D59" w:rsidRPr="00BF07E0">
        <w:t xml:space="preserve">flows </w:t>
      </w:r>
      <w:r w:rsidR="00E63DE4" w:rsidRPr="00BF07E0">
        <w:t xml:space="preserve">while VICs are </w:t>
      </w:r>
      <w:r w:rsidR="00DA1F8D" w:rsidRPr="00BF07E0">
        <w:t>embedded</w:t>
      </w:r>
      <w:r w:rsidR="00E63DE4" w:rsidRPr="00BF07E0">
        <w:t xml:space="preserve"> in three different </w:t>
      </w:r>
      <w:r w:rsidR="00CF54C7" w:rsidRPr="00BF07E0">
        <w:t>extracellular matrix</w:t>
      </w:r>
      <w:r w:rsidR="001E77DB" w:rsidRPr="00BF07E0">
        <w:t xml:space="preserve"> stratums</w:t>
      </w:r>
      <w:r w:rsidR="00F83F81" w:rsidRPr="00BF07E0">
        <w:fldChar w:fldCharType="begin">
          <w:fldData xml:space="preserve">PEVuZE5vdGU+PENpdGU+PEF1dGhvcj5MZW9wb2xkPC9BdXRob3I+PFllYXI+MjAxMjwvWWVhcj48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</w:fldData>
        </w:fldChar>
      </w:r>
      <w:r w:rsidR="00221F8D" w:rsidRPr="00BF07E0">
        <w:instrText xml:space="preserve"> ADDIN EN.CITE </w:instrText>
      </w:r>
      <w:r w:rsidR="00221F8D" w:rsidRPr="00BF07E0">
        <w:fldChar w:fldCharType="begin">
          <w:fldData xml:space="preserve">PEVuZE5vdGU+PENpdGU+PEF1dGhvcj5MZW9wb2xkPC9BdXRob3I+PFllYXI+MjAxMjwvWWVhcj48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</w:fldData>
        </w:fldChar>
      </w:r>
      <w:r w:rsidR="00221F8D" w:rsidRPr="00BF07E0">
        <w:instrText xml:space="preserve"> ADDIN EN.CITE.DATA </w:instrText>
      </w:r>
      <w:r w:rsidR="00221F8D" w:rsidRPr="00BF07E0">
        <w:fldChar w:fldCharType="end"/>
      </w:r>
      <w:r w:rsidR="00F83F81" w:rsidRPr="00BF07E0">
        <w:fldChar w:fldCharType="separate"/>
      </w:r>
      <w:r w:rsidR="00221F8D" w:rsidRPr="00BF07E0">
        <w:rPr>
          <w:vertAlign w:val="superscript"/>
        </w:rPr>
        <w:t>8,9</w:t>
      </w:r>
      <w:r w:rsidR="00F83F81" w:rsidRPr="00BF07E0">
        <w:fldChar w:fldCharType="end"/>
      </w:r>
      <w:r w:rsidR="00CF54C7" w:rsidRPr="00BF07E0">
        <w:t>.</w:t>
      </w:r>
      <w:r w:rsidR="00E77F7C" w:rsidRPr="00BF07E0">
        <w:t xml:space="preserve"> </w:t>
      </w:r>
      <w:r w:rsidR="00CA1B90" w:rsidRPr="00BF07E0">
        <w:t>Th</w:t>
      </w:r>
      <w:r w:rsidR="00BC1FE1" w:rsidRPr="00BF07E0">
        <w:t>e</w:t>
      </w:r>
      <w:r w:rsidR="000620B9" w:rsidRPr="00BF07E0">
        <w:t xml:space="preserve"> </w:t>
      </w:r>
      <w:r w:rsidR="00DA1F8D" w:rsidRPr="00BF07E0">
        <w:t>large-scale</w:t>
      </w:r>
      <w:r w:rsidR="00E77F7C" w:rsidRPr="00BF07E0">
        <w:t xml:space="preserve"> </w:t>
      </w:r>
      <w:r w:rsidR="00DA1F8D" w:rsidRPr="00BF07E0">
        <w:t>isolation</w:t>
      </w:r>
      <w:r w:rsidR="00E77F7C" w:rsidRPr="00BF07E0">
        <w:t xml:space="preserve"> </w:t>
      </w:r>
      <w:r w:rsidR="000620B9" w:rsidRPr="00BF07E0">
        <w:t xml:space="preserve">protocol and analysis </w:t>
      </w:r>
      <w:r w:rsidR="00BC1FE1" w:rsidRPr="00BF07E0">
        <w:t xml:space="preserve">described herein </w:t>
      </w:r>
      <w:r w:rsidR="000620B9" w:rsidRPr="00BF07E0">
        <w:t xml:space="preserve">ensure that </w:t>
      </w:r>
      <w:r w:rsidR="003F794C" w:rsidRPr="00BF07E0">
        <w:t xml:space="preserve">over 90% of VECs and VICs correspond to </w:t>
      </w:r>
      <w:r w:rsidR="00685507" w:rsidRPr="00BF07E0">
        <w:t>their</w:t>
      </w:r>
      <w:r w:rsidR="004210A8" w:rsidRPr="00BF07E0">
        <w:t xml:space="preserve"> </w:t>
      </w:r>
      <w:r w:rsidR="00CF54C7" w:rsidRPr="00BF07E0">
        <w:t xml:space="preserve">main </w:t>
      </w:r>
      <w:r w:rsidR="003F794C" w:rsidRPr="00BF07E0">
        <w:t>phenotype</w:t>
      </w:r>
      <w:r w:rsidR="002E6DC0" w:rsidRPr="00BF07E0">
        <w:t xml:space="preserve">. Although </w:t>
      </w:r>
      <w:r w:rsidR="00BF1E1C" w:rsidRPr="00BF07E0">
        <w:t xml:space="preserve">a degree </w:t>
      </w:r>
      <w:r w:rsidR="009612CC" w:rsidRPr="00BF07E0">
        <w:t>of</w:t>
      </w:r>
      <w:r w:rsidR="00BF1E1C" w:rsidRPr="00BF07E0">
        <w:t xml:space="preserve"> </w:t>
      </w:r>
      <w:r w:rsidR="00923120" w:rsidRPr="00BF07E0">
        <w:t>heterogenicity</w:t>
      </w:r>
      <w:r w:rsidR="00BF1E1C" w:rsidRPr="00BF07E0">
        <w:t xml:space="preserve"> may be found, it does not affect the </w:t>
      </w:r>
      <w:r w:rsidR="00A86C02" w:rsidRPr="00BF07E0">
        <w:t xml:space="preserve">general outcomes </w:t>
      </w:r>
      <w:r w:rsidR="00F62D50" w:rsidRPr="00BF07E0">
        <w:t>of</w:t>
      </w:r>
      <w:r w:rsidR="00A86C02" w:rsidRPr="00BF07E0">
        <w:t xml:space="preserve"> the study of VEC and VIC homeostasi</w:t>
      </w:r>
      <w:r w:rsidR="003E447B" w:rsidRPr="00BF07E0">
        <w:t>s</w:t>
      </w:r>
      <w:r w:rsidR="003E447B" w:rsidRPr="00BF07E0">
        <w:fldChar w:fldCharType="begin">
          <w:fldData xml:space="preserve">PEVuZE5vdGU+PENpdGU+PEF1dGhvcj5SYWphbWFubmFuPC9BdXRob3I+PFllYXI+MjAxMTwvWWVh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</w:fldData>
        </w:fldChar>
      </w:r>
      <w:r w:rsidR="00F83F81" w:rsidRPr="00BF07E0">
        <w:instrText xml:space="preserve"> ADDIN EN.CITE </w:instrText>
      </w:r>
      <w:r w:rsidR="00F83F81" w:rsidRPr="00BF07E0">
        <w:fldChar w:fldCharType="begin">
          <w:fldData xml:space="preserve">PEVuZE5vdGU+PENpdGU+PEF1dGhvcj5SYWphbWFubmFuPC9BdXRob3I+PFllYXI+MjAxMTwvWWVh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</w:fldData>
        </w:fldChar>
      </w:r>
      <w:r w:rsidR="00F83F81" w:rsidRPr="00BF07E0">
        <w:instrText xml:space="preserve"> ADDIN EN.CITE.DATA </w:instrText>
      </w:r>
      <w:r w:rsidR="00F83F81" w:rsidRPr="00BF07E0">
        <w:fldChar w:fldCharType="end"/>
      </w:r>
      <w:r w:rsidR="003E447B" w:rsidRPr="00BF07E0">
        <w:fldChar w:fldCharType="separate"/>
      </w:r>
      <w:r w:rsidR="00F83F81" w:rsidRPr="00BF07E0">
        <w:rPr>
          <w:vertAlign w:val="superscript"/>
        </w:rPr>
        <w:t>8,9,13-16</w:t>
      </w:r>
      <w:r w:rsidR="003E447B" w:rsidRPr="00BF07E0">
        <w:fldChar w:fldCharType="end"/>
      </w:r>
      <w:r w:rsidR="003E447B" w:rsidRPr="00BF07E0">
        <w:t>.</w:t>
      </w:r>
    </w:p>
    <w:p w14:paraId="55E5B38D" w14:textId="77777777" w:rsidR="009E1136" w:rsidRPr="00BF07E0" w:rsidRDefault="009E1136" w:rsidP="008754B4"/>
    <w:p w14:paraId="03CEF4B2" w14:textId="4F654570" w:rsidR="001B77AD" w:rsidRPr="00BF07E0" w:rsidRDefault="00660431" w:rsidP="008754B4">
      <w:r w:rsidRPr="00BF07E0">
        <w:t xml:space="preserve">It is also important to note that </w:t>
      </w:r>
      <w:r w:rsidR="00DD37A0" w:rsidRPr="00BF07E0">
        <w:t xml:space="preserve">patients and their </w:t>
      </w:r>
      <w:r w:rsidRPr="00BF07E0">
        <w:t>valve tissues</w:t>
      </w:r>
      <w:r w:rsidR="00214E33" w:rsidRPr="00BF07E0">
        <w:t>, and thus the cell lines procured from them, are not identical. Genetics,</w:t>
      </w:r>
      <w:r w:rsidR="00FC7B27" w:rsidRPr="00BF07E0">
        <w:t xml:space="preserve"> </w:t>
      </w:r>
      <w:r w:rsidR="00214E33" w:rsidRPr="00BF07E0">
        <w:t xml:space="preserve">co-morbidities, </w:t>
      </w:r>
      <w:r w:rsidR="008F6E31" w:rsidRPr="00BF07E0">
        <w:t>handling during surgery</w:t>
      </w:r>
      <w:r w:rsidR="00970A45" w:rsidRPr="00BF07E0">
        <w:t xml:space="preserve"> and </w:t>
      </w:r>
      <w:r w:rsidR="0097401C" w:rsidRPr="00BF07E0">
        <w:t>processing</w:t>
      </w:r>
      <w:r w:rsidR="00970A45" w:rsidRPr="00BF07E0">
        <w:t>, and</w:t>
      </w:r>
      <w:r w:rsidR="0097401C" w:rsidRPr="00BF07E0">
        <w:t xml:space="preserve"> freshness of digestion solution ingredients may </w:t>
      </w:r>
      <w:r w:rsidR="00210CA0" w:rsidRPr="00BF07E0">
        <w:t xml:space="preserve">affect the growth rate and even perhaps the behavior or phenotype of the cells isolated. </w:t>
      </w:r>
      <w:r w:rsidR="008B0AC8" w:rsidRPr="00BF07E0">
        <w:t>W</w:t>
      </w:r>
      <w:r w:rsidR="005E7A20" w:rsidRPr="00BF07E0">
        <w:t xml:space="preserve">hile </w:t>
      </w:r>
      <w:r w:rsidR="299A5A66" w:rsidRPr="00BF07E0">
        <w:t>th</w:t>
      </w:r>
      <w:r w:rsidR="00F62D50" w:rsidRPr="00BF07E0">
        <w:t>e</w:t>
      </w:r>
      <w:r w:rsidR="299A5A66" w:rsidRPr="00BF07E0">
        <w:t xml:space="preserve"> present study </w:t>
      </w:r>
      <w:r w:rsidR="375F303F" w:rsidRPr="00BF07E0">
        <w:t xml:space="preserve">demonstrates </w:t>
      </w:r>
      <w:r w:rsidR="3468A3C0" w:rsidRPr="00BF07E0">
        <w:t xml:space="preserve">the </w:t>
      </w:r>
      <w:r w:rsidR="009F68EF" w:rsidRPr="00BF07E0">
        <w:t>ability</w:t>
      </w:r>
      <w:r w:rsidR="005E7A20" w:rsidRPr="00BF07E0">
        <w:t xml:space="preserve"> to yield </w:t>
      </w:r>
      <w:r w:rsidR="008D122D" w:rsidRPr="00BF07E0">
        <w:t xml:space="preserve">a </w:t>
      </w:r>
      <w:r w:rsidR="005E7A20" w:rsidRPr="00BF07E0">
        <w:t xml:space="preserve">sufficient </w:t>
      </w:r>
      <w:r w:rsidR="008D122D" w:rsidRPr="00BF07E0">
        <w:t xml:space="preserve">number of </w:t>
      </w:r>
      <w:r w:rsidR="005E7A20" w:rsidRPr="00BF07E0">
        <w:t xml:space="preserve">viable cells with this procedure, </w:t>
      </w:r>
      <w:r w:rsidR="008C1903" w:rsidRPr="00BF07E0">
        <w:t xml:space="preserve">there may be innate </w:t>
      </w:r>
      <w:r w:rsidR="005C3EDF" w:rsidRPr="00BF07E0">
        <w:t xml:space="preserve">or induced </w:t>
      </w:r>
      <w:r w:rsidR="008C1903" w:rsidRPr="00BF07E0">
        <w:t>differences in</w:t>
      </w:r>
      <w:r w:rsidR="005C3EDF" w:rsidRPr="00BF07E0">
        <w:t xml:space="preserve"> </w:t>
      </w:r>
      <w:r w:rsidR="008C1903" w:rsidRPr="00BF07E0">
        <w:t xml:space="preserve">these cell lines that may impact downstream </w:t>
      </w:r>
      <w:r w:rsidR="008E7577" w:rsidRPr="00BF07E0">
        <w:t>experimentation</w:t>
      </w:r>
      <w:r w:rsidR="00D07AC3" w:rsidRPr="00BF07E0">
        <w:t>.</w:t>
      </w:r>
      <w:r w:rsidR="005E7A20" w:rsidRPr="00BF07E0">
        <w:t xml:space="preserve"> </w:t>
      </w:r>
      <w:r w:rsidR="00C92E02" w:rsidRPr="00BF07E0">
        <w:t xml:space="preserve">It is often difficult to know precisely </w:t>
      </w:r>
      <w:r w:rsidR="00F62D50" w:rsidRPr="00BF07E0">
        <w:t>the time</w:t>
      </w:r>
      <w:r w:rsidR="00A569BE" w:rsidRPr="00BF07E0">
        <w:t xml:space="preserve"> since</w:t>
      </w:r>
      <w:r w:rsidR="00C92E02" w:rsidRPr="00BF07E0">
        <w:t xml:space="preserve"> the tissue has been removed from the patient or </w:t>
      </w:r>
      <w:r w:rsidR="004626AA" w:rsidRPr="00BF07E0">
        <w:t>donor</w:t>
      </w:r>
      <w:r w:rsidR="00C92E02" w:rsidRPr="00BF07E0">
        <w:t xml:space="preserve">, and </w:t>
      </w:r>
      <w:r w:rsidR="004626AA" w:rsidRPr="00BF07E0">
        <w:t xml:space="preserve">particularly </w:t>
      </w:r>
      <w:r w:rsidR="00C92E02" w:rsidRPr="00BF07E0">
        <w:t xml:space="preserve">in the case of the latter, </w:t>
      </w:r>
      <w:r w:rsidR="000F0FAB" w:rsidRPr="00BF07E0">
        <w:t>the time</w:t>
      </w:r>
      <w:r w:rsidR="00C92E02" w:rsidRPr="00BF07E0">
        <w:t xml:space="preserve"> since circulation </w:t>
      </w:r>
      <w:r w:rsidR="009C3A70" w:rsidRPr="00BF07E0">
        <w:t>has stopped</w:t>
      </w:r>
      <w:r w:rsidR="009456C9" w:rsidRPr="00BF07E0">
        <w:t>. Further,</w:t>
      </w:r>
      <w:r w:rsidR="00C92E02" w:rsidRPr="00BF07E0">
        <w:t xml:space="preserve"> there is </w:t>
      </w:r>
      <w:r w:rsidR="002E0EF5" w:rsidRPr="00BF07E0">
        <w:t xml:space="preserve">inherent </w:t>
      </w:r>
      <w:r w:rsidR="00C92E02" w:rsidRPr="00BF07E0">
        <w:t xml:space="preserve">variability </w:t>
      </w:r>
      <w:r w:rsidR="000F0FAB" w:rsidRPr="00BF07E0">
        <w:t>among</w:t>
      </w:r>
      <w:r w:rsidR="002E0EF5" w:rsidRPr="00BF07E0">
        <w:t xml:space="preserve"> tissues regarding </w:t>
      </w:r>
      <w:r w:rsidR="009E778A" w:rsidRPr="00BF07E0">
        <w:t xml:space="preserve">the </w:t>
      </w:r>
      <w:r w:rsidR="00C92E02" w:rsidRPr="00BF07E0">
        <w:t>number of viable valve cells obtained</w:t>
      </w:r>
      <w:r w:rsidR="002E0EF5" w:rsidRPr="00BF07E0">
        <w:t xml:space="preserve">, the proliferative capacity of the cells, and the retention of cell phenotype. </w:t>
      </w:r>
      <w:r w:rsidR="008E7577" w:rsidRPr="00BF07E0">
        <w:t>C</w:t>
      </w:r>
      <w:r w:rsidR="00C93F73" w:rsidRPr="00BF07E0">
        <w:t xml:space="preserve">ell lines may harbor genetic mutations – either congenital or somatic – </w:t>
      </w:r>
      <w:r w:rsidR="00A16ADF" w:rsidRPr="00BF07E0">
        <w:t xml:space="preserve">of which </w:t>
      </w:r>
      <w:r w:rsidR="00C93F73" w:rsidRPr="00BF07E0">
        <w:t>the physician and research team are unaware</w:t>
      </w:r>
      <w:r w:rsidR="00260753" w:rsidRPr="00BF07E0">
        <w:t>, and the remodel</w:t>
      </w:r>
      <w:r w:rsidR="00970A45" w:rsidRPr="00BF07E0">
        <w:t>ing</w:t>
      </w:r>
      <w:r w:rsidR="00260753" w:rsidRPr="00BF07E0">
        <w:t xml:space="preserve"> and subsequent handling of the tissues may also </w:t>
      </w:r>
      <w:r w:rsidR="00D842DF" w:rsidRPr="00BF07E0">
        <w:t>modify the cell phenotype or even epigenetics</w:t>
      </w:r>
      <w:r w:rsidR="00C93F73" w:rsidRPr="00BF07E0">
        <w:t>.</w:t>
      </w:r>
      <w:r w:rsidR="00C93F73" w:rsidRPr="00BF07E0" w:rsidDel="002E0EF5">
        <w:t xml:space="preserve"> </w:t>
      </w:r>
      <w:r w:rsidR="009C3A70" w:rsidRPr="00BF07E0">
        <w:t xml:space="preserve">As such, for all experiments in which these primary human cells are used, it is </w:t>
      </w:r>
      <w:r w:rsidR="00D842DF" w:rsidRPr="00BF07E0">
        <w:t xml:space="preserve">absolutely </w:t>
      </w:r>
      <w:r w:rsidR="009C3A70" w:rsidRPr="00BF07E0">
        <w:t>essential that biological replicates – i</w:t>
      </w:r>
      <w:r w:rsidR="000D0A9F" w:rsidRPr="00BF07E0">
        <w:t>.</w:t>
      </w:r>
      <w:r w:rsidR="009C3A70" w:rsidRPr="00BF07E0">
        <w:t>e</w:t>
      </w:r>
      <w:r w:rsidR="000D0A9F" w:rsidRPr="00BF07E0">
        <w:t>.</w:t>
      </w:r>
      <w:r w:rsidR="009E778A" w:rsidRPr="00BF07E0">
        <w:t>,</w:t>
      </w:r>
      <w:r w:rsidR="009C3A70" w:rsidRPr="00BF07E0">
        <w:t xml:space="preserve"> cell lines obtained from different patients – be used</w:t>
      </w:r>
      <w:r w:rsidR="00C93F73" w:rsidRPr="00BF07E0">
        <w:t>, despite the substantial time and cost they incur</w:t>
      </w:r>
      <w:r w:rsidR="009C3A70" w:rsidRPr="00BF07E0">
        <w:t>.</w:t>
      </w:r>
      <w:r w:rsidR="00EE740A" w:rsidRPr="00BF07E0">
        <w:t xml:space="preserve"> This </w:t>
      </w:r>
      <w:r w:rsidR="009456C9" w:rsidRPr="00BF07E0">
        <w:t xml:space="preserve">helps ensure that </w:t>
      </w:r>
      <w:r w:rsidR="00EE740A" w:rsidRPr="00BF07E0">
        <w:t xml:space="preserve">any results </w:t>
      </w:r>
      <w:r w:rsidR="009456C9" w:rsidRPr="00BF07E0">
        <w:t xml:space="preserve">are not </w:t>
      </w:r>
      <w:r w:rsidR="00EE740A" w:rsidRPr="00BF07E0">
        <w:t>due to confound</w:t>
      </w:r>
      <w:r w:rsidR="002E0EF5" w:rsidRPr="00BF07E0">
        <w:t>ing</w:t>
      </w:r>
      <w:r w:rsidR="00EE740A" w:rsidRPr="00BF07E0">
        <w:t xml:space="preserve"> effects </w:t>
      </w:r>
      <w:r w:rsidR="00A569BE" w:rsidRPr="00BF07E0">
        <w:t xml:space="preserve">from </w:t>
      </w:r>
      <w:r w:rsidR="00EE740A" w:rsidRPr="00BF07E0">
        <w:t xml:space="preserve">the procurement and processing of the tissue. </w:t>
      </w:r>
      <w:r w:rsidR="00C93F73" w:rsidRPr="00BF07E0">
        <w:t xml:space="preserve">The variable </w:t>
      </w:r>
      <w:r w:rsidR="00EE740A" w:rsidRPr="00BF07E0">
        <w:t xml:space="preserve">proliferation rate of different cell lines </w:t>
      </w:r>
      <w:r w:rsidR="00C93F73" w:rsidRPr="00BF07E0">
        <w:t xml:space="preserve">can be </w:t>
      </w:r>
      <w:r w:rsidR="00EE740A" w:rsidRPr="00BF07E0">
        <w:t xml:space="preserve">adjusted for by either </w:t>
      </w:r>
      <w:r w:rsidR="00A57E45" w:rsidRPr="00BF07E0">
        <w:t>collecting</w:t>
      </w:r>
      <w:r w:rsidR="00EE740A" w:rsidRPr="00BF07E0">
        <w:t xml:space="preserve"> cells in experiments a</w:t>
      </w:r>
      <w:r w:rsidR="00A569BE" w:rsidRPr="00BF07E0">
        <w:t>t</w:t>
      </w:r>
      <w:r w:rsidR="00EE740A" w:rsidRPr="00BF07E0">
        <w:t xml:space="preserve"> different </w:t>
      </w:r>
      <w:r w:rsidR="00E50264" w:rsidRPr="00BF07E0">
        <w:t>times or</w:t>
      </w:r>
      <w:r w:rsidR="00EE740A" w:rsidRPr="00BF07E0">
        <w:t xml:space="preserve"> seeding cells for experiment</w:t>
      </w:r>
      <w:r w:rsidR="00C93F73" w:rsidRPr="00BF07E0">
        <w:t>s</w:t>
      </w:r>
      <w:r w:rsidR="00EE740A" w:rsidRPr="00BF07E0">
        <w:t xml:space="preserve"> a</w:t>
      </w:r>
      <w:r w:rsidR="00083798" w:rsidRPr="00BF07E0">
        <w:t>t</w:t>
      </w:r>
      <w:r w:rsidR="00EE740A" w:rsidRPr="00BF07E0">
        <w:t xml:space="preserve"> different densities; no one answer is best for all experimental designs. </w:t>
      </w:r>
      <w:r w:rsidR="001B77AD" w:rsidRPr="00BF07E0">
        <w:t xml:space="preserve">While the </w:t>
      </w:r>
      <w:r w:rsidR="005E779B" w:rsidRPr="00BF07E0">
        <w:t xml:space="preserve">complications </w:t>
      </w:r>
      <w:r w:rsidR="001B77AD" w:rsidRPr="00BF07E0">
        <w:t>are not insignificant, the use of primary human control and CAVD tissue</w:t>
      </w:r>
      <w:r w:rsidR="00C93F73" w:rsidRPr="00BF07E0">
        <w:t>-</w:t>
      </w:r>
      <w:r w:rsidR="001B77AD" w:rsidRPr="00BF07E0">
        <w:t xml:space="preserve">derived cell lines </w:t>
      </w:r>
      <w:r w:rsidR="00D25B27" w:rsidRPr="00BF07E0">
        <w:t xml:space="preserve">for in vitro and ex vivo experimental models </w:t>
      </w:r>
      <w:r w:rsidR="005E779B" w:rsidRPr="00BF07E0">
        <w:t xml:space="preserve">is essential </w:t>
      </w:r>
      <w:r w:rsidR="00D25B27" w:rsidRPr="00BF07E0">
        <w:t xml:space="preserve">for defining the initiating factors and propagating processes that drive CAVD pathogenesis. </w:t>
      </w:r>
    </w:p>
    <w:p w14:paraId="0BEB38EC" w14:textId="77777777" w:rsidR="006E4797" w:rsidRPr="00BF07E0" w:rsidRDefault="006E4797" w:rsidP="008754B4">
      <w:bookmarkStart w:id="2" w:name="2s8eyo1" w:colFirst="0" w:colLast="0"/>
      <w:bookmarkEnd w:id="2"/>
    </w:p>
    <w:p w14:paraId="59F37CC4" w14:textId="0C9E9930" w:rsidR="006E4797" w:rsidRPr="00BF07E0" w:rsidRDefault="00551D82" w:rsidP="008754B4">
      <w:pPr>
        <w:pBdr>
          <w:top w:val="nil"/>
          <w:left w:val="nil"/>
          <w:bottom w:val="nil"/>
          <w:right w:val="nil"/>
          <w:between w:val="nil"/>
        </w:pBdr>
      </w:pPr>
      <w:r w:rsidRPr="00BF07E0">
        <w:rPr>
          <w:b/>
        </w:rPr>
        <w:t>ACKNOWLEDGMENTS:</w:t>
      </w:r>
    </w:p>
    <w:p w14:paraId="007DD0BB" w14:textId="4388B582" w:rsidR="00622DD4" w:rsidRPr="00BF07E0" w:rsidRDefault="00C00379" w:rsidP="001832A4">
      <w:pPr>
        <w:pStyle w:val="ListParagraph"/>
        <w:ind w:left="0"/>
      </w:pPr>
      <w:r w:rsidRPr="00BF07E0">
        <w:t xml:space="preserve">We would like to thank Jason Dobbins for insightful discussion and critical reading of this manuscript. We would like to acknowledge </w:t>
      </w:r>
      <w:r w:rsidR="005F40B0" w:rsidRPr="00BF07E0">
        <w:t xml:space="preserve">the Center for Organ Recovery and Education </w:t>
      </w:r>
      <w:r w:rsidRPr="00BF07E0">
        <w:t xml:space="preserve">for their help and </w:t>
      </w:r>
      <w:r w:rsidR="00C537EE" w:rsidRPr="00BF07E0">
        <w:t>support and</w:t>
      </w:r>
      <w:r w:rsidRPr="00BF07E0">
        <w:t xml:space="preserve"> thank tissue donors and their families for making this study possible.</w:t>
      </w:r>
      <w:r w:rsidR="004B7A54" w:rsidRPr="00BF07E0">
        <w:t xml:space="preserve"> </w:t>
      </w:r>
      <w:r w:rsidR="00622DD4">
        <w:t>All pa</w:t>
      </w:r>
      <w:r w:rsidR="00622DD4" w:rsidRPr="00517F06">
        <w:t>tient samples are collected from individuals enrolled in studies approved by the institutional review board of the University of Pittsburgh in accordance with the Declaration of Helsinki. Cadaveric tissues obtained via the Center for Organ Recovery and Education (CORE) were approved by the University of Pittsburgh Committee for Oversight of Research and Clinical Training Involving Decedents (CORID).</w:t>
      </w:r>
    </w:p>
    <w:p w14:paraId="1895EB8D" w14:textId="75BD503A" w:rsidR="00C00379" w:rsidRPr="00BF07E0" w:rsidRDefault="00C00379" w:rsidP="008754B4">
      <w:r w:rsidRPr="00BF07E0">
        <w:t>Some figures created with Biorender.com.</w:t>
      </w:r>
    </w:p>
    <w:p w14:paraId="07EC1025" w14:textId="77777777" w:rsidR="00C00379" w:rsidRPr="00BF07E0" w:rsidRDefault="00C00379" w:rsidP="008754B4"/>
    <w:p w14:paraId="6D064C88" w14:textId="2A0A1E25" w:rsidR="006E4797" w:rsidRPr="00BF07E0" w:rsidRDefault="006F31A9" w:rsidP="008754B4">
      <w:r w:rsidRPr="00BF07E0">
        <w:t>CS</w:t>
      </w:r>
      <w:r w:rsidR="00400E4B" w:rsidRPr="00BF07E0">
        <w:t>H is</w:t>
      </w:r>
      <w:r w:rsidR="00E56991" w:rsidRPr="00BF07E0">
        <w:t xml:space="preserve"> </w:t>
      </w:r>
      <w:r w:rsidR="008109CB" w:rsidRPr="00BF07E0">
        <w:t>supported by the National Heart, Lung, and Blood Institute K22 HL117917</w:t>
      </w:r>
      <w:r w:rsidR="00E6671B" w:rsidRPr="00BF07E0">
        <w:t xml:space="preserve"> and</w:t>
      </w:r>
      <w:r w:rsidR="008109CB" w:rsidRPr="00BF07E0">
        <w:t xml:space="preserve"> R01 HL142932, the American Heart Association 20IPA35260111</w:t>
      </w:r>
      <w:r w:rsidR="004C273B" w:rsidRPr="00BF07E0">
        <w:t>.</w:t>
      </w:r>
    </w:p>
    <w:p w14:paraId="25B2FBBD" w14:textId="77777777" w:rsidR="006E4797" w:rsidRPr="00BF07E0" w:rsidRDefault="006E4797" w:rsidP="008754B4">
      <w:pPr>
        <w:rPr>
          <w:b/>
        </w:rPr>
      </w:pPr>
    </w:p>
    <w:p w14:paraId="5E703EBA" w14:textId="6EDCDC28" w:rsidR="006E4797" w:rsidRPr="00BF07E0" w:rsidRDefault="00551D82" w:rsidP="008754B4">
      <w:pPr>
        <w:pBdr>
          <w:top w:val="nil"/>
          <w:left w:val="nil"/>
          <w:bottom w:val="nil"/>
          <w:right w:val="nil"/>
          <w:between w:val="nil"/>
        </w:pBdr>
      </w:pPr>
      <w:r w:rsidRPr="00BF07E0">
        <w:rPr>
          <w:b/>
        </w:rPr>
        <w:lastRenderedPageBreak/>
        <w:t>DISCLOSURES:</w:t>
      </w:r>
    </w:p>
    <w:p w14:paraId="132340D6" w14:textId="68112D1B" w:rsidR="006E4797" w:rsidRPr="00BF07E0" w:rsidRDefault="00362EFC" w:rsidP="008754B4">
      <w:r w:rsidRPr="00BF07E0">
        <w:t xml:space="preserve">IS receives institutional research support from Atricure and Medtronic and serves as a consultant for Medtronic Vascular. None of these conflicts are related to this work. All other </w:t>
      </w:r>
      <w:r w:rsidR="00053BE1" w:rsidRPr="00BF07E0">
        <w:t>Authors have nothing to disclose</w:t>
      </w:r>
      <w:r w:rsidR="00C00379" w:rsidRPr="00BF07E0">
        <w:t>.</w:t>
      </w:r>
    </w:p>
    <w:p w14:paraId="4A7B0E5C" w14:textId="77777777" w:rsidR="006E4797" w:rsidRPr="00BF07E0" w:rsidRDefault="006E4797" w:rsidP="008754B4"/>
    <w:p w14:paraId="6DE2B73C" w14:textId="2E8735A2" w:rsidR="006E4797" w:rsidRPr="00BF07E0" w:rsidRDefault="00551D82" w:rsidP="008754B4">
      <w:pPr>
        <w:rPr>
          <w:b/>
        </w:rPr>
      </w:pPr>
      <w:r w:rsidRPr="00BF07E0">
        <w:rPr>
          <w:b/>
        </w:rPr>
        <w:t>REFERENCES:</w:t>
      </w:r>
      <w:r w:rsidRPr="00BF07E0">
        <w:t xml:space="preserve"> </w:t>
      </w:r>
    </w:p>
    <w:p w14:paraId="738C51C9" w14:textId="102C9E7A" w:rsidR="00156DD5" w:rsidRPr="00BF07E0" w:rsidRDefault="002C1859" w:rsidP="008754B4">
      <w:pPr>
        <w:pStyle w:val="EndNoteBibliography"/>
        <w:rPr>
          <w:noProof/>
        </w:rPr>
      </w:pPr>
      <w:r w:rsidRPr="00BF07E0">
        <w:fldChar w:fldCharType="begin"/>
      </w:r>
      <w:r w:rsidRPr="00BF07E0">
        <w:instrText xml:space="preserve"> ADDIN EN.REFLIST </w:instrText>
      </w:r>
      <w:r w:rsidRPr="00BF07E0">
        <w:fldChar w:fldCharType="separate"/>
      </w:r>
      <w:r w:rsidR="00156DD5" w:rsidRPr="00BF07E0">
        <w:rPr>
          <w:noProof/>
        </w:rPr>
        <w:t>1</w:t>
      </w:r>
      <w:r w:rsidR="00156DD5" w:rsidRPr="00BF07E0">
        <w:rPr>
          <w:noProof/>
        </w:rPr>
        <w:tab/>
        <w:t>Lamprea-Montealegre, J. A.</w:t>
      </w:r>
      <w:r w:rsidR="00DC4002">
        <w:rPr>
          <w:noProof/>
        </w:rPr>
        <w:t>,</w:t>
      </w:r>
      <w:r w:rsidR="00156DD5" w:rsidRPr="00BF07E0">
        <w:rPr>
          <w:noProof/>
        </w:rPr>
        <w:t xml:space="preserve"> Otto, C. M. Health</w:t>
      </w:r>
      <w:r w:rsidR="00DC4002" w:rsidRPr="00BF07E0">
        <w:rPr>
          <w:noProof/>
        </w:rPr>
        <w:t xml:space="preserve"> behaviors and calcific aortic valve dis</w:t>
      </w:r>
      <w:r w:rsidR="00156DD5" w:rsidRPr="00BF07E0">
        <w:rPr>
          <w:noProof/>
        </w:rPr>
        <w:t xml:space="preserve">ease. </w:t>
      </w:r>
      <w:r w:rsidR="00156DD5" w:rsidRPr="00BF07E0">
        <w:rPr>
          <w:i/>
          <w:noProof/>
        </w:rPr>
        <w:t>J</w:t>
      </w:r>
      <w:r w:rsidR="00DC4002">
        <w:rPr>
          <w:i/>
          <w:noProof/>
        </w:rPr>
        <w:t>ournal of</w:t>
      </w:r>
      <w:r w:rsidR="00156DD5" w:rsidRPr="00BF07E0">
        <w:rPr>
          <w:i/>
          <w:noProof/>
        </w:rPr>
        <w:t xml:space="preserve"> Am</w:t>
      </w:r>
      <w:r w:rsidR="00DC4002">
        <w:rPr>
          <w:i/>
          <w:noProof/>
        </w:rPr>
        <w:t>ercan</w:t>
      </w:r>
      <w:r w:rsidR="00156DD5" w:rsidRPr="00BF07E0">
        <w:rPr>
          <w:i/>
          <w:noProof/>
        </w:rPr>
        <w:t xml:space="preserve"> Heart Assoc</w:t>
      </w:r>
      <w:r w:rsidR="00DC4002">
        <w:rPr>
          <w:i/>
          <w:noProof/>
        </w:rPr>
        <w:t>iation.</w:t>
      </w:r>
      <w:r w:rsidR="00156DD5" w:rsidRPr="00BF07E0">
        <w:rPr>
          <w:noProof/>
        </w:rPr>
        <w:t xml:space="preserve"> </w:t>
      </w:r>
      <w:r w:rsidR="00156DD5" w:rsidRPr="00BF07E0">
        <w:rPr>
          <w:b/>
          <w:noProof/>
        </w:rPr>
        <w:t>7</w:t>
      </w:r>
      <w:r w:rsidR="00156DD5" w:rsidRPr="00BF07E0">
        <w:rPr>
          <w:noProof/>
        </w:rPr>
        <w:t>, (2018).</w:t>
      </w:r>
    </w:p>
    <w:p w14:paraId="75BF3B16" w14:textId="1AB39163" w:rsidR="00156DD5" w:rsidRPr="00BF07E0" w:rsidRDefault="00156DD5" w:rsidP="008754B4">
      <w:pPr>
        <w:pStyle w:val="EndNoteBibliography"/>
        <w:rPr>
          <w:noProof/>
        </w:rPr>
      </w:pPr>
      <w:r w:rsidRPr="00BF07E0">
        <w:rPr>
          <w:noProof/>
        </w:rPr>
        <w:t>2</w:t>
      </w:r>
      <w:r w:rsidRPr="00BF07E0">
        <w:rPr>
          <w:noProof/>
        </w:rPr>
        <w:tab/>
        <w:t>Nishimura, R. A.</w:t>
      </w:r>
      <w:r w:rsidRPr="00DC4002">
        <w:rPr>
          <w:iCs/>
          <w:noProof/>
        </w:rPr>
        <w:t xml:space="preserve"> et al. </w:t>
      </w:r>
      <w:r w:rsidRPr="00BF07E0">
        <w:rPr>
          <w:noProof/>
        </w:rPr>
        <w:t xml:space="preserve">2014 AHA/ACC </w:t>
      </w:r>
      <w:r w:rsidR="00DC4002">
        <w:rPr>
          <w:noProof/>
        </w:rPr>
        <w:t>g</w:t>
      </w:r>
      <w:r w:rsidRPr="00BF07E0">
        <w:rPr>
          <w:noProof/>
        </w:rPr>
        <w:t xml:space="preserve">uideline for the </w:t>
      </w:r>
      <w:r w:rsidR="00DC4002">
        <w:rPr>
          <w:noProof/>
        </w:rPr>
        <w:t>m</w:t>
      </w:r>
      <w:r w:rsidRPr="00BF07E0">
        <w:rPr>
          <w:noProof/>
        </w:rPr>
        <w:t xml:space="preserve">anagement of </w:t>
      </w:r>
      <w:r w:rsidR="00DC4002">
        <w:rPr>
          <w:noProof/>
        </w:rPr>
        <w:t>p</w:t>
      </w:r>
      <w:r w:rsidRPr="00BF07E0">
        <w:rPr>
          <w:noProof/>
        </w:rPr>
        <w:t xml:space="preserve">atients </w:t>
      </w:r>
      <w:r w:rsidR="00DC4002">
        <w:rPr>
          <w:noProof/>
        </w:rPr>
        <w:t>w</w:t>
      </w:r>
      <w:r w:rsidRPr="00BF07E0">
        <w:rPr>
          <w:noProof/>
        </w:rPr>
        <w:t xml:space="preserve">ith </w:t>
      </w:r>
      <w:r w:rsidR="00DC4002">
        <w:rPr>
          <w:noProof/>
        </w:rPr>
        <w:t>v</w:t>
      </w:r>
      <w:r w:rsidRPr="00BF07E0">
        <w:rPr>
          <w:noProof/>
        </w:rPr>
        <w:t xml:space="preserve">alvular </w:t>
      </w:r>
      <w:r w:rsidR="00DC4002">
        <w:rPr>
          <w:noProof/>
        </w:rPr>
        <w:t>h</w:t>
      </w:r>
      <w:r w:rsidRPr="00BF07E0">
        <w:rPr>
          <w:noProof/>
        </w:rPr>
        <w:t xml:space="preserve">eart </w:t>
      </w:r>
      <w:r w:rsidR="00DC4002">
        <w:rPr>
          <w:noProof/>
        </w:rPr>
        <w:t>d</w:t>
      </w:r>
      <w:r w:rsidRPr="00BF07E0">
        <w:rPr>
          <w:noProof/>
        </w:rPr>
        <w:t xml:space="preserve">isease: executive summary: </w:t>
      </w:r>
      <w:r w:rsidR="00DC4002">
        <w:rPr>
          <w:noProof/>
        </w:rPr>
        <w:t>A</w:t>
      </w:r>
      <w:r w:rsidRPr="00BF07E0">
        <w:rPr>
          <w:noProof/>
        </w:rPr>
        <w:t xml:space="preserve"> report of the American College of Cardiology/American Heart Association Task Force on </w:t>
      </w:r>
      <w:r w:rsidR="00D41702">
        <w:rPr>
          <w:noProof/>
        </w:rPr>
        <w:t>p</w:t>
      </w:r>
      <w:r w:rsidRPr="00BF07E0">
        <w:rPr>
          <w:noProof/>
        </w:rPr>
        <w:t xml:space="preserve">ractice </w:t>
      </w:r>
      <w:r w:rsidR="00D41702">
        <w:rPr>
          <w:noProof/>
        </w:rPr>
        <w:t>g</w:t>
      </w:r>
      <w:r w:rsidRPr="00BF07E0">
        <w:rPr>
          <w:noProof/>
        </w:rPr>
        <w:t xml:space="preserve">uidelines. </w:t>
      </w:r>
      <w:r w:rsidRPr="00BF07E0">
        <w:rPr>
          <w:i/>
          <w:noProof/>
        </w:rPr>
        <w:t>Circulation</w:t>
      </w:r>
      <w:r w:rsidR="00D41702">
        <w:rPr>
          <w:i/>
          <w:noProof/>
        </w:rPr>
        <w:t>.</w:t>
      </w:r>
      <w:r w:rsidRPr="00BF07E0">
        <w:rPr>
          <w:noProof/>
        </w:rPr>
        <w:t xml:space="preserve"> </w:t>
      </w:r>
      <w:r w:rsidRPr="00BF07E0">
        <w:rPr>
          <w:b/>
          <w:noProof/>
        </w:rPr>
        <w:t>129</w:t>
      </w:r>
      <w:r w:rsidRPr="00BF07E0">
        <w:rPr>
          <w:noProof/>
        </w:rPr>
        <w:t>, 2440-2492 (2014).</w:t>
      </w:r>
    </w:p>
    <w:p w14:paraId="66545EF1" w14:textId="509ED116" w:rsidR="00156DD5" w:rsidRPr="00BF07E0" w:rsidRDefault="00156DD5" w:rsidP="008754B4">
      <w:pPr>
        <w:pStyle w:val="EndNoteBibliography"/>
        <w:rPr>
          <w:noProof/>
        </w:rPr>
      </w:pPr>
      <w:r w:rsidRPr="00BF07E0">
        <w:rPr>
          <w:noProof/>
        </w:rPr>
        <w:t>3</w:t>
      </w:r>
      <w:r w:rsidRPr="00BF07E0">
        <w:rPr>
          <w:noProof/>
        </w:rPr>
        <w:tab/>
        <w:t>Clark, M. A.</w:t>
      </w:r>
      <w:r w:rsidRPr="00BF07E0">
        <w:rPr>
          <w:i/>
          <w:noProof/>
        </w:rPr>
        <w:t xml:space="preserve"> </w:t>
      </w:r>
      <w:r w:rsidRPr="00FA1E1B">
        <w:rPr>
          <w:iCs/>
          <w:noProof/>
        </w:rPr>
        <w:t>et al.</w:t>
      </w:r>
      <w:r w:rsidRPr="00BF07E0">
        <w:rPr>
          <w:noProof/>
        </w:rPr>
        <w:t xml:space="preserve"> Clinical and economic outcomes after surgical aortic valve replacement in Medicare patients. </w:t>
      </w:r>
      <w:r w:rsidRPr="00BF07E0">
        <w:rPr>
          <w:i/>
          <w:noProof/>
        </w:rPr>
        <w:t>Risk Manag Healthc Policy</w:t>
      </w:r>
      <w:r w:rsidR="00FA1E1B">
        <w:rPr>
          <w:i/>
          <w:noProof/>
        </w:rPr>
        <w:t>.</w:t>
      </w:r>
      <w:r w:rsidRPr="00BF07E0">
        <w:rPr>
          <w:noProof/>
        </w:rPr>
        <w:t xml:space="preserve"> </w:t>
      </w:r>
      <w:r w:rsidRPr="00BF07E0">
        <w:rPr>
          <w:b/>
          <w:noProof/>
        </w:rPr>
        <w:t>5</w:t>
      </w:r>
      <w:r w:rsidRPr="00BF07E0">
        <w:rPr>
          <w:noProof/>
        </w:rPr>
        <w:t>, 117-126 (2012).</w:t>
      </w:r>
    </w:p>
    <w:p w14:paraId="74D35559" w14:textId="518C3206" w:rsidR="00156DD5" w:rsidRPr="00BF07E0" w:rsidRDefault="00156DD5" w:rsidP="008754B4">
      <w:pPr>
        <w:pStyle w:val="EndNoteBibliography"/>
        <w:rPr>
          <w:noProof/>
        </w:rPr>
      </w:pPr>
      <w:r w:rsidRPr="00BF07E0">
        <w:rPr>
          <w:noProof/>
        </w:rPr>
        <w:t>4</w:t>
      </w:r>
      <w:r w:rsidRPr="00BF07E0">
        <w:rPr>
          <w:noProof/>
        </w:rPr>
        <w:tab/>
        <w:t>Misfeld, M.</w:t>
      </w:r>
      <w:r w:rsidR="00FA1E1B">
        <w:rPr>
          <w:noProof/>
        </w:rPr>
        <w:t>,</w:t>
      </w:r>
      <w:r w:rsidRPr="00BF07E0">
        <w:rPr>
          <w:noProof/>
        </w:rPr>
        <w:t xml:space="preserve"> Sievers, H. H. Heart valve macro- and microstructure. </w:t>
      </w:r>
      <w:r w:rsidRPr="00BF07E0">
        <w:rPr>
          <w:i/>
          <w:noProof/>
        </w:rPr>
        <w:t>Philos</w:t>
      </w:r>
      <w:r w:rsidR="00FA1E1B">
        <w:rPr>
          <w:i/>
          <w:noProof/>
        </w:rPr>
        <w:t>ophical</w:t>
      </w:r>
      <w:r w:rsidRPr="00BF07E0">
        <w:rPr>
          <w:i/>
          <w:noProof/>
        </w:rPr>
        <w:t xml:space="preserve"> Trans</w:t>
      </w:r>
      <w:r w:rsidR="00FA1E1B">
        <w:rPr>
          <w:i/>
          <w:noProof/>
        </w:rPr>
        <w:t>actions of</w:t>
      </w:r>
      <w:r w:rsidRPr="00BF07E0">
        <w:rPr>
          <w:i/>
          <w:noProof/>
        </w:rPr>
        <w:t xml:space="preserve"> R</w:t>
      </w:r>
      <w:r w:rsidR="00FA1E1B">
        <w:rPr>
          <w:i/>
          <w:noProof/>
        </w:rPr>
        <w:t>oyal</w:t>
      </w:r>
      <w:r w:rsidRPr="00BF07E0">
        <w:rPr>
          <w:i/>
          <w:noProof/>
        </w:rPr>
        <w:t xml:space="preserve"> Soc</w:t>
      </w:r>
      <w:r w:rsidR="00FA1E1B">
        <w:rPr>
          <w:i/>
          <w:noProof/>
        </w:rPr>
        <w:t>iety of</w:t>
      </w:r>
      <w:r w:rsidRPr="00BF07E0">
        <w:rPr>
          <w:i/>
          <w:noProof/>
        </w:rPr>
        <w:t xml:space="preserve"> Lond</w:t>
      </w:r>
      <w:r w:rsidR="00FA1E1B">
        <w:rPr>
          <w:i/>
          <w:noProof/>
        </w:rPr>
        <w:t>on</w:t>
      </w:r>
      <w:r w:rsidRPr="00BF07E0">
        <w:rPr>
          <w:i/>
          <w:noProof/>
        </w:rPr>
        <w:t xml:space="preserve"> B Biol</w:t>
      </w:r>
      <w:r w:rsidR="00FA1E1B">
        <w:rPr>
          <w:i/>
          <w:noProof/>
        </w:rPr>
        <w:t>ogical</w:t>
      </w:r>
      <w:r w:rsidRPr="00BF07E0">
        <w:rPr>
          <w:i/>
          <w:noProof/>
        </w:rPr>
        <w:t xml:space="preserve"> Sci</w:t>
      </w:r>
      <w:r w:rsidR="00FA1E1B">
        <w:rPr>
          <w:i/>
          <w:noProof/>
        </w:rPr>
        <w:t>ences</w:t>
      </w:r>
      <w:r w:rsidRPr="00BF07E0">
        <w:rPr>
          <w:noProof/>
        </w:rPr>
        <w:t xml:space="preserve"> </w:t>
      </w:r>
      <w:r w:rsidRPr="00BF07E0">
        <w:rPr>
          <w:b/>
          <w:noProof/>
        </w:rPr>
        <w:t>362</w:t>
      </w:r>
      <w:r w:rsidRPr="00BF07E0">
        <w:rPr>
          <w:noProof/>
        </w:rPr>
        <w:t>, 1421-1436 (2007).</w:t>
      </w:r>
    </w:p>
    <w:p w14:paraId="10B61759" w14:textId="33B9E9E4" w:rsidR="00156DD5" w:rsidRPr="00BF07E0" w:rsidRDefault="00156DD5" w:rsidP="008754B4">
      <w:pPr>
        <w:pStyle w:val="EndNoteBibliography"/>
        <w:rPr>
          <w:noProof/>
        </w:rPr>
      </w:pPr>
      <w:r w:rsidRPr="00BF07E0">
        <w:rPr>
          <w:noProof/>
        </w:rPr>
        <w:t>5</w:t>
      </w:r>
      <w:r w:rsidRPr="00BF07E0">
        <w:rPr>
          <w:noProof/>
        </w:rPr>
        <w:tab/>
        <w:t>Anstine, L. J., Bobba, C., Ghadiali, S.</w:t>
      </w:r>
      <w:r w:rsidR="00FA1E1B">
        <w:rPr>
          <w:noProof/>
        </w:rPr>
        <w:t>,</w:t>
      </w:r>
      <w:r w:rsidRPr="00BF07E0">
        <w:rPr>
          <w:noProof/>
        </w:rPr>
        <w:t xml:space="preserve"> Lincoln, J. Growth and maturation of heart valves leads to changes in endothelial cell distribution, impaired function, decreased metabolism and reduced cell proliferation. </w:t>
      </w:r>
      <w:r w:rsidRPr="00BF07E0">
        <w:rPr>
          <w:i/>
          <w:noProof/>
        </w:rPr>
        <w:t>J</w:t>
      </w:r>
      <w:r w:rsidR="00FA1E1B">
        <w:rPr>
          <w:i/>
          <w:noProof/>
        </w:rPr>
        <w:t>ournal of</w:t>
      </w:r>
      <w:r w:rsidRPr="00BF07E0">
        <w:rPr>
          <w:i/>
          <w:noProof/>
        </w:rPr>
        <w:t xml:space="preserve"> Mol</w:t>
      </w:r>
      <w:r w:rsidR="00FA1E1B">
        <w:rPr>
          <w:i/>
          <w:noProof/>
        </w:rPr>
        <w:t>ecular and</w:t>
      </w:r>
      <w:r w:rsidRPr="00BF07E0">
        <w:rPr>
          <w:i/>
          <w:noProof/>
        </w:rPr>
        <w:t xml:space="preserve"> Cell Cardiol</w:t>
      </w:r>
      <w:r w:rsidR="00FA1E1B">
        <w:rPr>
          <w:i/>
          <w:noProof/>
        </w:rPr>
        <w:t>ogy.</w:t>
      </w:r>
      <w:r w:rsidRPr="00BF07E0">
        <w:rPr>
          <w:noProof/>
        </w:rPr>
        <w:t xml:space="preserve"> </w:t>
      </w:r>
      <w:r w:rsidRPr="00BF07E0">
        <w:rPr>
          <w:b/>
          <w:noProof/>
        </w:rPr>
        <w:t>100</w:t>
      </w:r>
      <w:r w:rsidRPr="00BF07E0">
        <w:rPr>
          <w:noProof/>
        </w:rPr>
        <w:t>, 72-82 (2016).</w:t>
      </w:r>
    </w:p>
    <w:p w14:paraId="0A291102" w14:textId="7A6D2C9F" w:rsidR="00156DD5" w:rsidRPr="00BF07E0" w:rsidRDefault="00156DD5" w:rsidP="008754B4">
      <w:pPr>
        <w:pStyle w:val="EndNoteBibliography"/>
        <w:rPr>
          <w:noProof/>
        </w:rPr>
      </w:pPr>
      <w:r w:rsidRPr="00BF07E0">
        <w:rPr>
          <w:noProof/>
        </w:rPr>
        <w:t>6</w:t>
      </w:r>
      <w:r w:rsidRPr="00BF07E0">
        <w:rPr>
          <w:noProof/>
        </w:rPr>
        <w:tab/>
        <w:t>Mahler, G. J.</w:t>
      </w:r>
      <w:r w:rsidR="00FA1E1B">
        <w:rPr>
          <w:noProof/>
        </w:rPr>
        <w:t>,</w:t>
      </w:r>
      <w:r w:rsidRPr="00BF07E0">
        <w:rPr>
          <w:noProof/>
        </w:rPr>
        <w:t xml:space="preserve"> Butcher, J. T. Inflammatory regulation of valvular remodeling: the good(?), the bad, and the ugly. </w:t>
      </w:r>
      <w:r w:rsidRPr="00BF07E0">
        <w:rPr>
          <w:i/>
          <w:noProof/>
        </w:rPr>
        <w:t>Int</w:t>
      </w:r>
      <w:r w:rsidR="00FA1E1B">
        <w:rPr>
          <w:i/>
          <w:noProof/>
        </w:rPr>
        <w:t>ernation</w:t>
      </w:r>
      <w:r w:rsidRPr="00BF07E0">
        <w:rPr>
          <w:i/>
          <w:noProof/>
        </w:rPr>
        <w:t xml:space="preserve"> J</w:t>
      </w:r>
      <w:r w:rsidR="00FA1E1B">
        <w:rPr>
          <w:i/>
          <w:noProof/>
        </w:rPr>
        <w:t>ournal of</w:t>
      </w:r>
      <w:r w:rsidRPr="00BF07E0">
        <w:rPr>
          <w:i/>
          <w:noProof/>
        </w:rPr>
        <w:t xml:space="preserve"> Inflam</w:t>
      </w:r>
      <w:r w:rsidR="00FA1E1B">
        <w:rPr>
          <w:i/>
          <w:noProof/>
        </w:rPr>
        <w:t>mation.</w:t>
      </w:r>
      <w:r w:rsidRPr="00BF07E0">
        <w:rPr>
          <w:noProof/>
        </w:rPr>
        <w:t xml:space="preserve"> </w:t>
      </w:r>
      <w:r w:rsidRPr="00BF07E0">
        <w:rPr>
          <w:b/>
          <w:noProof/>
        </w:rPr>
        <w:t>2011</w:t>
      </w:r>
      <w:r w:rsidRPr="00BF07E0">
        <w:rPr>
          <w:noProof/>
        </w:rPr>
        <w:t>, 721419 (2011).</w:t>
      </w:r>
    </w:p>
    <w:p w14:paraId="64B991ED" w14:textId="24AB9AB9" w:rsidR="00156DD5" w:rsidRPr="00BF07E0" w:rsidRDefault="00156DD5" w:rsidP="008754B4">
      <w:pPr>
        <w:pStyle w:val="EndNoteBibliography"/>
        <w:rPr>
          <w:noProof/>
        </w:rPr>
      </w:pPr>
      <w:r w:rsidRPr="00BF07E0">
        <w:rPr>
          <w:noProof/>
        </w:rPr>
        <w:t>7</w:t>
      </w:r>
      <w:r w:rsidRPr="00BF07E0">
        <w:rPr>
          <w:noProof/>
        </w:rPr>
        <w:tab/>
        <w:t>Gould, S. T., Matherly, E. E., Smith, J. N., Heistad, D. D.</w:t>
      </w:r>
      <w:r w:rsidR="00FA1E1B">
        <w:rPr>
          <w:noProof/>
        </w:rPr>
        <w:t>,</w:t>
      </w:r>
      <w:r w:rsidRPr="00BF07E0">
        <w:rPr>
          <w:noProof/>
        </w:rPr>
        <w:t xml:space="preserve"> Anseth, K. S. The role of valvular endothelial cell paracrine signaling and matrix elasticity on valvular interstitial cell activation. </w:t>
      </w:r>
      <w:r w:rsidRPr="00BF07E0">
        <w:rPr>
          <w:i/>
          <w:noProof/>
        </w:rPr>
        <w:t>Biomaterials</w:t>
      </w:r>
      <w:r w:rsidR="00FA1E1B">
        <w:rPr>
          <w:i/>
          <w:noProof/>
        </w:rPr>
        <w:t>.</w:t>
      </w:r>
      <w:r w:rsidRPr="00BF07E0">
        <w:rPr>
          <w:noProof/>
        </w:rPr>
        <w:t xml:space="preserve"> </w:t>
      </w:r>
      <w:r w:rsidRPr="00BF07E0">
        <w:rPr>
          <w:b/>
          <w:noProof/>
        </w:rPr>
        <w:t>35</w:t>
      </w:r>
      <w:r w:rsidRPr="00BF07E0">
        <w:rPr>
          <w:noProof/>
        </w:rPr>
        <w:t>, 3596-3606 (2014).</w:t>
      </w:r>
    </w:p>
    <w:p w14:paraId="73C56C01" w14:textId="7A0A4372" w:rsidR="00156DD5" w:rsidRPr="00BF07E0" w:rsidRDefault="00156DD5" w:rsidP="008754B4">
      <w:pPr>
        <w:pStyle w:val="EndNoteBibliography"/>
        <w:rPr>
          <w:noProof/>
        </w:rPr>
      </w:pPr>
      <w:r w:rsidRPr="00BF07E0">
        <w:rPr>
          <w:noProof/>
        </w:rPr>
        <w:t>8</w:t>
      </w:r>
      <w:r w:rsidRPr="00BF07E0">
        <w:rPr>
          <w:noProof/>
        </w:rPr>
        <w:tab/>
        <w:t xml:space="preserve">Leopold, J. A. Cellular mechanisms of aortic valve calcification. </w:t>
      </w:r>
      <w:r w:rsidRPr="00BF07E0">
        <w:rPr>
          <w:i/>
          <w:noProof/>
        </w:rPr>
        <w:t>Circ</w:t>
      </w:r>
      <w:r w:rsidR="00FA1E1B">
        <w:rPr>
          <w:i/>
          <w:noProof/>
        </w:rPr>
        <w:t>ulation:</w:t>
      </w:r>
      <w:r w:rsidRPr="00BF07E0">
        <w:rPr>
          <w:i/>
          <w:noProof/>
        </w:rPr>
        <w:t xml:space="preserve"> Cardiovasc</w:t>
      </w:r>
      <w:r w:rsidR="00FA1E1B">
        <w:rPr>
          <w:i/>
          <w:noProof/>
        </w:rPr>
        <w:t>ular</w:t>
      </w:r>
      <w:r w:rsidRPr="00BF07E0">
        <w:rPr>
          <w:i/>
          <w:noProof/>
        </w:rPr>
        <w:t xml:space="preserve"> Interv</w:t>
      </w:r>
      <w:r w:rsidR="00FA1E1B">
        <w:rPr>
          <w:i/>
          <w:noProof/>
        </w:rPr>
        <w:t>ention.</w:t>
      </w:r>
      <w:r w:rsidRPr="00BF07E0">
        <w:rPr>
          <w:noProof/>
        </w:rPr>
        <w:t xml:space="preserve"> </w:t>
      </w:r>
      <w:r w:rsidRPr="00BF07E0">
        <w:rPr>
          <w:b/>
          <w:noProof/>
        </w:rPr>
        <w:t>5</w:t>
      </w:r>
      <w:r w:rsidRPr="00BF07E0">
        <w:rPr>
          <w:noProof/>
        </w:rPr>
        <w:t>, 605-614 (2012).</w:t>
      </w:r>
    </w:p>
    <w:p w14:paraId="283F89EA" w14:textId="17FA3D7A" w:rsidR="00156DD5" w:rsidRPr="00BF07E0" w:rsidRDefault="00156DD5" w:rsidP="008754B4">
      <w:pPr>
        <w:pStyle w:val="EndNoteBibliography"/>
        <w:rPr>
          <w:noProof/>
        </w:rPr>
      </w:pPr>
      <w:r w:rsidRPr="00BF07E0">
        <w:rPr>
          <w:noProof/>
        </w:rPr>
        <w:t>9</w:t>
      </w:r>
      <w:r w:rsidRPr="00BF07E0">
        <w:rPr>
          <w:noProof/>
        </w:rPr>
        <w:tab/>
        <w:t>Chen, J. H.</w:t>
      </w:r>
      <w:r w:rsidR="00FA1E1B">
        <w:rPr>
          <w:noProof/>
        </w:rPr>
        <w:t>,</w:t>
      </w:r>
      <w:r w:rsidRPr="00BF07E0">
        <w:rPr>
          <w:noProof/>
        </w:rPr>
        <w:t xml:space="preserve"> Simmons, C. A. Cell-matrix interactions in the pathobiology of calcific aortic valve disease: </w:t>
      </w:r>
      <w:r w:rsidR="00FA1E1B">
        <w:rPr>
          <w:noProof/>
        </w:rPr>
        <w:t>C</w:t>
      </w:r>
      <w:r w:rsidRPr="00BF07E0">
        <w:rPr>
          <w:noProof/>
        </w:rPr>
        <w:t xml:space="preserve">ritical roles for matricellular, matricrine, and matrix mechanics cues. </w:t>
      </w:r>
      <w:r w:rsidRPr="00BF07E0">
        <w:rPr>
          <w:i/>
          <w:noProof/>
        </w:rPr>
        <w:t>Circ</w:t>
      </w:r>
      <w:r w:rsidR="00FA1E1B">
        <w:rPr>
          <w:i/>
          <w:noProof/>
        </w:rPr>
        <w:t>ulation</w:t>
      </w:r>
      <w:r w:rsidRPr="00BF07E0">
        <w:rPr>
          <w:i/>
          <w:noProof/>
        </w:rPr>
        <w:t xml:space="preserve"> Res</w:t>
      </w:r>
      <w:r w:rsidR="00FA1E1B">
        <w:rPr>
          <w:i/>
          <w:noProof/>
        </w:rPr>
        <w:t>earch.</w:t>
      </w:r>
      <w:r w:rsidRPr="00BF07E0">
        <w:rPr>
          <w:noProof/>
        </w:rPr>
        <w:t xml:space="preserve"> </w:t>
      </w:r>
      <w:r w:rsidRPr="00BF07E0">
        <w:rPr>
          <w:b/>
          <w:noProof/>
        </w:rPr>
        <w:t>108</w:t>
      </w:r>
      <w:r w:rsidRPr="00BF07E0">
        <w:rPr>
          <w:noProof/>
        </w:rPr>
        <w:t>, 1510-1524 (2011).</w:t>
      </w:r>
    </w:p>
    <w:p w14:paraId="47A0934B" w14:textId="40A944C0" w:rsidR="00156DD5" w:rsidRPr="00BF07E0" w:rsidRDefault="00156DD5" w:rsidP="008754B4">
      <w:pPr>
        <w:pStyle w:val="EndNoteBibliography"/>
        <w:rPr>
          <w:noProof/>
        </w:rPr>
      </w:pPr>
      <w:r w:rsidRPr="00BF07E0">
        <w:rPr>
          <w:noProof/>
        </w:rPr>
        <w:t>10</w:t>
      </w:r>
      <w:r w:rsidRPr="00BF07E0">
        <w:rPr>
          <w:noProof/>
        </w:rPr>
        <w:tab/>
        <w:t>Sacks, M. S., Schoen, F. J.</w:t>
      </w:r>
      <w:r w:rsidR="00FA1E1B">
        <w:rPr>
          <w:noProof/>
        </w:rPr>
        <w:t xml:space="preserve">, </w:t>
      </w:r>
      <w:r w:rsidRPr="00BF07E0">
        <w:rPr>
          <w:noProof/>
        </w:rPr>
        <w:t xml:space="preserve">Mayer, J. E. Bioengineering challenges for heart valve tissue engineering. </w:t>
      </w:r>
      <w:r w:rsidRPr="00BF07E0">
        <w:rPr>
          <w:i/>
          <w:noProof/>
        </w:rPr>
        <w:t>Annu</w:t>
      </w:r>
      <w:r w:rsidR="00FA1E1B">
        <w:rPr>
          <w:i/>
          <w:noProof/>
        </w:rPr>
        <w:t>al</w:t>
      </w:r>
      <w:r w:rsidRPr="00BF07E0">
        <w:rPr>
          <w:i/>
          <w:noProof/>
        </w:rPr>
        <w:t xml:space="preserve"> Rev</w:t>
      </w:r>
      <w:r w:rsidR="00FA1E1B">
        <w:rPr>
          <w:i/>
          <w:noProof/>
        </w:rPr>
        <w:t>iew of</w:t>
      </w:r>
      <w:r w:rsidRPr="00BF07E0">
        <w:rPr>
          <w:i/>
          <w:noProof/>
        </w:rPr>
        <w:t xml:space="preserve"> Biomed</w:t>
      </w:r>
      <w:r w:rsidR="00FA1E1B">
        <w:rPr>
          <w:i/>
          <w:noProof/>
        </w:rPr>
        <w:t>ical</w:t>
      </w:r>
      <w:r w:rsidRPr="00BF07E0">
        <w:rPr>
          <w:i/>
          <w:noProof/>
        </w:rPr>
        <w:t xml:space="preserve"> Eng</w:t>
      </w:r>
      <w:r w:rsidR="00FA1E1B">
        <w:rPr>
          <w:i/>
          <w:noProof/>
        </w:rPr>
        <w:t>ineering.</w:t>
      </w:r>
      <w:r w:rsidRPr="00BF07E0">
        <w:rPr>
          <w:noProof/>
        </w:rPr>
        <w:t xml:space="preserve"> </w:t>
      </w:r>
      <w:r w:rsidRPr="00BF07E0">
        <w:rPr>
          <w:b/>
          <w:noProof/>
        </w:rPr>
        <w:t>11</w:t>
      </w:r>
      <w:r w:rsidRPr="00BF07E0">
        <w:rPr>
          <w:noProof/>
        </w:rPr>
        <w:t>, 289-313 (2009).</w:t>
      </w:r>
    </w:p>
    <w:p w14:paraId="7D535DF8" w14:textId="6ACF784A" w:rsidR="00156DD5" w:rsidRPr="00BF07E0" w:rsidRDefault="00156DD5" w:rsidP="008754B4">
      <w:pPr>
        <w:pStyle w:val="EndNoteBibliography"/>
        <w:rPr>
          <w:noProof/>
        </w:rPr>
      </w:pPr>
      <w:r w:rsidRPr="00BF07E0">
        <w:rPr>
          <w:noProof/>
        </w:rPr>
        <w:t>11</w:t>
      </w:r>
      <w:r w:rsidRPr="00BF07E0">
        <w:rPr>
          <w:noProof/>
        </w:rPr>
        <w:tab/>
        <w:t>Taylor, P. M., Batten, P., Brand, N. J., Thomas, P. S.</w:t>
      </w:r>
      <w:r w:rsidR="00FA1E1B">
        <w:rPr>
          <w:noProof/>
        </w:rPr>
        <w:t>,</w:t>
      </w:r>
      <w:r w:rsidRPr="00BF07E0">
        <w:rPr>
          <w:noProof/>
        </w:rPr>
        <w:t xml:space="preserve"> Yacoub, M. H. The cardiac valve interstitial cell. </w:t>
      </w:r>
      <w:r w:rsidRPr="00BF07E0">
        <w:rPr>
          <w:i/>
          <w:noProof/>
        </w:rPr>
        <w:t>Int</w:t>
      </w:r>
      <w:r w:rsidR="00FA1E1B">
        <w:rPr>
          <w:i/>
          <w:noProof/>
        </w:rPr>
        <w:t>ernation</w:t>
      </w:r>
      <w:r w:rsidRPr="00BF07E0">
        <w:rPr>
          <w:i/>
          <w:noProof/>
        </w:rPr>
        <w:t xml:space="preserve"> J</w:t>
      </w:r>
      <w:r w:rsidR="00FA1E1B">
        <w:rPr>
          <w:i/>
          <w:noProof/>
        </w:rPr>
        <w:t>ournal of</w:t>
      </w:r>
      <w:r w:rsidRPr="00BF07E0">
        <w:rPr>
          <w:i/>
          <w:noProof/>
        </w:rPr>
        <w:t xml:space="preserve"> Biochem</w:t>
      </w:r>
      <w:r w:rsidR="00FA1E1B">
        <w:rPr>
          <w:i/>
          <w:noProof/>
        </w:rPr>
        <w:t>istry and</w:t>
      </w:r>
      <w:r w:rsidRPr="00BF07E0">
        <w:rPr>
          <w:i/>
          <w:noProof/>
        </w:rPr>
        <w:t xml:space="preserve"> Cell Biol</w:t>
      </w:r>
      <w:r w:rsidR="00FA1E1B">
        <w:rPr>
          <w:i/>
          <w:noProof/>
        </w:rPr>
        <w:t>ogy.</w:t>
      </w:r>
      <w:r w:rsidRPr="00BF07E0">
        <w:rPr>
          <w:noProof/>
        </w:rPr>
        <w:t xml:space="preserve"> </w:t>
      </w:r>
      <w:r w:rsidRPr="00BF07E0">
        <w:rPr>
          <w:b/>
          <w:noProof/>
        </w:rPr>
        <w:t>35</w:t>
      </w:r>
      <w:r w:rsidRPr="00BF07E0">
        <w:rPr>
          <w:noProof/>
        </w:rPr>
        <w:t>, 113-118 (2003).</w:t>
      </w:r>
    </w:p>
    <w:p w14:paraId="13D9D08D" w14:textId="0FD52157" w:rsidR="00156DD5" w:rsidRPr="00BF07E0" w:rsidRDefault="00156DD5" w:rsidP="008754B4">
      <w:pPr>
        <w:pStyle w:val="EndNoteBibliography"/>
        <w:rPr>
          <w:noProof/>
        </w:rPr>
      </w:pPr>
      <w:r w:rsidRPr="00BF07E0">
        <w:rPr>
          <w:noProof/>
        </w:rPr>
        <w:t>12</w:t>
      </w:r>
      <w:r w:rsidRPr="00BF07E0">
        <w:rPr>
          <w:noProof/>
        </w:rPr>
        <w:tab/>
        <w:t>Taylor, P. M., Allen, S. P.</w:t>
      </w:r>
      <w:r w:rsidR="00FA1E1B">
        <w:rPr>
          <w:noProof/>
        </w:rPr>
        <w:t>,</w:t>
      </w:r>
      <w:r w:rsidRPr="00BF07E0">
        <w:rPr>
          <w:noProof/>
        </w:rPr>
        <w:t xml:space="preserve"> Yacoub, M. H. Phenotypic and functional characterization of interstitial cells from human heart valves, pericardium and skin. </w:t>
      </w:r>
      <w:r w:rsidRPr="00BF07E0">
        <w:rPr>
          <w:i/>
          <w:noProof/>
        </w:rPr>
        <w:t>J</w:t>
      </w:r>
      <w:r w:rsidR="00FA1E1B">
        <w:rPr>
          <w:i/>
          <w:noProof/>
        </w:rPr>
        <w:t>ournal of</w:t>
      </w:r>
      <w:r w:rsidRPr="00BF07E0">
        <w:rPr>
          <w:i/>
          <w:noProof/>
        </w:rPr>
        <w:t xml:space="preserve"> Heart Valve Dis</w:t>
      </w:r>
      <w:r w:rsidR="00FA1E1B">
        <w:rPr>
          <w:i/>
          <w:noProof/>
        </w:rPr>
        <w:t>ease.</w:t>
      </w:r>
      <w:r w:rsidRPr="00BF07E0">
        <w:rPr>
          <w:noProof/>
        </w:rPr>
        <w:t xml:space="preserve"> </w:t>
      </w:r>
      <w:r w:rsidRPr="00BF07E0">
        <w:rPr>
          <w:b/>
          <w:noProof/>
        </w:rPr>
        <w:t>9</w:t>
      </w:r>
      <w:r w:rsidRPr="00BF07E0">
        <w:rPr>
          <w:noProof/>
        </w:rPr>
        <w:t>, 150-158 (2000).</w:t>
      </w:r>
    </w:p>
    <w:p w14:paraId="410D10D4" w14:textId="6811CC0C" w:rsidR="00156DD5" w:rsidRPr="00BF07E0" w:rsidRDefault="00156DD5" w:rsidP="008754B4">
      <w:pPr>
        <w:pStyle w:val="EndNoteBibliography"/>
        <w:rPr>
          <w:noProof/>
        </w:rPr>
      </w:pPr>
      <w:r w:rsidRPr="00BF07E0">
        <w:rPr>
          <w:noProof/>
        </w:rPr>
        <w:t>13</w:t>
      </w:r>
      <w:r w:rsidRPr="00BF07E0">
        <w:rPr>
          <w:noProof/>
        </w:rPr>
        <w:tab/>
        <w:t>Rajamannan, N. M</w:t>
      </w:r>
      <w:r w:rsidRPr="00FA1E1B">
        <w:rPr>
          <w:i/>
          <w:iCs/>
          <w:noProof/>
        </w:rPr>
        <w:t xml:space="preserve">. </w:t>
      </w:r>
      <w:r w:rsidRPr="00FA1E1B">
        <w:rPr>
          <w:noProof/>
        </w:rPr>
        <w:t>et al.</w:t>
      </w:r>
      <w:r w:rsidRPr="00BF07E0">
        <w:rPr>
          <w:noProof/>
        </w:rPr>
        <w:t xml:space="preserve"> Calcific aortic valve disease: not simply a degenerative process: A review and agenda for research from the National Heart and Lung and Blood Institute Aortic Stenosis Working Group. Executive summary: Calcific aortic valve disease-2011 update. </w:t>
      </w:r>
      <w:r w:rsidRPr="00BF07E0">
        <w:rPr>
          <w:i/>
          <w:noProof/>
        </w:rPr>
        <w:t>Circulation</w:t>
      </w:r>
      <w:r w:rsidR="00FA1E1B">
        <w:rPr>
          <w:i/>
          <w:noProof/>
        </w:rPr>
        <w:t>.</w:t>
      </w:r>
      <w:r w:rsidRPr="00BF07E0">
        <w:rPr>
          <w:noProof/>
        </w:rPr>
        <w:t xml:space="preserve"> </w:t>
      </w:r>
      <w:r w:rsidRPr="00BF07E0">
        <w:rPr>
          <w:b/>
          <w:noProof/>
        </w:rPr>
        <w:t>124</w:t>
      </w:r>
      <w:r w:rsidRPr="00BF07E0">
        <w:rPr>
          <w:noProof/>
        </w:rPr>
        <w:t>, 1783-1791 (2011).</w:t>
      </w:r>
    </w:p>
    <w:p w14:paraId="43AEC4CC" w14:textId="02311783" w:rsidR="00156DD5" w:rsidRPr="00BF07E0" w:rsidRDefault="00156DD5" w:rsidP="008754B4">
      <w:pPr>
        <w:pStyle w:val="EndNoteBibliography"/>
        <w:rPr>
          <w:noProof/>
        </w:rPr>
      </w:pPr>
      <w:r w:rsidRPr="00BF07E0">
        <w:rPr>
          <w:noProof/>
        </w:rPr>
        <w:t>14</w:t>
      </w:r>
      <w:r w:rsidRPr="00BF07E0">
        <w:rPr>
          <w:noProof/>
        </w:rPr>
        <w:tab/>
        <w:t>Wang, H., Leinwand, L. A.</w:t>
      </w:r>
      <w:r w:rsidR="00FA1E1B">
        <w:rPr>
          <w:noProof/>
        </w:rPr>
        <w:t>,</w:t>
      </w:r>
      <w:r w:rsidRPr="00BF07E0">
        <w:rPr>
          <w:noProof/>
        </w:rPr>
        <w:t xml:space="preserve"> Anseth, K. S. Cardiac valve cells and their microenvironment--insights from in vitro studies. </w:t>
      </w:r>
      <w:r w:rsidRPr="00BF07E0">
        <w:rPr>
          <w:i/>
          <w:noProof/>
        </w:rPr>
        <w:t>Nat</w:t>
      </w:r>
      <w:r w:rsidR="00FA1E1B">
        <w:rPr>
          <w:i/>
          <w:noProof/>
        </w:rPr>
        <w:t>ure</w:t>
      </w:r>
      <w:r w:rsidRPr="00BF07E0">
        <w:rPr>
          <w:i/>
          <w:noProof/>
        </w:rPr>
        <w:t xml:space="preserve"> Rev</w:t>
      </w:r>
      <w:r w:rsidR="00FA1E1B">
        <w:rPr>
          <w:i/>
          <w:noProof/>
        </w:rPr>
        <w:t>iews</w:t>
      </w:r>
      <w:r w:rsidRPr="00BF07E0">
        <w:rPr>
          <w:i/>
          <w:noProof/>
        </w:rPr>
        <w:t xml:space="preserve"> Cardiol</w:t>
      </w:r>
      <w:r w:rsidR="00FA1E1B">
        <w:rPr>
          <w:i/>
          <w:noProof/>
        </w:rPr>
        <w:t>ogy.</w:t>
      </w:r>
      <w:r w:rsidRPr="00BF07E0">
        <w:rPr>
          <w:noProof/>
        </w:rPr>
        <w:t xml:space="preserve"> </w:t>
      </w:r>
      <w:r w:rsidRPr="00BF07E0">
        <w:rPr>
          <w:b/>
          <w:noProof/>
        </w:rPr>
        <w:t>11</w:t>
      </w:r>
      <w:r w:rsidRPr="00BF07E0">
        <w:rPr>
          <w:noProof/>
        </w:rPr>
        <w:t>, 715-727 (2014).</w:t>
      </w:r>
    </w:p>
    <w:p w14:paraId="5CA8D8CA" w14:textId="64AAF253" w:rsidR="00156DD5" w:rsidRPr="00BF07E0" w:rsidRDefault="00156DD5" w:rsidP="008754B4">
      <w:pPr>
        <w:pStyle w:val="EndNoteBibliography"/>
        <w:rPr>
          <w:noProof/>
        </w:rPr>
      </w:pPr>
      <w:r w:rsidRPr="00BF07E0">
        <w:rPr>
          <w:noProof/>
        </w:rPr>
        <w:t>15</w:t>
      </w:r>
      <w:r w:rsidRPr="00BF07E0">
        <w:rPr>
          <w:noProof/>
        </w:rPr>
        <w:tab/>
        <w:t>Yutzey, K. E.</w:t>
      </w:r>
      <w:r w:rsidRPr="00BF07E0">
        <w:rPr>
          <w:i/>
          <w:noProof/>
        </w:rPr>
        <w:t xml:space="preserve"> </w:t>
      </w:r>
      <w:r w:rsidRPr="00FA1E1B">
        <w:rPr>
          <w:iCs/>
          <w:noProof/>
        </w:rPr>
        <w:t>et al.</w:t>
      </w:r>
      <w:r w:rsidRPr="00BF07E0">
        <w:rPr>
          <w:noProof/>
        </w:rPr>
        <w:t xml:space="preserve"> Calcific aortic valve disease: a consensus summary from the Alliance of Investigators on Calcific Aortic Valve Disease. </w:t>
      </w:r>
      <w:r w:rsidRPr="00BF07E0">
        <w:rPr>
          <w:i/>
          <w:noProof/>
        </w:rPr>
        <w:t>Arterioscler</w:t>
      </w:r>
      <w:r w:rsidR="00FA1E1B">
        <w:rPr>
          <w:i/>
          <w:noProof/>
        </w:rPr>
        <w:t>osis,</w:t>
      </w:r>
      <w:r w:rsidRPr="00BF07E0">
        <w:rPr>
          <w:i/>
          <w:noProof/>
        </w:rPr>
        <w:t xml:space="preserve"> Thromb</w:t>
      </w:r>
      <w:r w:rsidR="00FA1E1B">
        <w:rPr>
          <w:i/>
          <w:noProof/>
        </w:rPr>
        <w:t>osis, and</w:t>
      </w:r>
      <w:r w:rsidRPr="00BF07E0">
        <w:rPr>
          <w:i/>
          <w:noProof/>
        </w:rPr>
        <w:t xml:space="preserve"> Vasc</w:t>
      </w:r>
      <w:r w:rsidR="00FA1E1B">
        <w:rPr>
          <w:i/>
          <w:noProof/>
        </w:rPr>
        <w:t>ular</w:t>
      </w:r>
      <w:r w:rsidRPr="00BF07E0">
        <w:rPr>
          <w:i/>
          <w:noProof/>
        </w:rPr>
        <w:t xml:space="preserve"> Biol</w:t>
      </w:r>
      <w:r w:rsidR="00FA1E1B">
        <w:rPr>
          <w:i/>
          <w:noProof/>
        </w:rPr>
        <w:t>ogy.</w:t>
      </w:r>
      <w:r w:rsidRPr="00BF07E0">
        <w:rPr>
          <w:noProof/>
        </w:rPr>
        <w:t xml:space="preserve"> </w:t>
      </w:r>
      <w:r w:rsidRPr="00BF07E0">
        <w:rPr>
          <w:b/>
          <w:noProof/>
        </w:rPr>
        <w:lastRenderedPageBreak/>
        <w:t>34</w:t>
      </w:r>
      <w:r w:rsidRPr="00BF07E0">
        <w:rPr>
          <w:noProof/>
        </w:rPr>
        <w:t>, 2387-2393 (2014).</w:t>
      </w:r>
    </w:p>
    <w:p w14:paraId="2C829439" w14:textId="56188A5D" w:rsidR="00156DD5" w:rsidRPr="00BF07E0" w:rsidRDefault="00156DD5" w:rsidP="008754B4">
      <w:pPr>
        <w:pStyle w:val="EndNoteBibliography"/>
        <w:rPr>
          <w:noProof/>
        </w:rPr>
      </w:pPr>
      <w:r w:rsidRPr="00BF07E0">
        <w:rPr>
          <w:noProof/>
        </w:rPr>
        <w:t>16</w:t>
      </w:r>
      <w:r w:rsidRPr="00BF07E0">
        <w:rPr>
          <w:noProof/>
        </w:rPr>
        <w:tab/>
        <w:t>Raddatz, M. A., Madhur, M. S.</w:t>
      </w:r>
      <w:r w:rsidR="00FA1E1B">
        <w:rPr>
          <w:noProof/>
        </w:rPr>
        <w:t>,</w:t>
      </w:r>
      <w:r w:rsidRPr="00BF07E0">
        <w:rPr>
          <w:noProof/>
        </w:rPr>
        <w:t xml:space="preserve"> Merryman, W. D. Adaptive immune cells in calcific aortic valve disease. </w:t>
      </w:r>
      <w:r w:rsidRPr="00BF07E0">
        <w:rPr>
          <w:i/>
          <w:noProof/>
        </w:rPr>
        <w:t>Am</w:t>
      </w:r>
      <w:r w:rsidR="00FA1E1B">
        <w:rPr>
          <w:i/>
          <w:noProof/>
        </w:rPr>
        <w:t>erican</w:t>
      </w:r>
      <w:r w:rsidRPr="00BF07E0">
        <w:rPr>
          <w:i/>
          <w:noProof/>
        </w:rPr>
        <w:t xml:space="preserve"> J</w:t>
      </w:r>
      <w:r w:rsidR="00FA1E1B">
        <w:rPr>
          <w:i/>
          <w:noProof/>
        </w:rPr>
        <w:t>ournal of</w:t>
      </w:r>
      <w:r w:rsidRPr="00BF07E0">
        <w:rPr>
          <w:i/>
          <w:noProof/>
        </w:rPr>
        <w:t xml:space="preserve"> Physiol</w:t>
      </w:r>
      <w:r w:rsidR="00FA1E1B">
        <w:rPr>
          <w:i/>
          <w:noProof/>
        </w:rPr>
        <w:t>ogy-</w:t>
      </w:r>
      <w:r w:rsidRPr="00BF07E0">
        <w:rPr>
          <w:i/>
          <w:noProof/>
        </w:rPr>
        <w:t xml:space="preserve">Heart </w:t>
      </w:r>
      <w:r w:rsidR="00FA1E1B">
        <w:rPr>
          <w:i/>
          <w:noProof/>
        </w:rPr>
        <w:t xml:space="preserve">and </w:t>
      </w:r>
      <w:r w:rsidRPr="00BF07E0">
        <w:rPr>
          <w:i/>
          <w:noProof/>
        </w:rPr>
        <w:t>Circ</w:t>
      </w:r>
      <w:r w:rsidR="00FA1E1B">
        <w:rPr>
          <w:i/>
          <w:noProof/>
        </w:rPr>
        <w:t>ulation</w:t>
      </w:r>
      <w:r w:rsidRPr="00BF07E0">
        <w:rPr>
          <w:i/>
          <w:noProof/>
        </w:rPr>
        <w:t xml:space="preserve"> Physiol</w:t>
      </w:r>
      <w:r w:rsidR="00FA1E1B">
        <w:rPr>
          <w:i/>
          <w:noProof/>
        </w:rPr>
        <w:t>ogy.</w:t>
      </w:r>
      <w:r w:rsidRPr="00BF07E0">
        <w:rPr>
          <w:noProof/>
        </w:rPr>
        <w:t xml:space="preserve"> </w:t>
      </w:r>
      <w:r w:rsidRPr="00BF07E0">
        <w:rPr>
          <w:b/>
          <w:noProof/>
        </w:rPr>
        <w:t>317</w:t>
      </w:r>
      <w:r w:rsidRPr="00BF07E0">
        <w:rPr>
          <w:noProof/>
        </w:rPr>
        <w:t>, H141-h155 (2019).</w:t>
      </w:r>
    </w:p>
    <w:p w14:paraId="78136669" w14:textId="68C5BF36" w:rsidR="00156DD5" w:rsidRPr="00BF07E0" w:rsidRDefault="00156DD5" w:rsidP="008754B4">
      <w:pPr>
        <w:pStyle w:val="EndNoteBibliography"/>
        <w:rPr>
          <w:noProof/>
        </w:rPr>
      </w:pPr>
      <w:r w:rsidRPr="00BF07E0">
        <w:rPr>
          <w:noProof/>
        </w:rPr>
        <w:t>17</w:t>
      </w:r>
      <w:r w:rsidRPr="00BF07E0">
        <w:rPr>
          <w:noProof/>
        </w:rPr>
        <w:tab/>
        <w:t>Liu, A. C., Joag, V. R.</w:t>
      </w:r>
      <w:r w:rsidR="00FA1E1B">
        <w:rPr>
          <w:noProof/>
        </w:rPr>
        <w:t>,</w:t>
      </w:r>
      <w:r w:rsidRPr="00BF07E0">
        <w:rPr>
          <w:noProof/>
        </w:rPr>
        <w:t xml:space="preserve"> Gotlieb, A. I. The emerging role of valve interstitial cell phenotypes in regulating heart valve pathobiology. </w:t>
      </w:r>
      <w:r w:rsidRPr="00BF07E0">
        <w:rPr>
          <w:i/>
          <w:noProof/>
        </w:rPr>
        <w:t>Am</w:t>
      </w:r>
      <w:r w:rsidR="00FA1E1B">
        <w:rPr>
          <w:i/>
          <w:noProof/>
        </w:rPr>
        <w:t>erican</w:t>
      </w:r>
      <w:r w:rsidRPr="00BF07E0">
        <w:rPr>
          <w:i/>
          <w:noProof/>
        </w:rPr>
        <w:t xml:space="preserve"> J</w:t>
      </w:r>
      <w:r w:rsidR="00FA1E1B">
        <w:rPr>
          <w:i/>
          <w:noProof/>
        </w:rPr>
        <w:t>ournal of</w:t>
      </w:r>
      <w:r w:rsidRPr="00BF07E0">
        <w:rPr>
          <w:i/>
          <w:noProof/>
        </w:rPr>
        <w:t xml:space="preserve"> Pathol</w:t>
      </w:r>
      <w:r w:rsidR="00FA1E1B">
        <w:rPr>
          <w:i/>
          <w:noProof/>
        </w:rPr>
        <w:t>ogy.</w:t>
      </w:r>
      <w:r w:rsidRPr="00BF07E0">
        <w:rPr>
          <w:noProof/>
        </w:rPr>
        <w:t xml:space="preserve"> </w:t>
      </w:r>
      <w:r w:rsidRPr="00BF07E0">
        <w:rPr>
          <w:b/>
          <w:noProof/>
        </w:rPr>
        <w:t>171</w:t>
      </w:r>
      <w:r w:rsidRPr="00BF07E0">
        <w:rPr>
          <w:noProof/>
        </w:rPr>
        <w:t>, 1407-1418 (2007).</w:t>
      </w:r>
    </w:p>
    <w:p w14:paraId="47E0DAD3" w14:textId="3916568D" w:rsidR="00156DD5" w:rsidRPr="00BF07E0" w:rsidRDefault="00156DD5" w:rsidP="008754B4">
      <w:pPr>
        <w:pStyle w:val="EndNoteBibliography"/>
        <w:rPr>
          <w:noProof/>
        </w:rPr>
      </w:pPr>
      <w:r w:rsidRPr="00BF07E0">
        <w:rPr>
          <w:noProof/>
        </w:rPr>
        <w:t>18</w:t>
      </w:r>
      <w:r w:rsidRPr="00BF07E0">
        <w:rPr>
          <w:noProof/>
        </w:rPr>
        <w:tab/>
        <w:t>Liu, A. C.</w:t>
      </w:r>
      <w:r w:rsidR="00FA1E1B">
        <w:rPr>
          <w:noProof/>
        </w:rPr>
        <w:t>,</w:t>
      </w:r>
      <w:r w:rsidRPr="00BF07E0">
        <w:rPr>
          <w:noProof/>
        </w:rPr>
        <w:t xml:space="preserve"> Gotlieb, A. I. Characterization of cell motility in single heart valve interstitial cells in vitro. </w:t>
      </w:r>
      <w:r w:rsidRPr="00BF07E0">
        <w:rPr>
          <w:i/>
          <w:noProof/>
        </w:rPr>
        <w:t>Histol</w:t>
      </w:r>
      <w:r w:rsidR="00FA1E1B">
        <w:rPr>
          <w:i/>
          <w:noProof/>
        </w:rPr>
        <w:t>ogy and</w:t>
      </w:r>
      <w:r w:rsidRPr="00BF07E0">
        <w:rPr>
          <w:i/>
          <w:noProof/>
        </w:rPr>
        <w:t xml:space="preserve"> Histopathol</w:t>
      </w:r>
      <w:r w:rsidR="00FA1E1B">
        <w:rPr>
          <w:i/>
          <w:noProof/>
        </w:rPr>
        <w:t>ogy.</w:t>
      </w:r>
      <w:r w:rsidRPr="00BF07E0">
        <w:rPr>
          <w:noProof/>
        </w:rPr>
        <w:t xml:space="preserve"> </w:t>
      </w:r>
      <w:r w:rsidRPr="00BF07E0">
        <w:rPr>
          <w:b/>
          <w:noProof/>
        </w:rPr>
        <w:t>22</w:t>
      </w:r>
      <w:r w:rsidRPr="00BF07E0">
        <w:rPr>
          <w:noProof/>
        </w:rPr>
        <w:t>, 873-882 (2007).</w:t>
      </w:r>
    </w:p>
    <w:p w14:paraId="287DCD80" w14:textId="070EDBDE" w:rsidR="00156DD5" w:rsidRPr="00BF07E0" w:rsidRDefault="00156DD5" w:rsidP="008754B4">
      <w:pPr>
        <w:pStyle w:val="EndNoteBibliography"/>
        <w:rPr>
          <w:noProof/>
        </w:rPr>
      </w:pPr>
      <w:r w:rsidRPr="00BF07E0">
        <w:rPr>
          <w:noProof/>
        </w:rPr>
        <w:t>19</w:t>
      </w:r>
      <w:r w:rsidRPr="00BF07E0">
        <w:rPr>
          <w:noProof/>
        </w:rPr>
        <w:tab/>
        <w:t>Yip, C. Y., Chen, J. H., Zhao, R.</w:t>
      </w:r>
      <w:r w:rsidR="00FA1E1B">
        <w:rPr>
          <w:noProof/>
        </w:rPr>
        <w:t>,</w:t>
      </w:r>
      <w:r w:rsidRPr="00BF07E0">
        <w:rPr>
          <w:noProof/>
        </w:rPr>
        <w:t xml:space="preserve"> Simmons, C. A. Calcification by valve interstitial cells is regulated by the stiffness of the extracellular matrix. </w:t>
      </w:r>
      <w:r w:rsidRPr="00BF07E0">
        <w:rPr>
          <w:i/>
          <w:noProof/>
        </w:rPr>
        <w:t>Arterioscler</w:t>
      </w:r>
      <w:r w:rsidR="00FA1E1B">
        <w:rPr>
          <w:i/>
          <w:noProof/>
        </w:rPr>
        <w:t>osis</w:t>
      </w:r>
      <w:r w:rsidR="00262516">
        <w:rPr>
          <w:i/>
          <w:noProof/>
        </w:rPr>
        <w:t>,</w:t>
      </w:r>
      <w:r w:rsidRPr="00BF07E0">
        <w:rPr>
          <w:i/>
          <w:noProof/>
        </w:rPr>
        <w:t xml:space="preserve"> Thromb</w:t>
      </w:r>
      <w:r w:rsidR="00262516">
        <w:rPr>
          <w:i/>
          <w:noProof/>
        </w:rPr>
        <w:t xml:space="preserve">osis, </w:t>
      </w:r>
      <w:r w:rsidR="00262516">
        <w:rPr>
          <w:i/>
          <w:noProof/>
        </w:rPr>
        <w:t>and</w:t>
      </w:r>
      <w:r w:rsidRPr="00BF07E0">
        <w:rPr>
          <w:i/>
          <w:noProof/>
        </w:rPr>
        <w:t xml:space="preserve"> Vasc</w:t>
      </w:r>
      <w:r w:rsidR="00262516">
        <w:rPr>
          <w:i/>
          <w:noProof/>
        </w:rPr>
        <w:t>ular</w:t>
      </w:r>
      <w:r w:rsidRPr="00BF07E0">
        <w:rPr>
          <w:i/>
          <w:noProof/>
        </w:rPr>
        <w:t xml:space="preserve"> Biol</w:t>
      </w:r>
      <w:r w:rsidR="00262516">
        <w:rPr>
          <w:i/>
          <w:noProof/>
        </w:rPr>
        <w:t>ogy.</w:t>
      </w:r>
      <w:r w:rsidRPr="00BF07E0">
        <w:rPr>
          <w:noProof/>
        </w:rPr>
        <w:t xml:space="preserve"> </w:t>
      </w:r>
      <w:r w:rsidRPr="00BF07E0">
        <w:rPr>
          <w:b/>
          <w:noProof/>
        </w:rPr>
        <w:t>29</w:t>
      </w:r>
      <w:r w:rsidRPr="00BF07E0">
        <w:rPr>
          <w:noProof/>
        </w:rPr>
        <w:t>, 936-942 (2009).</w:t>
      </w:r>
    </w:p>
    <w:p w14:paraId="6F7676CB" w14:textId="0B4F8DF6" w:rsidR="00156DD5" w:rsidRPr="00BF07E0" w:rsidRDefault="00156DD5" w:rsidP="008754B4">
      <w:pPr>
        <w:pStyle w:val="EndNoteBibliography"/>
        <w:rPr>
          <w:noProof/>
        </w:rPr>
      </w:pPr>
      <w:r w:rsidRPr="00BF07E0">
        <w:rPr>
          <w:noProof/>
        </w:rPr>
        <w:t>20</w:t>
      </w:r>
      <w:r w:rsidRPr="00BF07E0">
        <w:rPr>
          <w:noProof/>
        </w:rPr>
        <w:tab/>
        <w:t>Song, R., Fullerton, D. A., Ao, L., Zhao, K. S.</w:t>
      </w:r>
      <w:r w:rsidR="00262516">
        <w:rPr>
          <w:noProof/>
        </w:rPr>
        <w:t xml:space="preserve">, </w:t>
      </w:r>
      <w:r w:rsidRPr="00BF07E0">
        <w:rPr>
          <w:noProof/>
        </w:rPr>
        <w:t xml:space="preserve">Meng, X. An epigenetic regulatory loop controls pro-osteogenic activation by TGF-beta1 or bone morphogenetic protein 2 in human aortic valve interstitial cells. </w:t>
      </w:r>
      <w:r w:rsidRPr="00BF07E0">
        <w:rPr>
          <w:i/>
          <w:noProof/>
        </w:rPr>
        <w:t>J</w:t>
      </w:r>
      <w:r w:rsidR="00262516">
        <w:rPr>
          <w:i/>
          <w:noProof/>
        </w:rPr>
        <w:t>ournal of</w:t>
      </w:r>
      <w:r w:rsidRPr="00BF07E0">
        <w:rPr>
          <w:i/>
          <w:noProof/>
        </w:rPr>
        <w:t xml:space="preserve"> Biol</w:t>
      </w:r>
      <w:r w:rsidR="00262516">
        <w:rPr>
          <w:i/>
          <w:noProof/>
        </w:rPr>
        <w:t>ogical</w:t>
      </w:r>
      <w:r w:rsidRPr="00BF07E0">
        <w:rPr>
          <w:i/>
          <w:noProof/>
        </w:rPr>
        <w:t xml:space="preserve"> Chem</w:t>
      </w:r>
      <w:r w:rsidR="00262516">
        <w:rPr>
          <w:i/>
          <w:noProof/>
        </w:rPr>
        <w:t>istry.</w:t>
      </w:r>
      <w:r w:rsidRPr="00BF07E0">
        <w:rPr>
          <w:noProof/>
        </w:rPr>
        <w:t xml:space="preserve"> </w:t>
      </w:r>
      <w:r w:rsidRPr="00BF07E0">
        <w:rPr>
          <w:b/>
          <w:noProof/>
        </w:rPr>
        <w:t>292</w:t>
      </w:r>
      <w:r w:rsidRPr="00BF07E0">
        <w:rPr>
          <w:noProof/>
        </w:rPr>
        <w:t>, 8657-8666 (2017).</w:t>
      </w:r>
    </w:p>
    <w:p w14:paraId="6E530886" w14:textId="4E09A25E" w:rsidR="00156DD5" w:rsidRPr="00BF07E0" w:rsidRDefault="00156DD5" w:rsidP="008754B4">
      <w:pPr>
        <w:pStyle w:val="EndNoteBibliography"/>
        <w:rPr>
          <w:noProof/>
        </w:rPr>
      </w:pPr>
      <w:r w:rsidRPr="00BF07E0">
        <w:rPr>
          <w:noProof/>
        </w:rPr>
        <w:t>21</w:t>
      </w:r>
      <w:r w:rsidRPr="00BF07E0">
        <w:rPr>
          <w:noProof/>
        </w:rPr>
        <w:tab/>
        <w:t>Xu, M. H.</w:t>
      </w:r>
      <w:r w:rsidRPr="00BF07E0">
        <w:rPr>
          <w:i/>
          <w:noProof/>
        </w:rPr>
        <w:t xml:space="preserve"> </w:t>
      </w:r>
      <w:r w:rsidRPr="00262516">
        <w:rPr>
          <w:iCs/>
          <w:noProof/>
        </w:rPr>
        <w:t>et al.</w:t>
      </w:r>
      <w:r w:rsidRPr="00BF07E0">
        <w:rPr>
          <w:noProof/>
        </w:rPr>
        <w:t xml:space="preserve"> Absence of the adenosine A2A receptor confers pulmonary arterial hypertension and increased pulmonary vascular remodeling in mice. </w:t>
      </w:r>
      <w:r w:rsidRPr="00BF07E0">
        <w:rPr>
          <w:i/>
          <w:noProof/>
        </w:rPr>
        <w:t>J</w:t>
      </w:r>
      <w:r w:rsidR="00262516">
        <w:rPr>
          <w:i/>
          <w:noProof/>
        </w:rPr>
        <w:t>ournal of</w:t>
      </w:r>
      <w:r w:rsidRPr="00BF07E0">
        <w:rPr>
          <w:i/>
          <w:noProof/>
        </w:rPr>
        <w:t xml:space="preserve"> Vasc</w:t>
      </w:r>
      <w:r w:rsidR="00262516">
        <w:rPr>
          <w:i/>
          <w:noProof/>
        </w:rPr>
        <w:t>ular</w:t>
      </w:r>
      <w:r w:rsidRPr="00BF07E0">
        <w:rPr>
          <w:i/>
          <w:noProof/>
        </w:rPr>
        <w:t xml:space="preserve"> Res</w:t>
      </w:r>
      <w:r w:rsidR="00262516">
        <w:rPr>
          <w:i/>
          <w:noProof/>
        </w:rPr>
        <w:t>earch.</w:t>
      </w:r>
      <w:r w:rsidRPr="00BF07E0">
        <w:rPr>
          <w:noProof/>
        </w:rPr>
        <w:t xml:space="preserve"> </w:t>
      </w:r>
      <w:r w:rsidRPr="00BF07E0">
        <w:rPr>
          <w:b/>
          <w:noProof/>
        </w:rPr>
        <w:t>48</w:t>
      </w:r>
      <w:r w:rsidRPr="00BF07E0">
        <w:rPr>
          <w:noProof/>
        </w:rPr>
        <w:t>, 171-183 (2011).</w:t>
      </w:r>
    </w:p>
    <w:p w14:paraId="6D44F7E3" w14:textId="6CC475B4" w:rsidR="00156DD5" w:rsidRPr="00BF07E0" w:rsidRDefault="00156DD5" w:rsidP="008754B4">
      <w:pPr>
        <w:pStyle w:val="EndNoteBibliography"/>
        <w:rPr>
          <w:noProof/>
        </w:rPr>
      </w:pPr>
      <w:r w:rsidRPr="00BF07E0">
        <w:rPr>
          <w:noProof/>
        </w:rPr>
        <w:t>22</w:t>
      </w:r>
      <w:r w:rsidRPr="00BF07E0">
        <w:rPr>
          <w:noProof/>
        </w:rPr>
        <w:tab/>
        <w:t>Jian, B., Narula, N., Li, Q. Y., Mohler, E. R., 3</w:t>
      </w:r>
      <w:r w:rsidRPr="00262516">
        <w:rPr>
          <w:noProof/>
          <w:vertAlign w:val="superscript"/>
        </w:rPr>
        <w:t>rd</w:t>
      </w:r>
      <w:r w:rsidR="00262516">
        <w:rPr>
          <w:noProof/>
        </w:rPr>
        <w:t xml:space="preserve">, </w:t>
      </w:r>
      <w:r w:rsidRPr="00BF07E0">
        <w:rPr>
          <w:noProof/>
        </w:rPr>
        <w:t xml:space="preserve">Levy, R. J. Progression of aortic valve stenosis: TGF-beta1 is present in calcified aortic valve cusps and promotes aortic valve interstitial cell calcification via apoptosis. </w:t>
      </w:r>
      <w:r w:rsidRPr="00BF07E0">
        <w:rPr>
          <w:i/>
          <w:noProof/>
        </w:rPr>
        <w:t>Ann</w:t>
      </w:r>
      <w:r w:rsidR="00262516">
        <w:rPr>
          <w:i/>
          <w:noProof/>
        </w:rPr>
        <w:t>als of</w:t>
      </w:r>
      <w:r w:rsidRPr="00BF07E0">
        <w:rPr>
          <w:i/>
          <w:noProof/>
        </w:rPr>
        <w:t xml:space="preserve"> Thorac</w:t>
      </w:r>
      <w:r w:rsidR="00262516">
        <w:rPr>
          <w:i/>
          <w:noProof/>
        </w:rPr>
        <w:t>ic</w:t>
      </w:r>
      <w:r w:rsidRPr="00BF07E0">
        <w:rPr>
          <w:i/>
          <w:noProof/>
        </w:rPr>
        <w:t xml:space="preserve"> Surg</w:t>
      </w:r>
      <w:r w:rsidR="00262516">
        <w:rPr>
          <w:i/>
          <w:noProof/>
        </w:rPr>
        <w:t>ery.</w:t>
      </w:r>
      <w:r w:rsidRPr="00BF07E0">
        <w:rPr>
          <w:noProof/>
        </w:rPr>
        <w:t xml:space="preserve"> </w:t>
      </w:r>
      <w:r w:rsidRPr="00BF07E0">
        <w:rPr>
          <w:b/>
          <w:noProof/>
        </w:rPr>
        <w:t>75</w:t>
      </w:r>
      <w:r w:rsidRPr="00BF07E0">
        <w:rPr>
          <w:noProof/>
        </w:rPr>
        <w:t>, 457-465; discussion 465-456 (2003).</w:t>
      </w:r>
    </w:p>
    <w:p w14:paraId="2A58CA64" w14:textId="12435E40" w:rsidR="00156DD5" w:rsidRPr="00BF07E0" w:rsidRDefault="00156DD5" w:rsidP="008754B4">
      <w:pPr>
        <w:pStyle w:val="EndNoteBibliography"/>
        <w:rPr>
          <w:noProof/>
        </w:rPr>
      </w:pPr>
      <w:r w:rsidRPr="00BF07E0">
        <w:rPr>
          <w:noProof/>
        </w:rPr>
        <w:t>23</w:t>
      </w:r>
      <w:r w:rsidRPr="00BF07E0">
        <w:rPr>
          <w:noProof/>
        </w:rPr>
        <w:tab/>
        <w:t>Bogdanova, M.</w:t>
      </w:r>
      <w:r w:rsidRPr="00BF07E0">
        <w:rPr>
          <w:i/>
          <w:noProof/>
        </w:rPr>
        <w:t xml:space="preserve"> </w:t>
      </w:r>
      <w:r w:rsidRPr="00262516">
        <w:rPr>
          <w:iCs/>
          <w:noProof/>
        </w:rPr>
        <w:t>et al.</w:t>
      </w:r>
      <w:r w:rsidRPr="00BF07E0">
        <w:rPr>
          <w:noProof/>
        </w:rPr>
        <w:t xml:space="preserve"> Interstitial cells in calcified aortic valves have reduced differentiation potential and stem cell-like properties. </w:t>
      </w:r>
      <w:r w:rsidRPr="00BF07E0">
        <w:rPr>
          <w:i/>
          <w:noProof/>
        </w:rPr>
        <w:t>Sci</w:t>
      </w:r>
      <w:r w:rsidR="00262516">
        <w:rPr>
          <w:i/>
          <w:noProof/>
        </w:rPr>
        <w:t>ence</w:t>
      </w:r>
      <w:r w:rsidRPr="00BF07E0">
        <w:rPr>
          <w:i/>
          <w:noProof/>
        </w:rPr>
        <w:t xml:space="preserve"> Rep</w:t>
      </w:r>
      <w:r w:rsidR="00262516">
        <w:rPr>
          <w:i/>
          <w:noProof/>
        </w:rPr>
        <w:t>orts.</w:t>
      </w:r>
      <w:r w:rsidRPr="00BF07E0">
        <w:rPr>
          <w:noProof/>
        </w:rPr>
        <w:t xml:space="preserve"> </w:t>
      </w:r>
      <w:r w:rsidRPr="00BF07E0">
        <w:rPr>
          <w:b/>
          <w:noProof/>
        </w:rPr>
        <w:t>9</w:t>
      </w:r>
      <w:r w:rsidRPr="00BF07E0">
        <w:rPr>
          <w:noProof/>
        </w:rPr>
        <w:t>, 12934 (2019).</w:t>
      </w:r>
    </w:p>
    <w:p w14:paraId="031BFAB0" w14:textId="2586FF3D" w:rsidR="00156DD5" w:rsidRPr="00BF07E0" w:rsidRDefault="00156DD5" w:rsidP="008754B4">
      <w:pPr>
        <w:pStyle w:val="EndNoteBibliography"/>
        <w:rPr>
          <w:noProof/>
        </w:rPr>
      </w:pPr>
      <w:r w:rsidRPr="00BF07E0">
        <w:rPr>
          <w:noProof/>
        </w:rPr>
        <w:t>24</w:t>
      </w:r>
      <w:r w:rsidRPr="00BF07E0">
        <w:rPr>
          <w:noProof/>
        </w:rPr>
        <w:tab/>
        <w:t>Gendron, N.</w:t>
      </w:r>
      <w:r w:rsidRPr="00262516">
        <w:rPr>
          <w:iCs/>
          <w:noProof/>
        </w:rPr>
        <w:t xml:space="preserve"> et al.</w:t>
      </w:r>
      <w:r w:rsidRPr="00BF07E0">
        <w:rPr>
          <w:noProof/>
        </w:rPr>
        <w:t xml:space="preserve"> Huma</w:t>
      </w:r>
      <w:r w:rsidR="00262516" w:rsidRPr="00BF07E0">
        <w:rPr>
          <w:noProof/>
        </w:rPr>
        <w:t>n aortic valve interstitial cells display proangiogenic properties during calcific aortic valve disea</w:t>
      </w:r>
      <w:r w:rsidRPr="00BF07E0">
        <w:rPr>
          <w:noProof/>
        </w:rPr>
        <w:t xml:space="preserve">se. </w:t>
      </w:r>
      <w:r w:rsidRPr="00BF07E0">
        <w:rPr>
          <w:i/>
          <w:noProof/>
        </w:rPr>
        <w:t>Arterioscler</w:t>
      </w:r>
      <w:r w:rsidR="00262516">
        <w:rPr>
          <w:i/>
          <w:noProof/>
        </w:rPr>
        <w:t>osis,</w:t>
      </w:r>
      <w:r w:rsidRPr="00BF07E0">
        <w:rPr>
          <w:i/>
          <w:noProof/>
        </w:rPr>
        <w:t xml:space="preserve"> Thromb</w:t>
      </w:r>
      <w:r w:rsidR="00262516">
        <w:rPr>
          <w:i/>
          <w:noProof/>
        </w:rPr>
        <w:t>osis, and</w:t>
      </w:r>
      <w:r w:rsidRPr="00BF07E0">
        <w:rPr>
          <w:i/>
          <w:noProof/>
        </w:rPr>
        <w:t xml:space="preserve"> Vasc</w:t>
      </w:r>
      <w:r w:rsidR="00262516">
        <w:rPr>
          <w:i/>
          <w:noProof/>
        </w:rPr>
        <w:t>ular</w:t>
      </w:r>
      <w:r w:rsidRPr="00BF07E0">
        <w:rPr>
          <w:i/>
          <w:noProof/>
        </w:rPr>
        <w:t xml:space="preserve"> Biol</w:t>
      </w:r>
      <w:r w:rsidR="00262516">
        <w:rPr>
          <w:i/>
          <w:noProof/>
        </w:rPr>
        <w:t>ogy</w:t>
      </w:r>
      <w:r w:rsidR="00262516">
        <w:rPr>
          <w:noProof/>
        </w:rPr>
        <w:t>.</w:t>
      </w:r>
      <w:r w:rsidRPr="00BF07E0">
        <w:rPr>
          <w:noProof/>
        </w:rPr>
        <w:t xml:space="preserve"> </w:t>
      </w:r>
      <w:r w:rsidR="00262516" w:rsidRPr="00262516">
        <w:rPr>
          <w:b/>
          <w:bCs/>
          <w:noProof/>
        </w:rPr>
        <w:t xml:space="preserve">41 </w:t>
      </w:r>
      <w:r w:rsidR="00262516">
        <w:rPr>
          <w:noProof/>
        </w:rPr>
        <w:t>(1), 415-429</w:t>
      </w:r>
      <w:r w:rsidRPr="00BF07E0">
        <w:rPr>
          <w:noProof/>
        </w:rPr>
        <w:t xml:space="preserve"> (202</w:t>
      </w:r>
      <w:r w:rsidR="00262516">
        <w:rPr>
          <w:noProof/>
        </w:rPr>
        <w:t>1</w:t>
      </w:r>
      <w:r w:rsidRPr="00BF07E0">
        <w:rPr>
          <w:noProof/>
        </w:rPr>
        <w:t>).</w:t>
      </w:r>
    </w:p>
    <w:p w14:paraId="17DAF25E" w14:textId="30B28F91" w:rsidR="00156DD5" w:rsidRPr="00BF07E0" w:rsidRDefault="00156DD5" w:rsidP="008754B4">
      <w:pPr>
        <w:pStyle w:val="EndNoteBibliography"/>
        <w:rPr>
          <w:noProof/>
        </w:rPr>
      </w:pPr>
      <w:r w:rsidRPr="00BF07E0">
        <w:rPr>
          <w:noProof/>
        </w:rPr>
        <w:t>25</w:t>
      </w:r>
      <w:r w:rsidRPr="00BF07E0">
        <w:rPr>
          <w:noProof/>
        </w:rPr>
        <w:tab/>
        <w:t>Wirrig, E. E.</w:t>
      </w:r>
      <w:r w:rsidR="00262516">
        <w:rPr>
          <w:noProof/>
        </w:rPr>
        <w:t xml:space="preserve">, </w:t>
      </w:r>
      <w:r w:rsidRPr="00BF07E0">
        <w:rPr>
          <w:noProof/>
        </w:rPr>
        <w:t xml:space="preserve">Yutzey, K. E. Conserved transcriptional regulatory mechanisms in aortic valve development and disease. </w:t>
      </w:r>
      <w:r w:rsidR="00262516" w:rsidRPr="00BF07E0">
        <w:rPr>
          <w:i/>
          <w:noProof/>
        </w:rPr>
        <w:t>Arterioscler</w:t>
      </w:r>
      <w:r w:rsidR="00262516">
        <w:rPr>
          <w:i/>
          <w:noProof/>
        </w:rPr>
        <w:t>osis,</w:t>
      </w:r>
      <w:r w:rsidR="00262516" w:rsidRPr="00BF07E0">
        <w:rPr>
          <w:i/>
          <w:noProof/>
        </w:rPr>
        <w:t xml:space="preserve"> Thromb</w:t>
      </w:r>
      <w:r w:rsidR="00262516">
        <w:rPr>
          <w:i/>
          <w:noProof/>
        </w:rPr>
        <w:t>osis and</w:t>
      </w:r>
      <w:r w:rsidR="00262516" w:rsidRPr="00BF07E0">
        <w:rPr>
          <w:i/>
          <w:noProof/>
        </w:rPr>
        <w:t xml:space="preserve"> Vasc</w:t>
      </w:r>
      <w:r w:rsidR="00262516">
        <w:rPr>
          <w:i/>
          <w:noProof/>
        </w:rPr>
        <w:t>ular</w:t>
      </w:r>
      <w:r w:rsidR="00262516" w:rsidRPr="00BF07E0">
        <w:rPr>
          <w:i/>
          <w:noProof/>
        </w:rPr>
        <w:t xml:space="preserve"> Biol</w:t>
      </w:r>
      <w:r w:rsidR="00262516">
        <w:rPr>
          <w:i/>
          <w:noProof/>
        </w:rPr>
        <w:t>ogy</w:t>
      </w:r>
      <w:r w:rsidR="00262516">
        <w:rPr>
          <w:noProof/>
        </w:rPr>
        <w:t>.</w:t>
      </w:r>
      <w:r w:rsidRPr="00BF07E0">
        <w:rPr>
          <w:noProof/>
        </w:rPr>
        <w:t xml:space="preserve"> </w:t>
      </w:r>
      <w:r w:rsidRPr="00BF07E0">
        <w:rPr>
          <w:b/>
          <w:noProof/>
        </w:rPr>
        <w:t>34</w:t>
      </w:r>
      <w:r w:rsidRPr="00BF07E0">
        <w:rPr>
          <w:noProof/>
        </w:rPr>
        <w:t>, 737-741 (2014).</w:t>
      </w:r>
    </w:p>
    <w:p w14:paraId="7380B902" w14:textId="0419EA7B" w:rsidR="00156DD5" w:rsidRPr="00BF07E0" w:rsidRDefault="00156DD5" w:rsidP="008754B4">
      <w:pPr>
        <w:pStyle w:val="EndNoteBibliography"/>
        <w:rPr>
          <w:noProof/>
        </w:rPr>
      </w:pPr>
      <w:r w:rsidRPr="00BF07E0">
        <w:rPr>
          <w:noProof/>
        </w:rPr>
        <w:t>26</w:t>
      </w:r>
      <w:r w:rsidRPr="00BF07E0">
        <w:rPr>
          <w:noProof/>
        </w:rPr>
        <w:tab/>
        <w:t>Honda, S.</w:t>
      </w:r>
      <w:r w:rsidRPr="00BF07E0">
        <w:rPr>
          <w:i/>
          <w:noProof/>
        </w:rPr>
        <w:t xml:space="preserve"> </w:t>
      </w:r>
      <w:r w:rsidRPr="00262516">
        <w:rPr>
          <w:iCs/>
          <w:noProof/>
        </w:rPr>
        <w:t xml:space="preserve">et al. </w:t>
      </w:r>
      <w:r w:rsidRPr="00BF07E0">
        <w:rPr>
          <w:noProof/>
        </w:rPr>
        <w:t xml:space="preserve">A novel mouse model of aortic valve stenosis induced by direct wire injury. </w:t>
      </w:r>
      <w:r w:rsidR="00262516" w:rsidRPr="00BF07E0">
        <w:rPr>
          <w:i/>
          <w:noProof/>
        </w:rPr>
        <w:t>Arterioscler</w:t>
      </w:r>
      <w:r w:rsidR="00262516">
        <w:rPr>
          <w:i/>
          <w:noProof/>
        </w:rPr>
        <w:t>osis,</w:t>
      </w:r>
      <w:r w:rsidR="00262516" w:rsidRPr="00BF07E0">
        <w:rPr>
          <w:i/>
          <w:noProof/>
        </w:rPr>
        <w:t xml:space="preserve"> Thromb</w:t>
      </w:r>
      <w:r w:rsidR="00262516">
        <w:rPr>
          <w:i/>
          <w:noProof/>
        </w:rPr>
        <w:t>osis and</w:t>
      </w:r>
      <w:r w:rsidR="00262516" w:rsidRPr="00BF07E0">
        <w:rPr>
          <w:i/>
          <w:noProof/>
        </w:rPr>
        <w:t xml:space="preserve"> Vasc</w:t>
      </w:r>
      <w:r w:rsidR="00262516">
        <w:rPr>
          <w:i/>
          <w:noProof/>
        </w:rPr>
        <w:t>ular</w:t>
      </w:r>
      <w:r w:rsidR="00262516" w:rsidRPr="00BF07E0">
        <w:rPr>
          <w:i/>
          <w:noProof/>
        </w:rPr>
        <w:t xml:space="preserve"> Biol</w:t>
      </w:r>
      <w:r w:rsidR="00262516">
        <w:rPr>
          <w:i/>
          <w:noProof/>
        </w:rPr>
        <w:t>ogy</w:t>
      </w:r>
      <w:r w:rsidR="00262516">
        <w:rPr>
          <w:noProof/>
        </w:rPr>
        <w:t>.</w:t>
      </w:r>
      <w:r w:rsidRPr="00BF07E0">
        <w:rPr>
          <w:noProof/>
        </w:rPr>
        <w:t xml:space="preserve"> </w:t>
      </w:r>
      <w:r w:rsidRPr="00BF07E0">
        <w:rPr>
          <w:b/>
          <w:noProof/>
        </w:rPr>
        <w:t>34</w:t>
      </w:r>
      <w:r w:rsidRPr="00BF07E0">
        <w:rPr>
          <w:noProof/>
        </w:rPr>
        <w:t>, 270-278 (2014).</w:t>
      </w:r>
    </w:p>
    <w:p w14:paraId="2713234C" w14:textId="437F9C14" w:rsidR="00156DD5" w:rsidRPr="00BF07E0" w:rsidRDefault="00156DD5" w:rsidP="008754B4">
      <w:pPr>
        <w:pStyle w:val="EndNoteBibliography"/>
        <w:rPr>
          <w:noProof/>
        </w:rPr>
      </w:pPr>
      <w:r w:rsidRPr="00BF07E0">
        <w:rPr>
          <w:noProof/>
        </w:rPr>
        <w:t>27</w:t>
      </w:r>
      <w:r w:rsidRPr="00BF07E0">
        <w:rPr>
          <w:noProof/>
        </w:rPr>
        <w:tab/>
        <w:t>Sider, K. L., Blaser, M. C.</w:t>
      </w:r>
      <w:r w:rsidR="00262516">
        <w:rPr>
          <w:noProof/>
        </w:rPr>
        <w:t xml:space="preserve">, </w:t>
      </w:r>
      <w:r w:rsidRPr="00BF07E0">
        <w:rPr>
          <w:noProof/>
        </w:rPr>
        <w:t xml:space="preserve">Simmons, C. A. Animal models of calcific aortic valve disease. </w:t>
      </w:r>
      <w:r w:rsidRPr="00BF07E0">
        <w:rPr>
          <w:i/>
          <w:noProof/>
        </w:rPr>
        <w:t>Int</w:t>
      </w:r>
      <w:r w:rsidR="00262516">
        <w:rPr>
          <w:i/>
          <w:noProof/>
        </w:rPr>
        <w:t>ernational</w:t>
      </w:r>
      <w:r w:rsidRPr="00BF07E0">
        <w:rPr>
          <w:i/>
          <w:noProof/>
        </w:rPr>
        <w:t xml:space="preserve"> J</w:t>
      </w:r>
      <w:r w:rsidR="00262516">
        <w:rPr>
          <w:i/>
          <w:noProof/>
        </w:rPr>
        <w:t>ournal of</w:t>
      </w:r>
      <w:r w:rsidRPr="00BF07E0">
        <w:rPr>
          <w:i/>
          <w:noProof/>
        </w:rPr>
        <w:t xml:space="preserve"> Inflam</w:t>
      </w:r>
      <w:r w:rsidR="00262516">
        <w:rPr>
          <w:i/>
          <w:noProof/>
        </w:rPr>
        <w:t>mation.</w:t>
      </w:r>
      <w:r w:rsidRPr="00BF07E0">
        <w:rPr>
          <w:noProof/>
        </w:rPr>
        <w:t xml:space="preserve"> </w:t>
      </w:r>
      <w:r w:rsidRPr="00BF07E0">
        <w:rPr>
          <w:b/>
          <w:noProof/>
        </w:rPr>
        <w:t>2011</w:t>
      </w:r>
      <w:r w:rsidRPr="00BF07E0">
        <w:rPr>
          <w:noProof/>
        </w:rPr>
        <w:t>, 364310 (2011).</w:t>
      </w:r>
    </w:p>
    <w:p w14:paraId="2735D56D" w14:textId="01FEF0F8" w:rsidR="00156DD5" w:rsidRPr="00BF07E0" w:rsidRDefault="00156DD5" w:rsidP="008754B4">
      <w:pPr>
        <w:pStyle w:val="EndNoteBibliography"/>
        <w:rPr>
          <w:noProof/>
        </w:rPr>
      </w:pPr>
      <w:r w:rsidRPr="00BF07E0">
        <w:rPr>
          <w:noProof/>
        </w:rPr>
        <w:t>28</w:t>
      </w:r>
      <w:r w:rsidRPr="00BF07E0">
        <w:rPr>
          <w:noProof/>
        </w:rPr>
        <w:tab/>
        <w:t>Gould, R. A.</w:t>
      </w:r>
      <w:r w:rsidR="00262516">
        <w:rPr>
          <w:noProof/>
        </w:rPr>
        <w:t>,</w:t>
      </w:r>
      <w:r w:rsidRPr="00BF07E0">
        <w:rPr>
          <w:noProof/>
        </w:rPr>
        <w:t xml:space="preserve"> Butcher, J. T. Isolation of valvular endothelial cells. </w:t>
      </w:r>
      <w:r w:rsidRPr="00BF07E0">
        <w:rPr>
          <w:i/>
          <w:noProof/>
        </w:rPr>
        <w:t>J</w:t>
      </w:r>
      <w:r w:rsidR="00262516">
        <w:rPr>
          <w:i/>
          <w:noProof/>
        </w:rPr>
        <w:t>ournal of</w:t>
      </w:r>
      <w:r w:rsidRPr="00BF07E0">
        <w:rPr>
          <w:i/>
          <w:noProof/>
        </w:rPr>
        <w:t xml:space="preserve"> Vis</w:t>
      </w:r>
      <w:r w:rsidR="00262516">
        <w:rPr>
          <w:i/>
          <w:noProof/>
        </w:rPr>
        <w:t>ualized</w:t>
      </w:r>
      <w:r w:rsidRPr="00BF07E0">
        <w:rPr>
          <w:i/>
          <w:noProof/>
        </w:rPr>
        <w:t xml:space="preserve"> Exp</w:t>
      </w:r>
      <w:r w:rsidR="00262516">
        <w:rPr>
          <w:i/>
          <w:noProof/>
        </w:rPr>
        <w:t>eriments</w:t>
      </w:r>
      <w:r w:rsidR="00262516">
        <w:rPr>
          <w:noProof/>
        </w:rPr>
        <w:t>.</w:t>
      </w:r>
      <w:r w:rsidRPr="00BF07E0">
        <w:rPr>
          <w:noProof/>
        </w:rPr>
        <w:t xml:space="preserve"> </w:t>
      </w:r>
      <w:r w:rsidR="00262516">
        <w:rPr>
          <w:noProof/>
        </w:rPr>
        <w:t>(46) e</w:t>
      </w:r>
      <w:r w:rsidRPr="00BF07E0">
        <w:rPr>
          <w:noProof/>
        </w:rPr>
        <w:t>2158 (2010).</w:t>
      </w:r>
    </w:p>
    <w:p w14:paraId="39068F17" w14:textId="5FBCC721" w:rsidR="00156DD5" w:rsidRPr="00BF07E0" w:rsidRDefault="00156DD5" w:rsidP="008754B4">
      <w:pPr>
        <w:pStyle w:val="EndNoteBibliography"/>
        <w:rPr>
          <w:noProof/>
        </w:rPr>
      </w:pPr>
      <w:r w:rsidRPr="00BF07E0">
        <w:rPr>
          <w:noProof/>
        </w:rPr>
        <w:t>29</w:t>
      </w:r>
      <w:r w:rsidRPr="00BF07E0">
        <w:rPr>
          <w:noProof/>
        </w:rPr>
        <w:tab/>
        <w:t>Miller, L. J.</w:t>
      </w:r>
      <w:r w:rsidR="00262516">
        <w:rPr>
          <w:noProof/>
        </w:rPr>
        <w:t xml:space="preserve">, </w:t>
      </w:r>
      <w:r w:rsidRPr="00BF07E0">
        <w:rPr>
          <w:noProof/>
        </w:rPr>
        <w:t xml:space="preserve">Lincoln, J. Isolation of murine valve endothelial cells. </w:t>
      </w:r>
      <w:r w:rsidRPr="00BF07E0">
        <w:rPr>
          <w:i/>
          <w:noProof/>
        </w:rPr>
        <w:t>J</w:t>
      </w:r>
      <w:r w:rsidR="00262516">
        <w:rPr>
          <w:i/>
          <w:noProof/>
        </w:rPr>
        <w:t>ournal of</w:t>
      </w:r>
      <w:r w:rsidRPr="00BF07E0">
        <w:rPr>
          <w:i/>
          <w:noProof/>
        </w:rPr>
        <w:t xml:space="preserve"> Vis</w:t>
      </w:r>
      <w:r w:rsidR="00262516">
        <w:rPr>
          <w:i/>
          <w:noProof/>
        </w:rPr>
        <w:t>ualized</w:t>
      </w:r>
      <w:r w:rsidRPr="00BF07E0">
        <w:rPr>
          <w:i/>
          <w:noProof/>
        </w:rPr>
        <w:t xml:space="preserve"> Exp</w:t>
      </w:r>
      <w:r w:rsidR="00262516">
        <w:rPr>
          <w:i/>
          <w:noProof/>
        </w:rPr>
        <w:t>eriments</w:t>
      </w:r>
      <w:r w:rsidR="00262516">
        <w:rPr>
          <w:noProof/>
        </w:rPr>
        <w:t>.</w:t>
      </w:r>
      <w:r w:rsidRPr="00BF07E0">
        <w:rPr>
          <w:noProof/>
        </w:rPr>
        <w:t xml:space="preserve"> </w:t>
      </w:r>
      <w:r w:rsidR="00262516">
        <w:rPr>
          <w:noProof/>
        </w:rPr>
        <w:t>(90) e</w:t>
      </w:r>
      <w:r w:rsidRPr="00BF07E0">
        <w:rPr>
          <w:noProof/>
        </w:rPr>
        <w:t>51860 (2014).</w:t>
      </w:r>
    </w:p>
    <w:p w14:paraId="68115D57" w14:textId="1A3D8CF9" w:rsidR="00156DD5" w:rsidRPr="00BF07E0" w:rsidRDefault="00156DD5" w:rsidP="008754B4">
      <w:pPr>
        <w:pStyle w:val="EndNoteBibliography"/>
        <w:rPr>
          <w:noProof/>
        </w:rPr>
      </w:pPr>
      <w:r w:rsidRPr="00BF07E0">
        <w:rPr>
          <w:noProof/>
        </w:rPr>
        <w:t>30</w:t>
      </w:r>
      <w:r w:rsidRPr="00BF07E0">
        <w:rPr>
          <w:noProof/>
        </w:rPr>
        <w:tab/>
        <w:t>Selig, J. I.</w:t>
      </w:r>
      <w:r w:rsidRPr="00262516">
        <w:rPr>
          <w:iCs/>
          <w:noProof/>
        </w:rPr>
        <w:t xml:space="preserve"> et al.</w:t>
      </w:r>
      <w:r w:rsidRPr="00BF07E0">
        <w:rPr>
          <w:noProof/>
        </w:rPr>
        <w:t xml:space="preserve"> Impact of hyperinsulinemia and hyperglycemia on valvular interstitial cells - A link between aortic heart valve degeneration and type 2 diabetes. </w:t>
      </w:r>
      <w:r w:rsidRPr="00BF07E0">
        <w:rPr>
          <w:i/>
          <w:noProof/>
        </w:rPr>
        <w:t>Biochim</w:t>
      </w:r>
      <w:r w:rsidR="00262516">
        <w:rPr>
          <w:i/>
          <w:noProof/>
        </w:rPr>
        <w:t>ica</w:t>
      </w:r>
      <w:r w:rsidRPr="00BF07E0">
        <w:rPr>
          <w:i/>
          <w:noProof/>
        </w:rPr>
        <w:t xml:space="preserve"> Biophys</w:t>
      </w:r>
      <w:r w:rsidR="00262516">
        <w:rPr>
          <w:i/>
          <w:noProof/>
        </w:rPr>
        <w:t>ica</w:t>
      </w:r>
      <w:r w:rsidRPr="00BF07E0">
        <w:rPr>
          <w:i/>
          <w:noProof/>
        </w:rPr>
        <w:t xml:space="preserve"> Acta Mol</w:t>
      </w:r>
      <w:r w:rsidR="00262516">
        <w:rPr>
          <w:i/>
          <w:noProof/>
        </w:rPr>
        <w:t>ecular</w:t>
      </w:r>
      <w:r w:rsidRPr="00BF07E0">
        <w:rPr>
          <w:i/>
          <w:noProof/>
        </w:rPr>
        <w:t xml:space="preserve"> Basis</w:t>
      </w:r>
      <w:r w:rsidR="00262516">
        <w:rPr>
          <w:i/>
          <w:noProof/>
        </w:rPr>
        <w:t xml:space="preserve"> of</w:t>
      </w:r>
      <w:r w:rsidRPr="00BF07E0">
        <w:rPr>
          <w:i/>
          <w:noProof/>
        </w:rPr>
        <w:t xml:space="preserve"> Dis</w:t>
      </w:r>
      <w:r w:rsidR="00262516">
        <w:rPr>
          <w:i/>
          <w:noProof/>
        </w:rPr>
        <w:t>ease.</w:t>
      </w:r>
      <w:r w:rsidRPr="00BF07E0">
        <w:rPr>
          <w:noProof/>
        </w:rPr>
        <w:t xml:space="preserve"> </w:t>
      </w:r>
      <w:r w:rsidRPr="00BF07E0">
        <w:rPr>
          <w:b/>
          <w:noProof/>
        </w:rPr>
        <w:t>1865</w:t>
      </w:r>
      <w:r w:rsidRPr="00BF07E0">
        <w:rPr>
          <w:noProof/>
        </w:rPr>
        <w:t>, 2526-2537 (2019).</w:t>
      </w:r>
    </w:p>
    <w:p w14:paraId="1927C082" w14:textId="27661716" w:rsidR="00156DD5" w:rsidRPr="00BF07E0" w:rsidRDefault="00156DD5" w:rsidP="008754B4">
      <w:pPr>
        <w:pStyle w:val="EndNoteBibliography"/>
        <w:rPr>
          <w:noProof/>
        </w:rPr>
      </w:pPr>
      <w:r w:rsidRPr="00BF07E0">
        <w:rPr>
          <w:noProof/>
        </w:rPr>
        <w:t>31</w:t>
      </w:r>
      <w:r w:rsidRPr="00BF07E0">
        <w:rPr>
          <w:noProof/>
        </w:rPr>
        <w:tab/>
        <w:t>Fischer, A. H., Jacobson, K. A., Rose, J.</w:t>
      </w:r>
      <w:r w:rsidR="00262516">
        <w:rPr>
          <w:noProof/>
        </w:rPr>
        <w:t>,</w:t>
      </w:r>
      <w:r w:rsidRPr="00BF07E0">
        <w:rPr>
          <w:noProof/>
        </w:rPr>
        <w:t xml:space="preserve"> Zeller, R. Paraffin embedding tissue samples for sectioning. </w:t>
      </w:r>
      <w:r w:rsidRPr="00BF07E0">
        <w:rPr>
          <w:i/>
          <w:noProof/>
        </w:rPr>
        <w:t>CSH Protoc</w:t>
      </w:r>
      <w:r w:rsidR="00262516">
        <w:rPr>
          <w:i/>
          <w:noProof/>
        </w:rPr>
        <w:t>ols.</w:t>
      </w:r>
      <w:r w:rsidRPr="00BF07E0">
        <w:rPr>
          <w:noProof/>
        </w:rPr>
        <w:t xml:space="preserve"> </w:t>
      </w:r>
      <w:r w:rsidRPr="00BF07E0">
        <w:rPr>
          <w:b/>
          <w:noProof/>
        </w:rPr>
        <w:t>2008</w:t>
      </w:r>
      <w:r w:rsidRPr="00BF07E0">
        <w:rPr>
          <w:noProof/>
        </w:rPr>
        <w:t>, pdb.prot4989</w:t>
      </w:r>
      <w:r w:rsidR="00262516">
        <w:rPr>
          <w:noProof/>
        </w:rPr>
        <w:t xml:space="preserve"> </w:t>
      </w:r>
      <w:r w:rsidRPr="00BF07E0">
        <w:rPr>
          <w:noProof/>
        </w:rPr>
        <w:t>(2008).</w:t>
      </w:r>
    </w:p>
    <w:p w14:paraId="56BF6B3B" w14:textId="03C59E90" w:rsidR="00156DD5" w:rsidRPr="00BF07E0" w:rsidRDefault="00156DD5" w:rsidP="008754B4">
      <w:pPr>
        <w:pStyle w:val="EndNoteBibliography"/>
        <w:rPr>
          <w:noProof/>
        </w:rPr>
      </w:pPr>
      <w:r w:rsidRPr="00BF07E0">
        <w:rPr>
          <w:noProof/>
        </w:rPr>
        <w:t>32</w:t>
      </w:r>
      <w:r w:rsidRPr="00BF07E0">
        <w:rPr>
          <w:noProof/>
        </w:rPr>
        <w:tab/>
        <w:t>Martinsson, A.</w:t>
      </w:r>
      <w:r w:rsidRPr="00262516">
        <w:rPr>
          <w:iCs/>
          <w:noProof/>
        </w:rPr>
        <w:t xml:space="preserve"> et al.</w:t>
      </w:r>
      <w:r w:rsidRPr="00BF07E0">
        <w:rPr>
          <w:noProof/>
        </w:rPr>
        <w:t xml:space="preserve"> Temporal trends in the incidence and prognosis of aortic stenosis: </w:t>
      </w:r>
      <w:r w:rsidR="00262516">
        <w:rPr>
          <w:noProof/>
        </w:rPr>
        <w:t>A</w:t>
      </w:r>
      <w:r w:rsidRPr="00BF07E0">
        <w:rPr>
          <w:noProof/>
        </w:rPr>
        <w:t xml:space="preserve"> nationwide study of the Swedish population. </w:t>
      </w:r>
      <w:r w:rsidRPr="00BF07E0">
        <w:rPr>
          <w:i/>
          <w:noProof/>
        </w:rPr>
        <w:t>Circulation</w:t>
      </w:r>
      <w:r w:rsidRPr="00BF07E0">
        <w:rPr>
          <w:noProof/>
        </w:rPr>
        <w:t xml:space="preserve"> </w:t>
      </w:r>
      <w:r w:rsidRPr="00BF07E0">
        <w:rPr>
          <w:b/>
          <w:noProof/>
        </w:rPr>
        <w:t>131</w:t>
      </w:r>
      <w:r w:rsidRPr="00BF07E0">
        <w:rPr>
          <w:noProof/>
        </w:rPr>
        <w:t>, 988-994</w:t>
      </w:r>
      <w:r w:rsidR="00262516">
        <w:rPr>
          <w:noProof/>
        </w:rPr>
        <w:t xml:space="preserve"> </w:t>
      </w:r>
      <w:r w:rsidRPr="00BF07E0">
        <w:rPr>
          <w:noProof/>
        </w:rPr>
        <w:t>(2015).</w:t>
      </w:r>
    </w:p>
    <w:p w14:paraId="709C3BAA" w14:textId="7BC74A97" w:rsidR="00156DD5" w:rsidRPr="00BF07E0" w:rsidRDefault="00156DD5" w:rsidP="008754B4">
      <w:pPr>
        <w:pStyle w:val="EndNoteBibliography"/>
        <w:rPr>
          <w:noProof/>
        </w:rPr>
      </w:pPr>
      <w:r w:rsidRPr="00BF07E0">
        <w:rPr>
          <w:noProof/>
        </w:rPr>
        <w:t>33</w:t>
      </w:r>
      <w:r w:rsidRPr="00BF07E0">
        <w:rPr>
          <w:noProof/>
        </w:rPr>
        <w:tab/>
        <w:t>Rabkin-Aikawa, E., Farber, M., Aikawa, M.</w:t>
      </w:r>
      <w:r w:rsidR="00262516">
        <w:rPr>
          <w:noProof/>
        </w:rPr>
        <w:t>,</w:t>
      </w:r>
      <w:r w:rsidRPr="00BF07E0">
        <w:rPr>
          <w:noProof/>
        </w:rPr>
        <w:t xml:space="preserve"> Schoen, F. J. Dynamic and reversible changes </w:t>
      </w:r>
      <w:r w:rsidRPr="00BF07E0">
        <w:rPr>
          <w:noProof/>
        </w:rPr>
        <w:lastRenderedPageBreak/>
        <w:t xml:space="preserve">of interstitial cell phenotype during remodeling of cardiac valves. </w:t>
      </w:r>
      <w:r w:rsidRPr="00BF07E0">
        <w:rPr>
          <w:i/>
          <w:noProof/>
        </w:rPr>
        <w:t>J</w:t>
      </w:r>
      <w:r w:rsidR="00262516">
        <w:rPr>
          <w:i/>
          <w:noProof/>
        </w:rPr>
        <w:t>ournal of</w:t>
      </w:r>
      <w:r w:rsidRPr="00BF07E0">
        <w:rPr>
          <w:i/>
          <w:noProof/>
        </w:rPr>
        <w:t xml:space="preserve"> Heart Valve Dis</w:t>
      </w:r>
      <w:r w:rsidR="00262516">
        <w:rPr>
          <w:i/>
          <w:noProof/>
        </w:rPr>
        <w:t>eases.</w:t>
      </w:r>
      <w:r w:rsidRPr="00BF07E0">
        <w:rPr>
          <w:noProof/>
        </w:rPr>
        <w:t xml:space="preserve"> </w:t>
      </w:r>
      <w:r w:rsidRPr="00BF07E0">
        <w:rPr>
          <w:b/>
          <w:noProof/>
        </w:rPr>
        <w:t>13</w:t>
      </w:r>
      <w:r w:rsidRPr="00BF07E0">
        <w:rPr>
          <w:noProof/>
        </w:rPr>
        <w:t>, 841-847 (2004).</w:t>
      </w:r>
    </w:p>
    <w:p w14:paraId="0710A4D3" w14:textId="3E9EE7B9" w:rsidR="00156DD5" w:rsidRPr="00BF07E0" w:rsidRDefault="00156DD5" w:rsidP="008754B4">
      <w:pPr>
        <w:pStyle w:val="EndNoteBibliography"/>
        <w:rPr>
          <w:noProof/>
        </w:rPr>
      </w:pPr>
      <w:r w:rsidRPr="00BF07E0">
        <w:rPr>
          <w:noProof/>
        </w:rPr>
        <w:t>34</w:t>
      </w:r>
      <w:r w:rsidRPr="00BF07E0">
        <w:rPr>
          <w:noProof/>
        </w:rPr>
        <w:tab/>
        <w:t>St Hilaire, C., Carroll, S. H., Chen, H.</w:t>
      </w:r>
      <w:r w:rsidR="00262516">
        <w:rPr>
          <w:noProof/>
        </w:rPr>
        <w:t>,</w:t>
      </w:r>
      <w:r w:rsidRPr="00BF07E0">
        <w:rPr>
          <w:noProof/>
        </w:rPr>
        <w:t xml:space="preserve"> Ravid, K. Mechanisms of induction of adenosine receptor genes and its functional significance. </w:t>
      </w:r>
      <w:r w:rsidRPr="00BF07E0">
        <w:rPr>
          <w:i/>
          <w:noProof/>
        </w:rPr>
        <w:t>J</w:t>
      </w:r>
      <w:r w:rsidR="00262516">
        <w:rPr>
          <w:i/>
          <w:noProof/>
        </w:rPr>
        <w:t>ournal of</w:t>
      </w:r>
      <w:r w:rsidRPr="00BF07E0">
        <w:rPr>
          <w:i/>
          <w:noProof/>
        </w:rPr>
        <w:t xml:space="preserve"> Cell Physiol</w:t>
      </w:r>
      <w:r w:rsidR="00262516">
        <w:rPr>
          <w:i/>
          <w:noProof/>
        </w:rPr>
        <w:t>ogy.</w:t>
      </w:r>
      <w:r w:rsidRPr="00BF07E0">
        <w:rPr>
          <w:noProof/>
        </w:rPr>
        <w:t xml:space="preserve"> </w:t>
      </w:r>
      <w:r w:rsidRPr="00BF07E0">
        <w:rPr>
          <w:b/>
          <w:noProof/>
        </w:rPr>
        <w:t>218</w:t>
      </w:r>
      <w:r w:rsidRPr="00BF07E0">
        <w:rPr>
          <w:noProof/>
        </w:rPr>
        <w:t>, 35-44 (2009).</w:t>
      </w:r>
    </w:p>
    <w:p w14:paraId="1B0B5D3B" w14:textId="158208B6" w:rsidR="00156DD5" w:rsidRPr="00BF07E0" w:rsidRDefault="00156DD5" w:rsidP="008754B4">
      <w:pPr>
        <w:pStyle w:val="EndNoteBibliography"/>
        <w:rPr>
          <w:noProof/>
        </w:rPr>
      </w:pPr>
      <w:r w:rsidRPr="00BF07E0">
        <w:rPr>
          <w:noProof/>
        </w:rPr>
        <w:t>35</w:t>
      </w:r>
      <w:r w:rsidRPr="00BF07E0">
        <w:rPr>
          <w:noProof/>
        </w:rPr>
        <w:tab/>
        <w:t>Xu, K.</w:t>
      </w:r>
      <w:r w:rsidRPr="00BF07E0">
        <w:rPr>
          <w:i/>
          <w:noProof/>
        </w:rPr>
        <w:t xml:space="preserve"> </w:t>
      </w:r>
      <w:r w:rsidRPr="00262516">
        <w:rPr>
          <w:iCs/>
          <w:noProof/>
        </w:rPr>
        <w:t>et al.</w:t>
      </w:r>
      <w:r w:rsidRPr="00BF07E0">
        <w:rPr>
          <w:noProof/>
        </w:rPr>
        <w:t xml:space="preserve"> Cel</w:t>
      </w:r>
      <w:r w:rsidR="00262516" w:rsidRPr="00BF07E0">
        <w:rPr>
          <w:noProof/>
        </w:rPr>
        <w:t>l-type transcriptome atlas of human aortic valves reveal cell heterogeneity and endothelial to mesenchymal transition involved in calcific aortic valve diseas</w:t>
      </w:r>
      <w:r w:rsidRPr="00BF07E0">
        <w:rPr>
          <w:noProof/>
        </w:rPr>
        <w:t xml:space="preserve">e. </w:t>
      </w:r>
      <w:r w:rsidRPr="00BF07E0">
        <w:rPr>
          <w:i/>
          <w:noProof/>
        </w:rPr>
        <w:t>Arterioscler</w:t>
      </w:r>
      <w:r w:rsidR="00262516">
        <w:rPr>
          <w:i/>
          <w:noProof/>
        </w:rPr>
        <w:t xml:space="preserve">osis, </w:t>
      </w:r>
      <w:r w:rsidRPr="00BF07E0">
        <w:rPr>
          <w:i/>
          <w:noProof/>
        </w:rPr>
        <w:t>Thromb</w:t>
      </w:r>
      <w:r w:rsidR="00262516">
        <w:rPr>
          <w:i/>
          <w:noProof/>
        </w:rPr>
        <w:t>osis and</w:t>
      </w:r>
      <w:r w:rsidRPr="00BF07E0">
        <w:rPr>
          <w:i/>
          <w:noProof/>
        </w:rPr>
        <w:t xml:space="preserve"> Vasc</w:t>
      </w:r>
      <w:r w:rsidR="00262516">
        <w:rPr>
          <w:i/>
          <w:noProof/>
        </w:rPr>
        <w:t>ular</w:t>
      </w:r>
      <w:r w:rsidRPr="00BF07E0">
        <w:rPr>
          <w:i/>
          <w:noProof/>
        </w:rPr>
        <w:t xml:space="preserve"> Biol</w:t>
      </w:r>
      <w:r w:rsidR="00262516">
        <w:rPr>
          <w:i/>
          <w:noProof/>
        </w:rPr>
        <w:t>ogy.</w:t>
      </w:r>
      <w:r w:rsidRPr="00BF07E0">
        <w:rPr>
          <w:noProof/>
        </w:rPr>
        <w:t xml:space="preserve"> </w:t>
      </w:r>
      <w:r w:rsidRPr="00BF07E0">
        <w:rPr>
          <w:b/>
          <w:noProof/>
        </w:rPr>
        <w:t>40</w:t>
      </w:r>
      <w:r w:rsidRPr="00BF07E0">
        <w:rPr>
          <w:noProof/>
        </w:rPr>
        <w:t>, 2910-2921 (2020).</w:t>
      </w:r>
    </w:p>
    <w:p w14:paraId="0AFD9627" w14:textId="125C41DC" w:rsidR="008B3B11" w:rsidRPr="00BF07E0" w:rsidRDefault="002C1859" w:rsidP="008754B4">
      <w:pPr>
        <w:pBdr>
          <w:top w:val="nil"/>
          <w:left w:val="nil"/>
          <w:bottom w:val="nil"/>
          <w:right w:val="nil"/>
          <w:between w:val="nil"/>
        </w:pBdr>
      </w:pPr>
      <w:r w:rsidRPr="00BF07E0">
        <w:fldChar w:fldCharType="end"/>
      </w:r>
    </w:p>
    <w:sectPr w:rsidR="008B3B11" w:rsidRPr="00BF07E0" w:rsidSect="00C80DA7">
      <w:headerReference w:type="even" r:id="rId7"/>
      <w:headerReference w:type="default" r:id="rId8"/>
      <w:footerReference w:type="even" r:id="rId9"/>
      <w:head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1B2952" w14:textId="77777777" w:rsidR="00FC5F82" w:rsidRDefault="00FC5F82">
      <w:r>
        <w:separator/>
      </w:r>
    </w:p>
  </w:endnote>
  <w:endnote w:type="continuationSeparator" w:id="0">
    <w:p w14:paraId="3AE38A45" w14:textId="77777777" w:rsidR="00FC5F82" w:rsidRDefault="00FC5F82">
      <w:r>
        <w:continuationSeparator/>
      </w:r>
    </w:p>
  </w:endnote>
  <w:endnote w:type="continuationNotice" w:id="1">
    <w:p w14:paraId="1300630F" w14:textId="77777777" w:rsidR="00FC5F82" w:rsidRDefault="00FC5F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FA1E1B" w:rsidRDefault="00FA1E1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3B13A5" w14:textId="77777777" w:rsidR="00FC5F82" w:rsidRDefault="00FC5F82">
      <w:r>
        <w:separator/>
      </w:r>
    </w:p>
  </w:footnote>
  <w:footnote w:type="continuationSeparator" w:id="0">
    <w:p w14:paraId="1C3A7148" w14:textId="77777777" w:rsidR="00FC5F82" w:rsidRDefault="00FC5F82">
      <w:r>
        <w:continuationSeparator/>
      </w:r>
    </w:p>
  </w:footnote>
  <w:footnote w:type="continuationNotice" w:id="1">
    <w:p w14:paraId="0FCA20A9" w14:textId="77777777" w:rsidR="00FC5F82" w:rsidRDefault="00FC5F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FA1E1B" w:rsidRDefault="00FA1E1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FA1E1B" w:rsidRDefault="00FA1E1B">
    <w:pPr>
      <w:pBdr>
        <w:top w:val="nil"/>
        <w:left w:val="nil"/>
        <w:bottom w:val="nil"/>
        <w:right w:val="nil"/>
        <w:between w:val="nil"/>
      </w:pBdr>
      <w:tabs>
        <w:tab w:val="center" w:pos="4680"/>
        <w:tab w:val="right" w:pos="9360"/>
        <w:tab w:val="left" w:pos="5724"/>
      </w:tabs>
      <w:rPr>
        <w:b/>
        <w:color w:val="1F497D"/>
        <w:sz w:val="28"/>
        <w:szCs w:val="28"/>
      </w:rPr>
    </w:pPr>
    <w:bookmarkStart w:id="3" w:name="_26in1rg"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354A7A42" w:rsidR="00FA1E1B" w:rsidRDefault="00FA1E1B">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3776EF"/>
    <w:multiLevelType w:val="hybridMultilevel"/>
    <w:tmpl w:val="20CCBE9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DFC7E06"/>
    <w:multiLevelType w:val="hybridMultilevel"/>
    <w:tmpl w:val="61CAECE0"/>
    <w:lvl w:ilvl="0" w:tplc="5324E44C">
      <w:start w:val="1"/>
      <w:numFmt w:val="decimal"/>
      <w:lvlText w:val="%1."/>
      <w:lvlJc w:val="left"/>
      <w:pPr>
        <w:tabs>
          <w:tab w:val="num" w:pos="720"/>
        </w:tabs>
        <w:ind w:left="720" w:hanging="360"/>
      </w:pPr>
    </w:lvl>
    <w:lvl w:ilvl="1" w:tplc="CF8CAFF0">
      <w:start w:val="1"/>
      <w:numFmt w:val="bullet"/>
      <w:lvlText w:val=""/>
      <w:lvlJc w:val="left"/>
      <w:pPr>
        <w:ind w:left="720" w:hanging="360"/>
      </w:pPr>
      <w:rPr>
        <w:rFonts w:ascii="Symbol" w:hAnsi="Symbol" w:hint="default"/>
      </w:rPr>
    </w:lvl>
    <w:lvl w:ilvl="2" w:tplc="04905352" w:tentative="1">
      <w:start w:val="1"/>
      <w:numFmt w:val="decimal"/>
      <w:lvlText w:val="%3."/>
      <w:lvlJc w:val="left"/>
      <w:pPr>
        <w:tabs>
          <w:tab w:val="num" w:pos="2160"/>
        </w:tabs>
        <w:ind w:left="2160" w:hanging="360"/>
      </w:pPr>
    </w:lvl>
    <w:lvl w:ilvl="3" w:tplc="E3D4F6B6" w:tentative="1">
      <w:start w:val="1"/>
      <w:numFmt w:val="decimal"/>
      <w:lvlText w:val="%4."/>
      <w:lvlJc w:val="left"/>
      <w:pPr>
        <w:tabs>
          <w:tab w:val="num" w:pos="2880"/>
        </w:tabs>
        <w:ind w:left="2880" w:hanging="360"/>
      </w:pPr>
    </w:lvl>
    <w:lvl w:ilvl="4" w:tplc="66B8FC2A" w:tentative="1">
      <w:start w:val="1"/>
      <w:numFmt w:val="decimal"/>
      <w:lvlText w:val="%5."/>
      <w:lvlJc w:val="left"/>
      <w:pPr>
        <w:tabs>
          <w:tab w:val="num" w:pos="3600"/>
        </w:tabs>
        <w:ind w:left="3600" w:hanging="360"/>
      </w:pPr>
    </w:lvl>
    <w:lvl w:ilvl="5" w:tplc="A4F285C6" w:tentative="1">
      <w:start w:val="1"/>
      <w:numFmt w:val="decimal"/>
      <w:lvlText w:val="%6."/>
      <w:lvlJc w:val="left"/>
      <w:pPr>
        <w:tabs>
          <w:tab w:val="num" w:pos="4320"/>
        </w:tabs>
        <w:ind w:left="4320" w:hanging="360"/>
      </w:pPr>
    </w:lvl>
    <w:lvl w:ilvl="6" w:tplc="8422B5FE" w:tentative="1">
      <w:start w:val="1"/>
      <w:numFmt w:val="decimal"/>
      <w:lvlText w:val="%7."/>
      <w:lvlJc w:val="left"/>
      <w:pPr>
        <w:tabs>
          <w:tab w:val="num" w:pos="5040"/>
        </w:tabs>
        <w:ind w:left="5040" w:hanging="360"/>
      </w:pPr>
    </w:lvl>
    <w:lvl w:ilvl="7" w:tplc="80AE33E4" w:tentative="1">
      <w:start w:val="1"/>
      <w:numFmt w:val="decimal"/>
      <w:lvlText w:val="%8."/>
      <w:lvlJc w:val="left"/>
      <w:pPr>
        <w:tabs>
          <w:tab w:val="num" w:pos="5760"/>
        </w:tabs>
        <w:ind w:left="5760" w:hanging="360"/>
      </w:pPr>
    </w:lvl>
    <w:lvl w:ilvl="8" w:tplc="12F8197E" w:tentative="1">
      <w:start w:val="1"/>
      <w:numFmt w:val="decimal"/>
      <w:lvlText w:val="%9."/>
      <w:lvlJc w:val="left"/>
      <w:pPr>
        <w:tabs>
          <w:tab w:val="num" w:pos="6480"/>
        </w:tabs>
        <w:ind w:left="6480" w:hanging="360"/>
      </w:pPr>
    </w:lvl>
  </w:abstractNum>
  <w:abstractNum w:abstractNumId="2" w15:restartNumberingAfterBreak="0">
    <w:nsid w:val="1F215A74"/>
    <w:multiLevelType w:val="multilevel"/>
    <w:tmpl w:val="A61ADC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hybridMultilevel"/>
    <w:tmpl w:val="F1D63200"/>
    <w:lvl w:ilvl="0" w:tplc="50AE959E">
      <w:start w:val="1"/>
      <w:numFmt w:val="bullet"/>
      <w:lvlText w:val="●"/>
      <w:lvlJc w:val="left"/>
      <w:pPr>
        <w:ind w:left="720" w:hanging="360"/>
      </w:pPr>
      <w:rPr>
        <w:rFonts w:ascii="Noto Sans Symbols" w:eastAsia="Noto Sans Symbols" w:hAnsi="Noto Sans Symbols" w:cs="Noto Sans Symbols"/>
      </w:rPr>
    </w:lvl>
    <w:lvl w:ilvl="1" w:tplc="710439AC">
      <w:start w:val="1"/>
      <w:numFmt w:val="bullet"/>
      <w:lvlText w:val="o"/>
      <w:lvlJc w:val="left"/>
      <w:pPr>
        <w:ind w:left="1440" w:hanging="360"/>
      </w:pPr>
      <w:rPr>
        <w:rFonts w:ascii="Courier New" w:eastAsia="Courier New" w:hAnsi="Courier New" w:cs="Courier New"/>
      </w:rPr>
    </w:lvl>
    <w:lvl w:ilvl="2" w:tplc="0388CBC0">
      <w:start w:val="1"/>
      <w:numFmt w:val="bullet"/>
      <w:lvlText w:val="▪"/>
      <w:lvlJc w:val="left"/>
      <w:pPr>
        <w:ind w:left="2160" w:hanging="360"/>
      </w:pPr>
      <w:rPr>
        <w:rFonts w:ascii="Noto Sans Symbols" w:eastAsia="Noto Sans Symbols" w:hAnsi="Noto Sans Symbols" w:cs="Noto Sans Symbols"/>
      </w:rPr>
    </w:lvl>
    <w:lvl w:ilvl="3" w:tplc="23943638">
      <w:start w:val="1"/>
      <w:numFmt w:val="bullet"/>
      <w:lvlText w:val="●"/>
      <w:lvlJc w:val="left"/>
      <w:pPr>
        <w:ind w:left="2880" w:hanging="360"/>
      </w:pPr>
      <w:rPr>
        <w:rFonts w:ascii="Noto Sans Symbols" w:eastAsia="Noto Sans Symbols" w:hAnsi="Noto Sans Symbols" w:cs="Noto Sans Symbols"/>
      </w:rPr>
    </w:lvl>
    <w:lvl w:ilvl="4" w:tplc="4B427450">
      <w:start w:val="1"/>
      <w:numFmt w:val="bullet"/>
      <w:lvlText w:val="o"/>
      <w:lvlJc w:val="left"/>
      <w:pPr>
        <w:ind w:left="3600" w:hanging="360"/>
      </w:pPr>
      <w:rPr>
        <w:rFonts w:ascii="Courier New" w:eastAsia="Courier New" w:hAnsi="Courier New" w:cs="Courier New"/>
      </w:rPr>
    </w:lvl>
    <w:lvl w:ilvl="5" w:tplc="94CCDB5A">
      <w:start w:val="1"/>
      <w:numFmt w:val="bullet"/>
      <w:lvlText w:val="▪"/>
      <w:lvlJc w:val="left"/>
      <w:pPr>
        <w:ind w:left="4320" w:hanging="360"/>
      </w:pPr>
      <w:rPr>
        <w:rFonts w:ascii="Noto Sans Symbols" w:eastAsia="Noto Sans Symbols" w:hAnsi="Noto Sans Symbols" w:cs="Noto Sans Symbols"/>
      </w:rPr>
    </w:lvl>
    <w:lvl w:ilvl="6" w:tplc="9E4445A4">
      <w:start w:val="1"/>
      <w:numFmt w:val="bullet"/>
      <w:lvlText w:val="●"/>
      <w:lvlJc w:val="left"/>
      <w:pPr>
        <w:ind w:left="5040" w:hanging="360"/>
      </w:pPr>
      <w:rPr>
        <w:rFonts w:ascii="Noto Sans Symbols" w:eastAsia="Noto Sans Symbols" w:hAnsi="Noto Sans Symbols" w:cs="Noto Sans Symbols"/>
      </w:rPr>
    </w:lvl>
    <w:lvl w:ilvl="7" w:tplc="0222426E">
      <w:start w:val="1"/>
      <w:numFmt w:val="bullet"/>
      <w:lvlText w:val="o"/>
      <w:lvlJc w:val="left"/>
      <w:pPr>
        <w:ind w:left="5760" w:hanging="360"/>
      </w:pPr>
      <w:rPr>
        <w:rFonts w:ascii="Courier New" w:eastAsia="Courier New" w:hAnsi="Courier New" w:cs="Courier New"/>
      </w:rPr>
    </w:lvl>
    <w:lvl w:ilvl="8" w:tplc="DE7AA080">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CC77D14"/>
    <w:multiLevelType w:val="multilevel"/>
    <w:tmpl w:val="92006EC6"/>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8E55F7F"/>
    <w:multiLevelType w:val="hybridMultilevel"/>
    <w:tmpl w:val="9F1EEF50"/>
    <w:lvl w:ilvl="0" w:tplc="82D8138E">
      <w:start w:val="1"/>
      <w:numFmt w:val="bullet"/>
      <w:lvlText w:val="●"/>
      <w:lvlJc w:val="left"/>
      <w:pPr>
        <w:ind w:left="720" w:hanging="360"/>
      </w:pPr>
      <w:rPr>
        <w:rFonts w:ascii="Noto Sans Symbols" w:eastAsia="Noto Sans Symbols" w:hAnsi="Noto Sans Symbols" w:cs="Noto Sans Symbols"/>
      </w:rPr>
    </w:lvl>
    <w:lvl w:ilvl="1" w:tplc="6C0447B8">
      <w:start w:val="1"/>
      <w:numFmt w:val="bullet"/>
      <w:lvlText w:val="●"/>
      <w:lvlJc w:val="left"/>
      <w:pPr>
        <w:ind w:left="1440" w:hanging="360"/>
      </w:pPr>
      <w:rPr>
        <w:rFonts w:ascii="Noto Sans Symbols" w:eastAsia="Noto Sans Symbols" w:hAnsi="Noto Sans Symbols" w:cs="Noto Sans Symbols"/>
      </w:rPr>
    </w:lvl>
    <w:lvl w:ilvl="2" w:tplc="F5D0BA9A">
      <w:start w:val="1"/>
      <w:numFmt w:val="bullet"/>
      <w:lvlText w:val="▪"/>
      <w:lvlJc w:val="left"/>
      <w:pPr>
        <w:ind w:left="2160" w:hanging="360"/>
      </w:pPr>
      <w:rPr>
        <w:rFonts w:ascii="Noto Sans Symbols" w:eastAsia="Noto Sans Symbols" w:hAnsi="Noto Sans Symbols" w:cs="Noto Sans Symbols"/>
      </w:rPr>
    </w:lvl>
    <w:lvl w:ilvl="3" w:tplc="1C9614CE">
      <w:start w:val="1"/>
      <w:numFmt w:val="bullet"/>
      <w:lvlText w:val="●"/>
      <w:lvlJc w:val="left"/>
      <w:pPr>
        <w:ind w:left="2880" w:hanging="360"/>
      </w:pPr>
      <w:rPr>
        <w:rFonts w:ascii="Noto Sans Symbols" w:eastAsia="Noto Sans Symbols" w:hAnsi="Noto Sans Symbols" w:cs="Noto Sans Symbols"/>
      </w:rPr>
    </w:lvl>
    <w:lvl w:ilvl="4" w:tplc="77B49192">
      <w:start w:val="1"/>
      <w:numFmt w:val="bullet"/>
      <w:lvlText w:val="o"/>
      <w:lvlJc w:val="left"/>
      <w:pPr>
        <w:ind w:left="3600" w:hanging="360"/>
      </w:pPr>
      <w:rPr>
        <w:rFonts w:ascii="Courier New" w:eastAsia="Courier New" w:hAnsi="Courier New" w:cs="Courier New"/>
      </w:rPr>
    </w:lvl>
    <w:lvl w:ilvl="5" w:tplc="11F2BEB8">
      <w:start w:val="1"/>
      <w:numFmt w:val="bullet"/>
      <w:lvlText w:val="▪"/>
      <w:lvlJc w:val="left"/>
      <w:pPr>
        <w:ind w:left="4320" w:hanging="360"/>
      </w:pPr>
      <w:rPr>
        <w:rFonts w:ascii="Noto Sans Symbols" w:eastAsia="Noto Sans Symbols" w:hAnsi="Noto Sans Symbols" w:cs="Noto Sans Symbols"/>
      </w:rPr>
    </w:lvl>
    <w:lvl w:ilvl="6" w:tplc="13646850">
      <w:start w:val="1"/>
      <w:numFmt w:val="bullet"/>
      <w:lvlText w:val="●"/>
      <w:lvlJc w:val="left"/>
      <w:pPr>
        <w:ind w:left="5040" w:hanging="360"/>
      </w:pPr>
      <w:rPr>
        <w:rFonts w:ascii="Noto Sans Symbols" w:eastAsia="Noto Sans Symbols" w:hAnsi="Noto Sans Symbols" w:cs="Noto Sans Symbols"/>
      </w:rPr>
    </w:lvl>
    <w:lvl w:ilvl="7" w:tplc="52E0C292">
      <w:start w:val="1"/>
      <w:numFmt w:val="bullet"/>
      <w:lvlText w:val="o"/>
      <w:lvlJc w:val="left"/>
      <w:pPr>
        <w:ind w:left="5760" w:hanging="360"/>
      </w:pPr>
      <w:rPr>
        <w:rFonts w:ascii="Courier New" w:eastAsia="Courier New" w:hAnsi="Courier New" w:cs="Courier New"/>
      </w:rPr>
    </w:lvl>
    <w:lvl w:ilvl="8" w:tplc="F1B8C22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0"/>
  </w:num>
  <w:num w:numId="3">
    <w:abstractNumId w:val="15"/>
  </w:num>
  <w:num w:numId="4">
    <w:abstractNumId w:val="3"/>
  </w:num>
  <w:num w:numId="5">
    <w:abstractNumId w:val="12"/>
  </w:num>
  <w:num w:numId="6">
    <w:abstractNumId w:val="14"/>
  </w:num>
  <w:num w:numId="7">
    <w:abstractNumId w:val="7"/>
  </w:num>
  <w:num w:numId="8">
    <w:abstractNumId w:val="9"/>
  </w:num>
  <w:num w:numId="9">
    <w:abstractNumId w:val="4"/>
  </w:num>
  <w:num w:numId="10">
    <w:abstractNumId w:val="8"/>
  </w:num>
  <w:num w:numId="11">
    <w:abstractNumId w:val="11"/>
  </w:num>
  <w:num w:numId="12">
    <w:abstractNumId w:val="5"/>
  </w:num>
  <w:num w:numId="13">
    <w:abstractNumId w:val="13"/>
  </w:num>
  <w:num w:numId="14">
    <w:abstractNumId w:val="0"/>
  </w:num>
  <w:num w:numId="15">
    <w:abstractNumId w:val="2"/>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95vexxxxsevkef95cv2256rxdf0vzpewwp&quot;&gt;My EndNote Library-Converted&lt;record-ids&gt;&lt;item&gt;3&lt;/item&gt;&lt;item&gt;78&lt;/item&gt;&lt;item&gt;316&lt;/item&gt;&lt;item&gt;341&lt;/item&gt;&lt;item&gt;440&lt;/item&gt;&lt;item&gt;829&lt;/item&gt;&lt;item&gt;868&lt;/item&gt;&lt;item&gt;878&lt;/item&gt;&lt;item&gt;880&lt;/item&gt;&lt;item&gt;1144&lt;/item&gt;&lt;item&gt;1423&lt;/item&gt;&lt;item&gt;1552&lt;/item&gt;&lt;item&gt;1642&lt;/item&gt;&lt;item&gt;1677&lt;/item&gt;&lt;item&gt;1691&lt;/item&gt;&lt;item&gt;1695&lt;/item&gt;&lt;item&gt;1696&lt;/item&gt;&lt;item&gt;1752&lt;/item&gt;&lt;item&gt;1778&lt;/item&gt;&lt;item&gt;1792&lt;/item&gt;&lt;item&gt;1882&lt;/item&gt;&lt;item&gt;2690&lt;/item&gt;&lt;/record-ids&gt;&lt;/item&gt;&lt;/Libraries&gt;"/>
  </w:docVars>
  <w:rsids>
    <w:rsidRoot w:val="006E4797"/>
    <w:rsid w:val="0000021F"/>
    <w:rsid w:val="00001201"/>
    <w:rsid w:val="0000216B"/>
    <w:rsid w:val="00002E40"/>
    <w:rsid w:val="00004B38"/>
    <w:rsid w:val="00005AFB"/>
    <w:rsid w:val="000061EA"/>
    <w:rsid w:val="00006957"/>
    <w:rsid w:val="00006FC2"/>
    <w:rsid w:val="00010E8D"/>
    <w:rsid w:val="00012474"/>
    <w:rsid w:val="00013273"/>
    <w:rsid w:val="00015C31"/>
    <w:rsid w:val="00016271"/>
    <w:rsid w:val="000170FD"/>
    <w:rsid w:val="0002010A"/>
    <w:rsid w:val="0002065D"/>
    <w:rsid w:val="00021143"/>
    <w:rsid w:val="000213CB"/>
    <w:rsid w:val="0002166C"/>
    <w:rsid w:val="0002366C"/>
    <w:rsid w:val="00024629"/>
    <w:rsid w:val="00024C31"/>
    <w:rsid w:val="00024DF9"/>
    <w:rsid w:val="00024FC3"/>
    <w:rsid w:val="00026678"/>
    <w:rsid w:val="00031258"/>
    <w:rsid w:val="00031D28"/>
    <w:rsid w:val="00032057"/>
    <w:rsid w:val="00032BBD"/>
    <w:rsid w:val="00032FAD"/>
    <w:rsid w:val="00033EDD"/>
    <w:rsid w:val="00034875"/>
    <w:rsid w:val="00035B09"/>
    <w:rsid w:val="000366B9"/>
    <w:rsid w:val="00036B85"/>
    <w:rsid w:val="0004067C"/>
    <w:rsid w:val="000411CE"/>
    <w:rsid w:val="000412B4"/>
    <w:rsid w:val="0004374B"/>
    <w:rsid w:val="00044496"/>
    <w:rsid w:val="00044D4B"/>
    <w:rsid w:val="00045FCA"/>
    <w:rsid w:val="00050CA8"/>
    <w:rsid w:val="00051360"/>
    <w:rsid w:val="0005270A"/>
    <w:rsid w:val="000536EE"/>
    <w:rsid w:val="00053BE1"/>
    <w:rsid w:val="000561D3"/>
    <w:rsid w:val="000573C9"/>
    <w:rsid w:val="0006034A"/>
    <w:rsid w:val="0006160A"/>
    <w:rsid w:val="000620B9"/>
    <w:rsid w:val="00062272"/>
    <w:rsid w:val="0006258B"/>
    <w:rsid w:val="00065C9E"/>
    <w:rsid w:val="0007003B"/>
    <w:rsid w:val="00070DA5"/>
    <w:rsid w:val="000723D7"/>
    <w:rsid w:val="00072F19"/>
    <w:rsid w:val="000734C2"/>
    <w:rsid w:val="00074FE8"/>
    <w:rsid w:val="00076E8D"/>
    <w:rsid w:val="00076F5B"/>
    <w:rsid w:val="00083798"/>
    <w:rsid w:val="00084163"/>
    <w:rsid w:val="00086B60"/>
    <w:rsid w:val="00086E6A"/>
    <w:rsid w:val="00090007"/>
    <w:rsid w:val="00090229"/>
    <w:rsid w:val="000908D1"/>
    <w:rsid w:val="00091692"/>
    <w:rsid w:val="00091E74"/>
    <w:rsid w:val="000943FA"/>
    <w:rsid w:val="00095763"/>
    <w:rsid w:val="00095F0B"/>
    <w:rsid w:val="000A0494"/>
    <w:rsid w:val="000A25C9"/>
    <w:rsid w:val="000A3017"/>
    <w:rsid w:val="000A583F"/>
    <w:rsid w:val="000C1E2F"/>
    <w:rsid w:val="000C5C8A"/>
    <w:rsid w:val="000C6978"/>
    <w:rsid w:val="000C71A0"/>
    <w:rsid w:val="000D0A9F"/>
    <w:rsid w:val="000D0FBA"/>
    <w:rsid w:val="000D103A"/>
    <w:rsid w:val="000D10F5"/>
    <w:rsid w:val="000D140B"/>
    <w:rsid w:val="000D180E"/>
    <w:rsid w:val="000D1A4A"/>
    <w:rsid w:val="000D1B77"/>
    <w:rsid w:val="000D29BB"/>
    <w:rsid w:val="000D2FB5"/>
    <w:rsid w:val="000D512F"/>
    <w:rsid w:val="000D5918"/>
    <w:rsid w:val="000D692F"/>
    <w:rsid w:val="000E02A1"/>
    <w:rsid w:val="000E2922"/>
    <w:rsid w:val="000E38B0"/>
    <w:rsid w:val="000E5BF0"/>
    <w:rsid w:val="000E5D2A"/>
    <w:rsid w:val="000E60A2"/>
    <w:rsid w:val="000E627D"/>
    <w:rsid w:val="000E76C3"/>
    <w:rsid w:val="000E7CE4"/>
    <w:rsid w:val="000F0807"/>
    <w:rsid w:val="000F0F4A"/>
    <w:rsid w:val="000F0F5B"/>
    <w:rsid w:val="000F0FAB"/>
    <w:rsid w:val="000F140A"/>
    <w:rsid w:val="000F4599"/>
    <w:rsid w:val="000F6A03"/>
    <w:rsid w:val="00101889"/>
    <w:rsid w:val="00101943"/>
    <w:rsid w:val="00101CEC"/>
    <w:rsid w:val="00103145"/>
    <w:rsid w:val="00103E99"/>
    <w:rsid w:val="00104CA8"/>
    <w:rsid w:val="001061D4"/>
    <w:rsid w:val="00106670"/>
    <w:rsid w:val="00110354"/>
    <w:rsid w:val="00111FAB"/>
    <w:rsid w:val="00112757"/>
    <w:rsid w:val="0011525F"/>
    <w:rsid w:val="00115E7F"/>
    <w:rsid w:val="001168BE"/>
    <w:rsid w:val="00116948"/>
    <w:rsid w:val="00117A9F"/>
    <w:rsid w:val="00120BFC"/>
    <w:rsid w:val="00121366"/>
    <w:rsid w:val="00122E2F"/>
    <w:rsid w:val="001237AE"/>
    <w:rsid w:val="00123C89"/>
    <w:rsid w:val="00124433"/>
    <w:rsid w:val="00124FE5"/>
    <w:rsid w:val="00126451"/>
    <w:rsid w:val="00126E84"/>
    <w:rsid w:val="0012747F"/>
    <w:rsid w:val="00130D64"/>
    <w:rsid w:val="00130D78"/>
    <w:rsid w:val="0013127B"/>
    <w:rsid w:val="00131E34"/>
    <w:rsid w:val="00133A99"/>
    <w:rsid w:val="00137712"/>
    <w:rsid w:val="00137C3E"/>
    <w:rsid w:val="001454F3"/>
    <w:rsid w:val="00145F31"/>
    <w:rsid w:val="00150119"/>
    <w:rsid w:val="00152E30"/>
    <w:rsid w:val="0015385A"/>
    <w:rsid w:val="00155C71"/>
    <w:rsid w:val="0015632D"/>
    <w:rsid w:val="00156DD5"/>
    <w:rsid w:val="00160B3E"/>
    <w:rsid w:val="00162F9A"/>
    <w:rsid w:val="001642D3"/>
    <w:rsid w:val="00164B0D"/>
    <w:rsid w:val="00164E22"/>
    <w:rsid w:val="001660C5"/>
    <w:rsid w:val="00166446"/>
    <w:rsid w:val="001668BD"/>
    <w:rsid w:val="00166EBC"/>
    <w:rsid w:val="00172445"/>
    <w:rsid w:val="00172A38"/>
    <w:rsid w:val="00174147"/>
    <w:rsid w:val="00174153"/>
    <w:rsid w:val="001754F3"/>
    <w:rsid w:val="001761DE"/>
    <w:rsid w:val="00176B7F"/>
    <w:rsid w:val="0017725D"/>
    <w:rsid w:val="00177320"/>
    <w:rsid w:val="00177915"/>
    <w:rsid w:val="00177A5A"/>
    <w:rsid w:val="001803FC"/>
    <w:rsid w:val="00180401"/>
    <w:rsid w:val="001823D8"/>
    <w:rsid w:val="001832A4"/>
    <w:rsid w:val="00184331"/>
    <w:rsid w:val="001851DF"/>
    <w:rsid w:val="00185DDD"/>
    <w:rsid w:val="00186496"/>
    <w:rsid w:val="001865FE"/>
    <w:rsid w:val="001878FA"/>
    <w:rsid w:val="00187CCB"/>
    <w:rsid w:val="00190A7C"/>
    <w:rsid w:val="00190B7B"/>
    <w:rsid w:val="00192BBD"/>
    <w:rsid w:val="00195475"/>
    <w:rsid w:val="00195CBA"/>
    <w:rsid w:val="0019696E"/>
    <w:rsid w:val="0019733B"/>
    <w:rsid w:val="001A019B"/>
    <w:rsid w:val="001A1DDE"/>
    <w:rsid w:val="001A30ED"/>
    <w:rsid w:val="001A36B7"/>
    <w:rsid w:val="001A3947"/>
    <w:rsid w:val="001A691E"/>
    <w:rsid w:val="001A6C8A"/>
    <w:rsid w:val="001A70CF"/>
    <w:rsid w:val="001A776D"/>
    <w:rsid w:val="001B0D0F"/>
    <w:rsid w:val="001B2A9F"/>
    <w:rsid w:val="001B3CA3"/>
    <w:rsid w:val="001B4E2E"/>
    <w:rsid w:val="001B501A"/>
    <w:rsid w:val="001B6071"/>
    <w:rsid w:val="001B6FE8"/>
    <w:rsid w:val="001B77AD"/>
    <w:rsid w:val="001C232D"/>
    <w:rsid w:val="001C247D"/>
    <w:rsid w:val="001C295E"/>
    <w:rsid w:val="001C3454"/>
    <w:rsid w:val="001C3558"/>
    <w:rsid w:val="001C41F7"/>
    <w:rsid w:val="001C42D1"/>
    <w:rsid w:val="001C479C"/>
    <w:rsid w:val="001C59E7"/>
    <w:rsid w:val="001C6A6C"/>
    <w:rsid w:val="001C78A2"/>
    <w:rsid w:val="001C7EFB"/>
    <w:rsid w:val="001D1760"/>
    <w:rsid w:val="001D260F"/>
    <w:rsid w:val="001D5EE0"/>
    <w:rsid w:val="001D6D7E"/>
    <w:rsid w:val="001D745C"/>
    <w:rsid w:val="001D7587"/>
    <w:rsid w:val="001E131F"/>
    <w:rsid w:val="001E172F"/>
    <w:rsid w:val="001E1FF1"/>
    <w:rsid w:val="001E24FF"/>
    <w:rsid w:val="001E260F"/>
    <w:rsid w:val="001E2982"/>
    <w:rsid w:val="001E3E68"/>
    <w:rsid w:val="001E56BE"/>
    <w:rsid w:val="001E77DB"/>
    <w:rsid w:val="001F3034"/>
    <w:rsid w:val="001F3B65"/>
    <w:rsid w:val="001F4659"/>
    <w:rsid w:val="002021FB"/>
    <w:rsid w:val="00202DC6"/>
    <w:rsid w:val="00202E52"/>
    <w:rsid w:val="00203638"/>
    <w:rsid w:val="00204426"/>
    <w:rsid w:val="00204499"/>
    <w:rsid w:val="00204540"/>
    <w:rsid w:val="00204EE8"/>
    <w:rsid w:val="00207621"/>
    <w:rsid w:val="002077B4"/>
    <w:rsid w:val="00207A1A"/>
    <w:rsid w:val="00207A45"/>
    <w:rsid w:val="00210CA0"/>
    <w:rsid w:val="00210DCB"/>
    <w:rsid w:val="00211261"/>
    <w:rsid w:val="00211821"/>
    <w:rsid w:val="002125CD"/>
    <w:rsid w:val="00214E33"/>
    <w:rsid w:val="0021695A"/>
    <w:rsid w:val="00217273"/>
    <w:rsid w:val="00221F8D"/>
    <w:rsid w:val="0022205C"/>
    <w:rsid w:val="00222B8A"/>
    <w:rsid w:val="00225261"/>
    <w:rsid w:val="00225690"/>
    <w:rsid w:val="0022635E"/>
    <w:rsid w:val="002263EB"/>
    <w:rsid w:val="002310B8"/>
    <w:rsid w:val="00233935"/>
    <w:rsid w:val="00233E00"/>
    <w:rsid w:val="00236049"/>
    <w:rsid w:val="002365A9"/>
    <w:rsid w:val="00237CFE"/>
    <w:rsid w:val="002402DA"/>
    <w:rsid w:val="0024047C"/>
    <w:rsid w:val="00244CC9"/>
    <w:rsid w:val="002508ED"/>
    <w:rsid w:val="00251EAB"/>
    <w:rsid w:val="00253B02"/>
    <w:rsid w:val="0025727C"/>
    <w:rsid w:val="00257B50"/>
    <w:rsid w:val="00260330"/>
    <w:rsid w:val="00260753"/>
    <w:rsid w:val="00262516"/>
    <w:rsid w:val="00266F99"/>
    <w:rsid w:val="00270536"/>
    <w:rsid w:val="002714CB"/>
    <w:rsid w:val="002714F2"/>
    <w:rsid w:val="00271727"/>
    <w:rsid w:val="00271ED1"/>
    <w:rsid w:val="002722F4"/>
    <w:rsid w:val="00272C44"/>
    <w:rsid w:val="00274670"/>
    <w:rsid w:val="00275FCA"/>
    <w:rsid w:val="00281F99"/>
    <w:rsid w:val="002848DC"/>
    <w:rsid w:val="00286CA7"/>
    <w:rsid w:val="0029238A"/>
    <w:rsid w:val="00292F14"/>
    <w:rsid w:val="002944D9"/>
    <w:rsid w:val="0029615F"/>
    <w:rsid w:val="00297333"/>
    <w:rsid w:val="002A01D0"/>
    <w:rsid w:val="002A5087"/>
    <w:rsid w:val="002A5F4E"/>
    <w:rsid w:val="002A6391"/>
    <w:rsid w:val="002A644F"/>
    <w:rsid w:val="002A6E3C"/>
    <w:rsid w:val="002A76A6"/>
    <w:rsid w:val="002A7FBC"/>
    <w:rsid w:val="002B12C5"/>
    <w:rsid w:val="002B352F"/>
    <w:rsid w:val="002B48B6"/>
    <w:rsid w:val="002B5818"/>
    <w:rsid w:val="002C1859"/>
    <w:rsid w:val="002C1FD7"/>
    <w:rsid w:val="002C5613"/>
    <w:rsid w:val="002C5B40"/>
    <w:rsid w:val="002D057F"/>
    <w:rsid w:val="002D0D2E"/>
    <w:rsid w:val="002D0EF1"/>
    <w:rsid w:val="002D11C3"/>
    <w:rsid w:val="002D38DD"/>
    <w:rsid w:val="002D3943"/>
    <w:rsid w:val="002D6335"/>
    <w:rsid w:val="002D7D9D"/>
    <w:rsid w:val="002E0EF5"/>
    <w:rsid w:val="002E1237"/>
    <w:rsid w:val="002E39EC"/>
    <w:rsid w:val="002E4362"/>
    <w:rsid w:val="002E4672"/>
    <w:rsid w:val="002E500A"/>
    <w:rsid w:val="002E5384"/>
    <w:rsid w:val="002E6DC0"/>
    <w:rsid w:val="002E6E48"/>
    <w:rsid w:val="002F09AB"/>
    <w:rsid w:val="002F0D47"/>
    <w:rsid w:val="002F1A01"/>
    <w:rsid w:val="002F2598"/>
    <w:rsid w:val="002F2A31"/>
    <w:rsid w:val="002F4638"/>
    <w:rsid w:val="002F4C5D"/>
    <w:rsid w:val="002F527E"/>
    <w:rsid w:val="002F708B"/>
    <w:rsid w:val="00300D4D"/>
    <w:rsid w:val="00302114"/>
    <w:rsid w:val="0030261D"/>
    <w:rsid w:val="00302E88"/>
    <w:rsid w:val="00305674"/>
    <w:rsid w:val="00306C7B"/>
    <w:rsid w:val="00307B39"/>
    <w:rsid w:val="003107B5"/>
    <w:rsid w:val="003149E1"/>
    <w:rsid w:val="003172ED"/>
    <w:rsid w:val="003176CB"/>
    <w:rsid w:val="00317D64"/>
    <w:rsid w:val="003201AC"/>
    <w:rsid w:val="00320F10"/>
    <w:rsid w:val="00321918"/>
    <w:rsid w:val="00322259"/>
    <w:rsid w:val="0032319A"/>
    <w:rsid w:val="00323A1C"/>
    <w:rsid w:val="00324FDF"/>
    <w:rsid w:val="003278B7"/>
    <w:rsid w:val="00330371"/>
    <w:rsid w:val="00336E84"/>
    <w:rsid w:val="0034001D"/>
    <w:rsid w:val="00340B86"/>
    <w:rsid w:val="0034196C"/>
    <w:rsid w:val="003420EE"/>
    <w:rsid w:val="00343DFC"/>
    <w:rsid w:val="0034411D"/>
    <w:rsid w:val="0034447D"/>
    <w:rsid w:val="003444ED"/>
    <w:rsid w:val="0034459A"/>
    <w:rsid w:val="00344D00"/>
    <w:rsid w:val="00345B82"/>
    <w:rsid w:val="00347AA5"/>
    <w:rsid w:val="00351087"/>
    <w:rsid w:val="003538FC"/>
    <w:rsid w:val="00353E04"/>
    <w:rsid w:val="00353F14"/>
    <w:rsid w:val="0035596A"/>
    <w:rsid w:val="00356784"/>
    <w:rsid w:val="00356D3C"/>
    <w:rsid w:val="00360163"/>
    <w:rsid w:val="0036113B"/>
    <w:rsid w:val="003615D4"/>
    <w:rsid w:val="00362EFC"/>
    <w:rsid w:val="0036359E"/>
    <w:rsid w:val="00364710"/>
    <w:rsid w:val="003673AF"/>
    <w:rsid w:val="00367552"/>
    <w:rsid w:val="003700A4"/>
    <w:rsid w:val="00371C61"/>
    <w:rsid w:val="003748A9"/>
    <w:rsid w:val="003748CF"/>
    <w:rsid w:val="00374CF3"/>
    <w:rsid w:val="003767ED"/>
    <w:rsid w:val="0037695A"/>
    <w:rsid w:val="003823F3"/>
    <w:rsid w:val="003840B7"/>
    <w:rsid w:val="00384EA6"/>
    <w:rsid w:val="00385840"/>
    <w:rsid w:val="00386489"/>
    <w:rsid w:val="00390A03"/>
    <w:rsid w:val="003910F1"/>
    <w:rsid w:val="003915BB"/>
    <w:rsid w:val="0039283A"/>
    <w:rsid w:val="00394BF0"/>
    <w:rsid w:val="00395835"/>
    <w:rsid w:val="003967C0"/>
    <w:rsid w:val="0039683D"/>
    <w:rsid w:val="003A0B9D"/>
    <w:rsid w:val="003A18CA"/>
    <w:rsid w:val="003A2408"/>
    <w:rsid w:val="003A2B99"/>
    <w:rsid w:val="003A612C"/>
    <w:rsid w:val="003A6A62"/>
    <w:rsid w:val="003B354B"/>
    <w:rsid w:val="003B42E0"/>
    <w:rsid w:val="003B53AA"/>
    <w:rsid w:val="003B53DE"/>
    <w:rsid w:val="003B5628"/>
    <w:rsid w:val="003B582D"/>
    <w:rsid w:val="003B6F75"/>
    <w:rsid w:val="003B77D2"/>
    <w:rsid w:val="003B7C91"/>
    <w:rsid w:val="003C0982"/>
    <w:rsid w:val="003C0A11"/>
    <w:rsid w:val="003C1BAA"/>
    <w:rsid w:val="003C2BA4"/>
    <w:rsid w:val="003C3A1E"/>
    <w:rsid w:val="003C4841"/>
    <w:rsid w:val="003C4EBD"/>
    <w:rsid w:val="003C5DC1"/>
    <w:rsid w:val="003C65B4"/>
    <w:rsid w:val="003D07BD"/>
    <w:rsid w:val="003D1140"/>
    <w:rsid w:val="003D1486"/>
    <w:rsid w:val="003D14B4"/>
    <w:rsid w:val="003D1D3F"/>
    <w:rsid w:val="003D25EA"/>
    <w:rsid w:val="003D6874"/>
    <w:rsid w:val="003D767A"/>
    <w:rsid w:val="003E0859"/>
    <w:rsid w:val="003E116C"/>
    <w:rsid w:val="003E447B"/>
    <w:rsid w:val="003E595C"/>
    <w:rsid w:val="003E5F46"/>
    <w:rsid w:val="003E70FD"/>
    <w:rsid w:val="003F0415"/>
    <w:rsid w:val="003F10ED"/>
    <w:rsid w:val="003F1C69"/>
    <w:rsid w:val="003F3B2D"/>
    <w:rsid w:val="003F405E"/>
    <w:rsid w:val="003F794C"/>
    <w:rsid w:val="00400D23"/>
    <w:rsid w:val="00400D9F"/>
    <w:rsid w:val="00400E4B"/>
    <w:rsid w:val="00404653"/>
    <w:rsid w:val="00404C95"/>
    <w:rsid w:val="00404D4D"/>
    <w:rsid w:val="004055C7"/>
    <w:rsid w:val="00406D79"/>
    <w:rsid w:val="00407297"/>
    <w:rsid w:val="00407914"/>
    <w:rsid w:val="0041200A"/>
    <w:rsid w:val="004133A2"/>
    <w:rsid w:val="004136B2"/>
    <w:rsid w:val="00417E53"/>
    <w:rsid w:val="004210A8"/>
    <w:rsid w:val="00422F42"/>
    <w:rsid w:val="0042463C"/>
    <w:rsid w:val="00424748"/>
    <w:rsid w:val="004247C5"/>
    <w:rsid w:val="0042532F"/>
    <w:rsid w:val="004261DE"/>
    <w:rsid w:val="00426C6F"/>
    <w:rsid w:val="00430832"/>
    <w:rsid w:val="00431265"/>
    <w:rsid w:val="0043250E"/>
    <w:rsid w:val="00432972"/>
    <w:rsid w:val="00436C8A"/>
    <w:rsid w:val="004370DD"/>
    <w:rsid w:val="004375B3"/>
    <w:rsid w:val="00440D18"/>
    <w:rsid w:val="004419A8"/>
    <w:rsid w:val="00441F8F"/>
    <w:rsid w:val="0044204A"/>
    <w:rsid w:val="00443364"/>
    <w:rsid w:val="00446D14"/>
    <w:rsid w:val="00450D95"/>
    <w:rsid w:val="00450DAB"/>
    <w:rsid w:val="004515EB"/>
    <w:rsid w:val="00451E96"/>
    <w:rsid w:val="0045419F"/>
    <w:rsid w:val="004542CD"/>
    <w:rsid w:val="0045550C"/>
    <w:rsid w:val="0045572E"/>
    <w:rsid w:val="00456FCA"/>
    <w:rsid w:val="0046102A"/>
    <w:rsid w:val="00461B75"/>
    <w:rsid w:val="004623F7"/>
    <w:rsid w:val="004626AA"/>
    <w:rsid w:val="00462C44"/>
    <w:rsid w:val="004648D8"/>
    <w:rsid w:val="00465033"/>
    <w:rsid w:val="0046521F"/>
    <w:rsid w:val="004652B1"/>
    <w:rsid w:val="00467DD0"/>
    <w:rsid w:val="0047114D"/>
    <w:rsid w:val="00472E8B"/>
    <w:rsid w:val="00473048"/>
    <w:rsid w:val="00475949"/>
    <w:rsid w:val="00480728"/>
    <w:rsid w:val="00483D61"/>
    <w:rsid w:val="00483FE7"/>
    <w:rsid w:val="0048477B"/>
    <w:rsid w:val="00486808"/>
    <w:rsid w:val="004945D9"/>
    <w:rsid w:val="00495228"/>
    <w:rsid w:val="00495450"/>
    <w:rsid w:val="0049580C"/>
    <w:rsid w:val="00495D7B"/>
    <w:rsid w:val="004970BE"/>
    <w:rsid w:val="00497C89"/>
    <w:rsid w:val="004A0F0C"/>
    <w:rsid w:val="004A20AF"/>
    <w:rsid w:val="004A345C"/>
    <w:rsid w:val="004A3EC9"/>
    <w:rsid w:val="004A3FB3"/>
    <w:rsid w:val="004A418C"/>
    <w:rsid w:val="004A567A"/>
    <w:rsid w:val="004A5B91"/>
    <w:rsid w:val="004A6BBA"/>
    <w:rsid w:val="004B0720"/>
    <w:rsid w:val="004B138E"/>
    <w:rsid w:val="004B17F0"/>
    <w:rsid w:val="004B19E2"/>
    <w:rsid w:val="004B1A91"/>
    <w:rsid w:val="004B2562"/>
    <w:rsid w:val="004B29DE"/>
    <w:rsid w:val="004B2CEA"/>
    <w:rsid w:val="004B3F59"/>
    <w:rsid w:val="004B524F"/>
    <w:rsid w:val="004B6A8D"/>
    <w:rsid w:val="004B6D42"/>
    <w:rsid w:val="004B6D79"/>
    <w:rsid w:val="004B6E54"/>
    <w:rsid w:val="004B7517"/>
    <w:rsid w:val="004B7A54"/>
    <w:rsid w:val="004C1098"/>
    <w:rsid w:val="004C273B"/>
    <w:rsid w:val="004C2CD6"/>
    <w:rsid w:val="004C2E8B"/>
    <w:rsid w:val="004C2FCB"/>
    <w:rsid w:val="004C462C"/>
    <w:rsid w:val="004C6C96"/>
    <w:rsid w:val="004D1BD8"/>
    <w:rsid w:val="004D1DD9"/>
    <w:rsid w:val="004D382F"/>
    <w:rsid w:val="004D4ECE"/>
    <w:rsid w:val="004D61EC"/>
    <w:rsid w:val="004E1CA9"/>
    <w:rsid w:val="004E207D"/>
    <w:rsid w:val="004E398A"/>
    <w:rsid w:val="004E600C"/>
    <w:rsid w:val="004E6C50"/>
    <w:rsid w:val="004E7912"/>
    <w:rsid w:val="004E7984"/>
    <w:rsid w:val="004F017D"/>
    <w:rsid w:val="004F0DB9"/>
    <w:rsid w:val="004F1DDE"/>
    <w:rsid w:val="004F1E1A"/>
    <w:rsid w:val="004F38FF"/>
    <w:rsid w:val="004F56C2"/>
    <w:rsid w:val="004F5CE9"/>
    <w:rsid w:val="005000D5"/>
    <w:rsid w:val="005001D0"/>
    <w:rsid w:val="00500FA3"/>
    <w:rsid w:val="00504AA9"/>
    <w:rsid w:val="005067D2"/>
    <w:rsid w:val="00512994"/>
    <w:rsid w:val="00512CC0"/>
    <w:rsid w:val="00512CE3"/>
    <w:rsid w:val="005131A7"/>
    <w:rsid w:val="00513D64"/>
    <w:rsid w:val="00517995"/>
    <w:rsid w:val="00517F06"/>
    <w:rsid w:val="00521FF5"/>
    <w:rsid w:val="0052249D"/>
    <w:rsid w:val="00523E5F"/>
    <w:rsid w:val="0052574F"/>
    <w:rsid w:val="00525CE9"/>
    <w:rsid w:val="00526F3F"/>
    <w:rsid w:val="005270AD"/>
    <w:rsid w:val="00530A39"/>
    <w:rsid w:val="005315B4"/>
    <w:rsid w:val="0053488E"/>
    <w:rsid w:val="005357E8"/>
    <w:rsid w:val="0053668C"/>
    <w:rsid w:val="005370AE"/>
    <w:rsid w:val="00542020"/>
    <w:rsid w:val="00542117"/>
    <w:rsid w:val="005440C2"/>
    <w:rsid w:val="00545CE6"/>
    <w:rsid w:val="005477F6"/>
    <w:rsid w:val="005501C4"/>
    <w:rsid w:val="00550DE3"/>
    <w:rsid w:val="00551D82"/>
    <w:rsid w:val="00552309"/>
    <w:rsid w:val="00552377"/>
    <w:rsid w:val="00554ABD"/>
    <w:rsid w:val="005560A6"/>
    <w:rsid w:val="00560648"/>
    <w:rsid w:val="00561345"/>
    <w:rsid w:val="005618AF"/>
    <w:rsid w:val="005619BA"/>
    <w:rsid w:val="00561DB8"/>
    <w:rsid w:val="005620D9"/>
    <w:rsid w:val="00563537"/>
    <w:rsid w:val="0056360F"/>
    <w:rsid w:val="00563DED"/>
    <w:rsid w:val="00564099"/>
    <w:rsid w:val="005659C6"/>
    <w:rsid w:val="00565A93"/>
    <w:rsid w:val="005661AF"/>
    <w:rsid w:val="005670DD"/>
    <w:rsid w:val="005676C2"/>
    <w:rsid w:val="00570500"/>
    <w:rsid w:val="0057052D"/>
    <w:rsid w:val="005718CD"/>
    <w:rsid w:val="00571975"/>
    <w:rsid w:val="00571F5F"/>
    <w:rsid w:val="0057215D"/>
    <w:rsid w:val="005744A8"/>
    <w:rsid w:val="005744B1"/>
    <w:rsid w:val="00575F3B"/>
    <w:rsid w:val="00576633"/>
    <w:rsid w:val="00582535"/>
    <w:rsid w:val="00582567"/>
    <w:rsid w:val="00586193"/>
    <w:rsid w:val="0058662F"/>
    <w:rsid w:val="00587454"/>
    <w:rsid w:val="0059123B"/>
    <w:rsid w:val="00593D07"/>
    <w:rsid w:val="00595695"/>
    <w:rsid w:val="00596E53"/>
    <w:rsid w:val="00597F0D"/>
    <w:rsid w:val="005A0468"/>
    <w:rsid w:val="005A1162"/>
    <w:rsid w:val="005A17ED"/>
    <w:rsid w:val="005A312F"/>
    <w:rsid w:val="005A4732"/>
    <w:rsid w:val="005A74A5"/>
    <w:rsid w:val="005B17B8"/>
    <w:rsid w:val="005B42CB"/>
    <w:rsid w:val="005B70FD"/>
    <w:rsid w:val="005C0B8D"/>
    <w:rsid w:val="005C15EA"/>
    <w:rsid w:val="005C17B2"/>
    <w:rsid w:val="005C1A2F"/>
    <w:rsid w:val="005C1F3D"/>
    <w:rsid w:val="005C25C3"/>
    <w:rsid w:val="005C26B8"/>
    <w:rsid w:val="005C30B2"/>
    <w:rsid w:val="005C3E8A"/>
    <w:rsid w:val="005C3EDF"/>
    <w:rsid w:val="005C60D2"/>
    <w:rsid w:val="005C7453"/>
    <w:rsid w:val="005D18FC"/>
    <w:rsid w:val="005D2B3E"/>
    <w:rsid w:val="005D3035"/>
    <w:rsid w:val="005D68D5"/>
    <w:rsid w:val="005E0674"/>
    <w:rsid w:val="005E0B00"/>
    <w:rsid w:val="005E12B5"/>
    <w:rsid w:val="005E234C"/>
    <w:rsid w:val="005E329C"/>
    <w:rsid w:val="005E63ED"/>
    <w:rsid w:val="005E741F"/>
    <w:rsid w:val="005E779B"/>
    <w:rsid w:val="005E7A20"/>
    <w:rsid w:val="005F1D1D"/>
    <w:rsid w:val="005F2051"/>
    <w:rsid w:val="005F2BAB"/>
    <w:rsid w:val="005F40B0"/>
    <w:rsid w:val="005F4CCD"/>
    <w:rsid w:val="005F573F"/>
    <w:rsid w:val="005F60FA"/>
    <w:rsid w:val="005F6407"/>
    <w:rsid w:val="005F6ED1"/>
    <w:rsid w:val="00601CC9"/>
    <w:rsid w:val="00601D01"/>
    <w:rsid w:val="006031E8"/>
    <w:rsid w:val="0060559D"/>
    <w:rsid w:val="00605CDF"/>
    <w:rsid w:val="00606936"/>
    <w:rsid w:val="006105A2"/>
    <w:rsid w:val="00610E5E"/>
    <w:rsid w:val="006127E1"/>
    <w:rsid w:val="006135E5"/>
    <w:rsid w:val="00614AD3"/>
    <w:rsid w:val="00616184"/>
    <w:rsid w:val="00616B0E"/>
    <w:rsid w:val="00617E7D"/>
    <w:rsid w:val="00622578"/>
    <w:rsid w:val="006229BC"/>
    <w:rsid w:val="00622DD4"/>
    <w:rsid w:val="00622E06"/>
    <w:rsid w:val="00623BD5"/>
    <w:rsid w:val="00624E13"/>
    <w:rsid w:val="00630E54"/>
    <w:rsid w:val="0063528B"/>
    <w:rsid w:val="00637B03"/>
    <w:rsid w:val="00637C91"/>
    <w:rsid w:val="00640B76"/>
    <w:rsid w:val="00641249"/>
    <w:rsid w:val="00641B47"/>
    <w:rsid w:val="00642708"/>
    <w:rsid w:val="00643184"/>
    <w:rsid w:val="0064356F"/>
    <w:rsid w:val="00643678"/>
    <w:rsid w:val="0064464A"/>
    <w:rsid w:val="00644BB5"/>
    <w:rsid w:val="00645E9A"/>
    <w:rsid w:val="00646759"/>
    <w:rsid w:val="00647057"/>
    <w:rsid w:val="00650F71"/>
    <w:rsid w:val="006545D4"/>
    <w:rsid w:val="006601BC"/>
    <w:rsid w:val="00660431"/>
    <w:rsid w:val="006604A8"/>
    <w:rsid w:val="0066091F"/>
    <w:rsid w:val="00662B8E"/>
    <w:rsid w:val="00663B9B"/>
    <w:rsid w:val="00663DDE"/>
    <w:rsid w:val="006660F1"/>
    <w:rsid w:val="006670ED"/>
    <w:rsid w:val="006673FD"/>
    <w:rsid w:val="00667A48"/>
    <w:rsid w:val="00667E20"/>
    <w:rsid w:val="006722EB"/>
    <w:rsid w:val="006733BF"/>
    <w:rsid w:val="006750AA"/>
    <w:rsid w:val="00675294"/>
    <w:rsid w:val="00675AF8"/>
    <w:rsid w:val="00676B40"/>
    <w:rsid w:val="00676B5B"/>
    <w:rsid w:val="0067798B"/>
    <w:rsid w:val="006813D9"/>
    <w:rsid w:val="00682334"/>
    <w:rsid w:val="0068331B"/>
    <w:rsid w:val="006839C8"/>
    <w:rsid w:val="0068501A"/>
    <w:rsid w:val="00685507"/>
    <w:rsid w:val="00686698"/>
    <w:rsid w:val="00691ED8"/>
    <w:rsid w:val="006930E3"/>
    <w:rsid w:val="006948A3"/>
    <w:rsid w:val="00694911"/>
    <w:rsid w:val="006A06C9"/>
    <w:rsid w:val="006A18CC"/>
    <w:rsid w:val="006A1B36"/>
    <w:rsid w:val="006A1FA9"/>
    <w:rsid w:val="006A2772"/>
    <w:rsid w:val="006A3A9D"/>
    <w:rsid w:val="006A3B77"/>
    <w:rsid w:val="006A4822"/>
    <w:rsid w:val="006A555B"/>
    <w:rsid w:val="006A56BC"/>
    <w:rsid w:val="006A5ADA"/>
    <w:rsid w:val="006B023B"/>
    <w:rsid w:val="006B3820"/>
    <w:rsid w:val="006B50BB"/>
    <w:rsid w:val="006B59ED"/>
    <w:rsid w:val="006C0834"/>
    <w:rsid w:val="006C2E69"/>
    <w:rsid w:val="006C42EB"/>
    <w:rsid w:val="006C4E4B"/>
    <w:rsid w:val="006C59AC"/>
    <w:rsid w:val="006C7D63"/>
    <w:rsid w:val="006D17F0"/>
    <w:rsid w:val="006D24F1"/>
    <w:rsid w:val="006D2592"/>
    <w:rsid w:val="006D2FDB"/>
    <w:rsid w:val="006D5B49"/>
    <w:rsid w:val="006D75A6"/>
    <w:rsid w:val="006E0233"/>
    <w:rsid w:val="006E0560"/>
    <w:rsid w:val="006E0561"/>
    <w:rsid w:val="006E0908"/>
    <w:rsid w:val="006E1850"/>
    <w:rsid w:val="006E34A4"/>
    <w:rsid w:val="006E3F81"/>
    <w:rsid w:val="006E4797"/>
    <w:rsid w:val="006E61DA"/>
    <w:rsid w:val="006E6948"/>
    <w:rsid w:val="006E77AF"/>
    <w:rsid w:val="006E7868"/>
    <w:rsid w:val="006F0B16"/>
    <w:rsid w:val="006F1AA3"/>
    <w:rsid w:val="006F1EDF"/>
    <w:rsid w:val="006F27A0"/>
    <w:rsid w:val="006F31A9"/>
    <w:rsid w:val="006F31EC"/>
    <w:rsid w:val="006F4E75"/>
    <w:rsid w:val="006F7ADE"/>
    <w:rsid w:val="007009CF"/>
    <w:rsid w:val="00700B98"/>
    <w:rsid w:val="00701876"/>
    <w:rsid w:val="007037C6"/>
    <w:rsid w:val="00703D67"/>
    <w:rsid w:val="0070444F"/>
    <w:rsid w:val="00706628"/>
    <w:rsid w:val="00707F53"/>
    <w:rsid w:val="00707FA7"/>
    <w:rsid w:val="0071015F"/>
    <w:rsid w:val="00713A0C"/>
    <w:rsid w:val="0071494C"/>
    <w:rsid w:val="00714A61"/>
    <w:rsid w:val="00717D59"/>
    <w:rsid w:val="00725AE9"/>
    <w:rsid w:val="00731578"/>
    <w:rsid w:val="0073744A"/>
    <w:rsid w:val="00740402"/>
    <w:rsid w:val="007406FC"/>
    <w:rsid w:val="00741303"/>
    <w:rsid w:val="00742275"/>
    <w:rsid w:val="007428BB"/>
    <w:rsid w:val="00742BCD"/>
    <w:rsid w:val="00744986"/>
    <w:rsid w:val="00745661"/>
    <w:rsid w:val="00752343"/>
    <w:rsid w:val="0075377E"/>
    <w:rsid w:val="00755730"/>
    <w:rsid w:val="007563B7"/>
    <w:rsid w:val="007563F5"/>
    <w:rsid w:val="007568AA"/>
    <w:rsid w:val="007568D7"/>
    <w:rsid w:val="00756A19"/>
    <w:rsid w:val="00761651"/>
    <w:rsid w:val="00761EC8"/>
    <w:rsid w:val="00761F30"/>
    <w:rsid w:val="007620C2"/>
    <w:rsid w:val="00763412"/>
    <w:rsid w:val="00763734"/>
    <w:rsid w:val="00763A85"/>
    <w:rsid w:val="007658D8"/>
    <w:rsid w:val="00767805"/>
    <w:rsid w:val="00770678"/>
    <w:rsid w:val="007706E8"/>
    <w:rsid w:val="007717D1"/>
    <w:rsid w:val="00771851"/>
    <w:rsid w:val="007739F6"/>
    <w:rsid w:val="00774D27"/>
    <w:rsid w:val="007755AE"/>
    <w:rsid w:val="00775ED9"/>
    <w:rsid w:val="00776CF9"/>
    <w:rsid w:val="007776C0"/>
    <w:rsid w:val="00784462"/>
    <w:rsid w:val="00784928"/>
    <w:rsid w:val="00787EDF"/>
    <w:rsid w:val="007904C4"/>
    <w:rsid w:val="0079153B"/>
    <w:rsid w:val="007951CE"/>
    <w:rsid w:val="00795F5A"/>
    <w:rsid w:val="00796DD0"/>
    <w:rsid w:val="00797D2E"/>
    <w:rsid w:val="007A0282"/>
    <w:rsid w:val="007A2495"/>
    <w:rsid w:val="007A3CA4"/>
    <w:rsid w:val="007A4020"/>
    <w:rsid w:val="007A48A7"/>
    <w:rsid w:val="007A6BA7"/>
    <w:rsid w:val="007B0464"/>
    <w:rsid w:val="007B110A"/>
    <w:rsid w:val="007B1633"/>
    <w:rsid w:val="007B34C9"/>
    <w:rsid w:val="007B6FED"/>
    <w:rsid w:val="007B7286"/>
    <w:rsid w:val="007C0E3C"/>
    <w:rsid w:val="007C1CC2"/>
    <w:rsid w:val="007C2C27"/>
    <w:rsid w:val="007C3ECE"/>
    <w:rsid w:val="007C6C45"/>
    <w:rsid w:val="007D0DFF"/>
    <w:rsid w:val="007D2236"/>
    <w:rsid w:val="007D663A"/>
    <w:rsid w:val="007E01B7"/>
    <w:rsid w:val="007E046B"/>
    <w:rsid w:val="007E1FD6"/>
    <w:rsid w:val="007E5849"/>
    <w:rsid w:val="007E6E74"/>
    <w:rsid w:val="007F19AB"/>
    <w:rsid w:val="007F6050"/>
    <w:rsid w:val="00800D3C"/>
    <w:rsid w:val="00800F56"/>
    <w:rsid w:val="00802500"/>
    <w:rsid w:val="0080310B"/>
    <w:rsid w:val="00803964"/>
    <w:rsid w:val="008059E5"/>
    <w:rsid w:val="0080615A"/>
    <w:rsid w:val="00806FE6"/>
    <w:rsid w:val="008071AD"/>
    <w:rsid w:val="00807CEC"/>
    <w:rsid w:val="008109CB"/>
    <w:rsid w:val="008109F8"/>
    <w:rsid w:val="008118BF"/>
    <w:rsid w:val="008155B2"/>
    <w:rsid w:val="00816269"/>
    <w:rsid w:val="00816276"/>
    <w:rsid w:val="0081645C"/>
    <w:rsid w:val="00816B36"/>
    <w:rsid w:val="00816F90"/>
    <w:rsid w:val="00817047"/>
    <w:rsid w:val="0082007F"/>
    <w:rsid w:val="0082138F"/>
    <w:rsid w:val="00821D45"/>
    <w:rsid w:val="00823DAA"/>
    <w:rsid w:val="00824113"/>
    <w:rsid w:val="008264DA"/>
    <w:rsid w:val="00827C97"/>
    <w:rsid w:val="0083027E"/>
    <w:rsid w:val="0083453D"/>
    <w:rsid w:val="0083743D"/>
    <w:rsid w:val="008378DE"/>
    <w:rsid w:val="008379AD"/>
    <w:rsid w:val="00843B0E"/>
    <w:rsid w:val="0084727B"/>
    <w:rsid w:val="008478C5"/>
    <w:rsid w:val="00850B0D"/>
    <w:rsid w:val="00851ECC"/>
    <w:rsid w:val="00852FC2"/>
    <w:rsid w:val="00853CCB"/>
    <w:rsid w:val="008576C8"/>
    <w:rsid w:val="00857957"/>
    <w:rsid w:val="00860C08"/>
    <w:rsid w:val="008614B5"/>
    <w:rsid w:val="00861A58"/>
    <w:rsid w:val="008635AE"/>
    <w:rsid w:val="00864492"/>
    <w:rsid w:val="00866222"/>
    <w:rsid w:val="00870C07"/>
    <w:rsid w:val="008710EB"/>
    <w:rsid w:val="00871E2F"/>
    <w:rsid w:val="008728E1"/>
    <w:rsid w:val="00873468"/>
    <w:rsid w:val="00873AF6"/>
    <w:rsid w:val="008744F2"/>
    <w:rsid w:val="00874B23"/>
    <w:rsid w:val="00875180"/>
    <w:rsid w:val="008754B4"/>
    <w:rsid w:val="0087577C"/>
    <w:rsid w:val="008764DD"/>
    <w:rsid w:val="008771C2"/>
    <w:rsid w:val="0087767C"/>
    <w:rsid w:val="008813AC"/>
    <w:rsid w:val="0088146B"/>
    <w:rsid w:val="00883182"/>
    <w:rsid w:val="0088319C"/>
    <w:rsid w:val="008841CB"/>
    <w:rsid w:val="00884C2F"/>
    <w:rsid w:val="0088689E"/>
    <w:rsid w:val="00887FD6"/>
    <w:rsid w:val="008909CB"/>
    <w:rsid w:val="008916D3"/>
    <w:rsid w:val="008923CE"/>
    <w:rsid w:val="00892B81"/>
    <w:rsid w:val="00893608"/>
    <w:rsid w:val="00893CFE"/>
    <w:rsid w:val="00895978"/>
    <w:rsid w:val="00895B97"/>
    <w:rsid w:val="00895E37"/>
    <w:rsid w:val="00897309"/>
    <w:rsid w:val="0089796A"/>
    <w:rsid w:val="00897FB1"/>
    <w:rsid w:val="008A1171"/>
    <w:rsid w:val="008A2B54"/>
    <w:rsid w:val="008A33C7"/>
    <w:rsid w:val="008A509C"/>
    <w:rsid w:val="008A660D"/>
    <w:rsid w:val="008B0A0D"/>
    <w:rsid w:val="008B0AC8"/>
    <w:rsid w:val="008B12D7"/>
    <w:rsid w:val="008B25B9"/>
    <w:rsid w:val="008B2CD4"/>
    <w:rsid w:val="008B3B11"/>
    <w:rsid w:val="008B4184"/>
    <w:rsid w:val="008B4623"/>
    <w:rsid w:val="008B5D3A"/>
    <w:rsid w:val="008B67B8"/>
    <w:rsid w:val="008B694D"/>
    <w:rsid w:val="008B75E6"/>
    <w:rsid w:val="008B7706"/>
    <w:rsid w:val="008B77E7"/>
    <w:rsid w:val="008C08F2"/>
    <w:rsid w:val="008C1571"/>
    <w:rsid w:val="008C1903"/>
    <w:rsid w:val="008C1E3D"/>
    <w:rsid w:val="008C4F10"/>
    <w:rsid w:val="008C6382"/>
    <w:rsid w:val="008C69D7"/>
    <w:rsid w:val="008C769D"/>
    <w:rsid w:val="008C7748"/>
    <w:rsid w:val="008D122D"/>
    <w:rsid w:val="008D22E1"/>
    <w:rsid w:val="008D4132"/>
    <w:rsid w:val="008D437F"/>
    <w:rsid w:val="008D4574"/>
    <w:rsid w:val="008D693B"/>
    <w:rsid w:val="008D7263"/>
    <w:rsid w:val="008E0051"/>
    <w:rsid w:val="008E05E9"/>
    <w:rsid w:val="008E161F"/>
    <w:rsid w:val="008E1F7A"/>
    <w:rsid w:val="008E25D6"/>
    <w:rsid w:val="008E32C0"/>
    <w:rsid w:val="008E4F17"/>
    <w:rsid w:val="008E5244"/>
    <w:rsid w:val="008E5D13"/>
    <w:rsid w:val="008E5E7D"/>
    <w:rsid w:val="008E667C"/>
    <w:rsid w:val="008E7471"/>
    <w:rsid w:val="008E7577"/>
    <w:rsid w:val="008F2028"/>
    <w:rsid w:val="008F26B2"/>
    <w:rsid w:val="008F2A33"/>
    <w:rsid w:val="008F4813"/>
    <w:rsid w:val="008F6E31"/>
    <w:rsid w:val="008F7AFE"/>
    <w:rsid w:val="008F7BF0"/>
    <w:rsid w:val="00900A1D"/>
    <w:rsid w:val="00901327"/>
    <w:rsid w:val="00903A32"/>
    <w:rsid w:val="00904919"/>
    <w:rsid w:val="00905A21"/>
    <w:rsid w:val="00905E5A"/>
    <w:rsid w:val="009105B2"/>
    <w:rsid w:val="0091126D"/>
    <w:rsid w:val="00911392"/>
    <w:rsid w:val="009128F5"/>
    <w:rsid w:val="00912A86"/>
    <w:rsid w:val="0091326B"/>
    <w:rsid w:val="00915DEE"/>
    <w:rsid w:val="00916FB3"/>
    <w:rsid w:val="009172CE"/>
    <w:rsid w:val="009212AD"/>
    <w:rsid w:val="009212B0"/>
    <w:rsid w:val="009215E6"/>
    <w:rsid w:val="00921738"/>
    <w:rsid w:val="009217AB"/>
    <w:rsid w:val="00921CF8"/>
    <w:rsid w:val="00923120"/>
    <w:rsid w:val="00923989"/>
    <w:rsid w:val="00923DDE"/>
    <w:rsid w:val="00923E74"/>
    <w:rsid w:val="00930BF1"/>
    <w:rsid w:val="0093139C"/>
    <w:rsid w:val="0093145C"/>
    <w:rsid w:val="00934686"/>
    <w:rsid w:val="00934D79"/>
    <w:rsid w:val="00936600"/>
    <w:rsid w:val="00937097"/>
    <w:rsid w:val="00937487"/>
    <w:rsid w:val="009375FD"/>
    <w:rsid w:val="00940045"/>
    <w:rsid w:val="009434E9"/>
    <w:rsid w:val="00943EDF"/>
    <w:rsid w:val="009456C9"/>
    <w:rsid w:val="00945D5C"/>
    <w:rsid w:val="009503B0"/>
    <w:rsid w:val="00952B21"/>
    <w:rsid w:val="00954BFA"/>
    <w:rsid w:val="00954D81"/>
    <w:rsid w:val="00956066"/>
    <w:rsid w:val="009576D6"/>
    <w:rsid w:val="0096107A"/>
    <w:rsid w:val="009612CC"/>
    <w:rsid w:val="009632CD"/>
    <w:rsid w:val="009638F6"/>
    <w:rsid w:val="00964559"/>
    <w:rsid w:val="00966C51"/>
    <w:rsid w:val="00970A45"/>
    <w:rsid w:val="00972597"/>
    <w:rsid w:val="009735E3"/>
    <w:rsid w:val="00973F6A"/>
    <w:rsid w:val="0097401C"/>
    <w:rsid w:val="0098025F"/>
    <w:rsid w:val="00981A6F"/>
    <w:rsid w:val="00984601"/>
    <w:rsid w:val="00984726"/>
    <w:rsid w:val="009853C5"/>
    <w:rsid w:val="009854F6"/>
    <w:rsid w:val="009855B8"/>
    <w:rsid w:val="00986E9F"/>
    <w:rsid w:val="00990E9C"/>
    <w:rsid w:val="00991148"/>
    <w:rsid w:val="00991D87"/>
    <w:rsid w:val="00993BEC"/>
    <w:rsid w:val="00994D78"/>
    <w:rsid w:val="009957D5"/>
    <w:rsid w:val="0099585F"/>
    <w:rsid w:val="00995ABA"/>
    <w:rsid w:val="00995C2A"/>
    <w:rsid w:val="00995FFB"/>
    <w:rsid w:val="00997990"/>
    <w:rsid w:val="009A1706"/>
    <w:rsid w:val="009A3459"/>
    <w:rsid w:val="009A479D"/>
    <w:rsid w:val="009A7EA8"/>
    <w:rsid w:val="009B0A52"/>
    <w:rsid w:val="009B14DA"/>
    <w:rsid w:val="009B2837"/>
    <w:rsid w:val="009B3A1E"/>
    <w:rsid w:val="009B5527"/>
    <w:rsid w:val="009B5899"/>
    <w:rsid w:val="009B591E"/>
    <w:rsid w:val="009B622D"/>
    <w:rsid w:val="009B63A1"/>
    <w:rsid w:val="009C0900"/>
    <w:rsid w:val="009C1BEE"/>
    <w:rsid w:val="009C1FD3"/>
    <w:rsid w:val="009C206B"/>
    <w:rsid w:val="009C2800"/>
    <w:rsid w:val="009C28A6"/>
    <w:rsid w:val="009C3A70"/>
    <w:rsid w:val="009C4871"/>
    <w:rsid w:val="009C52C1"/>
    <w:rsid w:val="009C545D"/>
    <w:rsid w:val="009C5780"/>
    <w:rsid w:val="009C6504"/>
    <w:rsid w:val="009C66DC"/>
    <w:rsid w:val="009D187F"/>
    <w:rsid w:val="009D1A41"/>
    <w:rsid w:val="009D2622"/>
    <w:rsid w:val="009D2F88"/>
    <w:rsid w:val="009D34E3"/>
    <w:rsid w:val="009D5E1B"/>
    <w:rsid w:val="009D5F88"/>
    <w:rsid w:val="009D6F43"/>
    <w:rsid w:val="009E0064"/>
    <w:rsid w:val="009E0C62"/>
    <w:rsid w:val="009E1136"/>
    <w:rsid w:val="009E11EA"/>
    <w:rsid w:val="009E3E78"/>
    <w:rsid w:val="009E4CE1"/>
    <w:rsid w:val="009E5DD5"/>
    <w:rsid w:val="009E604A"/>
    <w:rsid w:val="009E61C0"/>
    <w:rsid w:val="009E728C"/>
    <w:rsid w:val="009E778A"/>
    <w:rsid w:val="009F06F0"/>
    <w:rsid w:val="009F184C"/>
    <w:rsid w:val="009F20A2"/>
    <w:rsid w:val="009F68EF"/>
    <w:rsid w:val="00A01042"/>
    <w:rsid w:val="00A01C1A"/>
    <w:rsid w:val="00A047DB"/>
    <w:rsid w:val="00A05444"/>
    <w:rsid w:val="00A057BA"/>
    <w:rsid w:val="00A0656A"/>
    <w:rsid w:val="00A06796"/>
    <w:rsid w:val="00A06AE9"/>
    <w:rsid w:val="00A06C6A"/>
    <w:rsid w:val="00A12BBB"/>
    <w:rsid w:val="00A12EC7"/>
    <w:rsid w:val="00A1341B"/>
    <w:rsid w:val="00A1386D"/>
    <w:rsid w:val="00A16ADF"/>
    <w:rsid w:val="00A1736D"/>
    <w:rsid w:val="00A20E59"/>
    <w:rsid w:val="00A214C3"/>
    <w:rsid w:val="00A21B34"/>
    <w:rsid w:val="00A22B61"/>
    <w:rsid w:val="00A232A4"/>
    <w:rsid w:val="00A234F1"/>
    <w:rsid w:val="00A23892"/>
    <w:rsid w:val="00A23C4D"/>
    <w:rsid w:val="00A24210"/>
    <w:rsid w:val="00A27400"/>
    <w:rsid w:val="00A27761"/>
    <w:rsid w:val="00A31B8B"/>
    <w:rsid w:val="00A31FB8"/>
    <w:rsid w:val="00A32DA3"/>
    <w:rsid w:val="00A33351"/>
    <w:rsid w:val="00A362F7"/>
    <w:rsid w:val="00A36487"/>
    <w:rsid w:val="00A366AC"/>
    <w:rsid w:val="00A36E88"/>
    <w:rsid w:val="00A37270"/>
    <w:rsid w:val="00A40202"/>
    <w:rsid w:val="00A41EA8"/>
    <w:rsid w:val="00A47C89"/>
    <w:rsid w:val="00A47E10"/>
    <w:rsid w:val="00A51C6B"/>
    <w:rsid w:val="00A51CA9"/>
    <w:rsid w:val="00A51CF9"/>
    <w:rsid w:val="00A51DAC"/>
    <w:rsid w:val="00A5233A"/>
    <w:rsid w:val="00A53520"/>
    <w:rsid w:val="00A5522C"/>
    <w:rsid w:val="00A568AA"/>
    <w:rsid w:val="00A569BE"/>
    <w:rsid w:val="00A57A41"/>
    <w:rsid w:val="00A57E45"/>
    <w:rsid w:val="00A62105"/>
    <w:rsid w:val="00A624E6"/>
    <w:rsid w:val="00A63F89"/>
    <w:rsid w:val="00A642C4"/>
    <w:rsid w:val="00A644B7"/>
    <w:rsid w:val="00A67007"/>
    <w:rsid w:val="00A67339"/>
    <w:rsid w:val="00A67A52"/>
    <w:rsid w:val="00A67EB1"/>
    <w:rsid w:val="00A70DDE"/>
    <w:rsid w:val="00A73BAA"/>
    <w:rsid w:val="00A74886"/>
    <w:rsid w:val="00A74A44"/>
    <w:rsid w:val="00A74D68"/>
    <w:rsid w:val="00A74FB5"/>
    <w:rsid w:val="00A76D81"/>
    <w:rsid w:val="00A8128B"/>
    <w:rsid w:val="00A82277"/>
    <w:rsid w:val="00A84706"/>
    <w:rsid w:val="00A86C02"/>
    <w:rsid w:val="00A91D74"/>
    <w:rsid w:val="00A91E7F"/>
    <w:rsid w:val="00A94198"/>
    <w:rsid w:val="00A951B6"/>
    <w:rsid w:val="00AA1451"/>
    <w:rsid w:val="00AA1943"/>
    <w:rsid w:val="00AA1C52"/>
    <w:rsid w:val="00AA3181"/>
    <w:rsid w:val="00AA342A"/>
    <w:rsid w:val="00AA4426"/>
    <w:rsid w:val="00AA52D9"/>
    <w:rsid w:val="00AA5790"/>
    <w:rsid w:val="00AA5830"/>
    <w:rsid w:val="00AA64EB"/>
    <w:rsid w:val="00AB1CCB"/>
    <w:rsid w:val="00AB1F01"/>
    <w:rsid w:val="00AB409B"/>
    <w:rsid w:val="00AB6158"/>
    <w:rsid w:val="00AC0107"/>
    <w:rsid w:val="00AC11B1"/>
    <w:rsid w:val="00AC16E2"/>
    <w:rsid w:val="00AC1C53"/>
    <w:rsid w:val="00AC2CAE"/>
    <w:rsid w:val="00AC711D"/>
    <w:rsid w:val="00AC7355"/>
    <w:rsid w:val="00AC736B"/>
    <w:rsid w:val="00AD2393"/>
    <w:rsid w:val="00AD24D1"/>
    <w:rsid w:val="00AD3434"/>
    <w:rsid w:val="00AD3C21"/>
    <w:rsid w:val="00AD5600"/>
    <w:rsid w:val="00AD650C"/>
    <w:rsid w:val="00AD7ECF"/>
    <w:rsid w:val="00AE1651"/>
    <w:rsid w:val="00AE17A9"/>
    <w:rsid w:val="00AE2984"/>
    <w:rsid w:val="00AE3FD0"/>
    <w:rsid w:val="00AF00D2"/>
    <w:rsid w:val="00AF1A2C"/>
    <w:rsid w:val="00AF23CF"/>
    <w:rsid w:val="00AF399C"/>
    <w:rsid w:val="00AF4436"/>
    <w:rsid w:val="00AF4920"/>
    <w:rsid w:val="00AF77CF"/>
    <w:rsid w:val="00B00066"/>
    <w:rsid w:val="00B00959"/>
    <w:rsid w:val="00B042DA"/>
    <w:rsid w:val="00B05557"/>
    <w:rsid w:val="00B059C8"/>
    <w:rsid w:val="00B0600C"/>
    <w:rsid w:val="00B06011"/>
    <w:rsid w:val="00B1054D"/>
    <w:rsid w:val="00B15F22"/>
    <w:rsid w:val="00B24197"/>
    <w:rsid w:val="00B2631C"/>
    <w:rsid w:val="00B31A86"/>
    <w:rsid w:val="00B31EBD"/>
    <w:rsid w:val="00B32BAC"/>
    <w:rsid w:val="00B34534"/>
    <w:rsid w:val="00B36457"/>
    <w:rsid w:val="00B368CD"/>
    <w:rsid w:val="00B3744C"/>
    <w:rsid w:val="00B37A46"/>
    <w:rsid w:val="00B41AF7"/>
    <w:rsid w:val="00B42924"/>
    <w:rsid w:val="00B437AD"/>
    <w:rsid w:val="00B44099"/>
    <w:rsid w:val="00B44FAD"/>
    <w:rsid w:val="00B4754A"/>
    <w:rsid w:val="00B537E0"/>
    <w:rsid w:val="00B54400"/>
    <w:rsid w:val="00B606E7"/>
    <w:rsid w:val="00B61585"/>
    <w:rsid w:val="00B616E6"/>
    <w:rsid w:val="00B64193"/>
    <w:rsid w:val="00B644D6"/>
    <w:rsid w:val="00B64F6B"/>
    <w:rsid w:val="00B65240"/>
    <w:rsid w:val="00B654DD"/>
    <w:rsid w:val="00B665E1"/>
    <w:rsid w:val="00B6677F"/>
    <w:rsid w:val="00B67559"/>
    <w:rsid w:val="00B7187D"/>
    <w:rsid w:val="00B748BE"/>
    <w:rsid w:val="00B7569E"/>
    <w:rsid w:val="00B7765F"/>
    <w:rsid w:val="00B801FE"/>
    <w:rsid w:val="00B8137B"/>
    <w:rsid w:val="00B82BF0"/>
    <w:rsid w:val="00B83F27"/>
    <w:rsid w:val="00B845A8"/>
    <w:rsid w:val="00B90072"/>
    <w:rsid w:val="00B91A44"/>
    <w:rsid w:val="00B93714"/>
    <w:rsid w:val="00B95D8B"/>
    <w:rsid w:val="00B95EB4"/>
    <w:rsid w:val="00B9769C"/>
    <w:rsid w:val="00B97704"/>
    <w:rsid w:val="00BA1107"/>
    <w:rsid w:val="00BA15DA"/>
    <w:rsid w:val="00BA3C73"/>
    <w:rsid w:val="00BA4AEC"/>
    <w:rsid w:val="00BA541C"/>
    <w:rsid w:val="00BA5D4C"/>
    <w:rsid w:val="00BB1AD3"/>
    <w:rsid w:val="00BB310F"/>
    <w:rsid w:val="00BB401B"/>
    <w:rsid w:val="00BB509C"/>
    <w:rsid w:val="00BB56A2"/>
    <w:rsid w:val="00BB56F5"/>
    <w:rsid w:val="00BB6407"/>
    <w:rsid w:val="00BB69A4"/>
    <w:rsid w:val="00BB6B5F"/>
    <w:rsid w:val="00BB799D"/>
    <w:rsid w:val="00BB7BE7"/>
    <w:rsid w:val="00BC1DF6"/>
    <w:rsid w:val="00BC1FE1"/>
    <w:rsid w:val="00BC3ED6"/>
    <w:rsid w:val="00BC6620"/>
    <w:rsid w:val="00BD15B3"/>
    <w:rsid w:val="00BD592E"/>
    <w:rsid w:val="00BE19FB"/>
    <w:rsid w:val="00BE22A2"/>
    <w:rsid w:val="00BE3636"/>
    <w:rsid w:val="00BE6734"/>
    <w:rsid w:val="00BE687E"/>
    <w:rsid w:val="00BF07E0"/>
    <w:rsid w:val="00BF1212"/>
    <w:rsid w:val="00BF1E1C"/>
    <w:rsid w:val="00BF4CD3"/>
    <w:rsid w:val="00BF60F0"/>
    <w:rsid w:val="00BF7C8E"/>
    <w:rsid w:val="00BF7D9E"/>
    <w:rsid w:val="00C00379"/>
    <w:rsid w:val="00C005D5"/>
    <w:rsid w:val="00C00BC7"/>
    <w:rsid w:val="00C03066"/>
    <w:rsid w:val="00C03139"/>
    <w:rsid w:val="00C0577E"/>
    <w:rsid w:val="00C05B88"/>
    <w:rsid w:val="00C06D36"/>
    <w:rsid w:val="00C07A22"/>
    <w:rsid w:val="00C07DA0"/>
    <w:rsid w:val="00C11F39"/>
    <w:rsid w:val="00C13394"/>
    <w:rsid w:val="00C13EB0"/>
    <w:rsid w:val="00C14E4B"/>
    <w:rsid w:val="00C15037"/>
    <w:rsid w:val="00C15B3A"/>
    <w:rsid w:val="00C16531"/>
    <w:rsid w:val="00C16D46"/>
    <w:rsid w:val="00C17316"/>
    <w:rsid w:val="00C17572"/>
    <w:rsid w:val="00C215CE"/>
    <w:rsid w:val="00C22204"/>
    <w:rsid w:val="00C230AC"/>
    <w:rsid w:val="00C2337E"/>
    <w:rsid w:val="00C24A34"/>
    <w:rsid w:val="00C274A2"/>
    <w:rsid w:val="00C279D3"/>
    <w:rsid w:val="00C27BE3"/>
    <w:rsid w:val="00C30234"/>
    <w:rsid w:val="00C31450"/>
    <w:rsid w:val="00C315DB"/>
    <w:rsid w:val="00C3439B"/>
    <w:rsid w:val="00C35723"/>
    <w:rsid w:val="00C35FB2"/>
    <w:rsid w:val="00C37777"/>
    <w:rsid w:val="00C37D03"/>
    <w:rsid w:val="00C40548"/>
    <w:rsid w:val="00C405EC"/>
    <w:rsid w:val="00C420A6"/>
    <w:rsid w:val="00C4437D"/>
    <w:rsid w:val="00C443BA"/>
    <w:rsid w:val="00C44621"/>
    <w:rsid w:val="00C456FB"/>
    <w:rsid w:val="00C500BB"/>
    <w:rsid w:val="00C5027C"/>
    <w:rsid w:val="00C511F6"/>
    <w:rsid w:val="00C513C4"/>
    <w:rsid w:val="00C5234B"/>
    <w:rsid w:val="00C52841"/>
    <w:rsid w:val="00C537EE"/>
    <w:rsid w:val="00C544AC"/>
    <w:rsid w:val="00C55891"/>
    <w:rsid w:val="00C5629D"/>
    <w:rsid w:val="00C56778"/>
    <w:rsid w:val="00C5734C"/>
    <w:rsid w:val="00C600BB"/>
    <w:rsid w:val="00C601D3"/>
    <w:rsid w:val="00C61089"/>
    <w:rsid w:val="00C610AC"/>
    <w:rsid w:val="00C62792"/>
    <w:rsid w:val="00C63070"/>
    <w:rsid w:val="00C6335D"/>
    <w:rsid w:val="00C633BA"/>
    <w:rsid w:val="00C67B74"/>
    <w:rsid w:val="00C7235F"/>
    <w:rsid w:val="00C73066"/>
    <w:rsid w:val="00C737FA"/>
    <w:rsid w:val="00C7394F"/>
    <w:rsid w:val="00C75310"/>
    <w:rsid w:val="00C753EE"/>
    <w:rsid w:val="00C775F1"/>
    <w:rsid w:val="00C80DA7"/>
    <w:rsid w:val="00C81132"/>
    <w:rsid w:val="00C81DF4"/>
    <w:rsid w:val="00C83423"/>
    <w:rsid w:val="00C839C1"/>
    <w:rsid w:val="00C8695A"/>
    <w:rsid w:val="00C876BC"/>
    <w:rsid w:val="00C903E4"/>
    <w:rsid w:val="00C92BF1"/>
    <w:rsid w:val="00C92CA8"/>
    <w:rsid w:val="00C92E02"/>
    <w:rsid w:val="00C937EB"/>
    <w:rsid w:val="00C93F10"/>
    <w:rsid w:val="00C93F73"/>
    <w:rsid w:val="00C94D18"/>
    <w:rsid w:val="00C9516C"/>
    <w:rsid w:val="00C951E5"/>
    <w:rsid w:val="00C95C1E"/>
    <w:rsid w:val="00C95DAF"/>
    <w:rsid w:val="00CA0D49"/>
    <w:rsid w:val="00CA14A2"/>
    <w:rsid w:val="00CA1B90"/>
    <w:rsid w:val="00CA339D"/>
    <w:rsid w:val="00CA3DB3"/>
    <w:rsid w:val="00CA435A"/>
    <w:rsid w:val="00CA4A73"/>
    <w:rsid w:val="00CA4D18"/>
    <w:rsid w:val="00CA663C"/>
    <w:rsid w:val="00CA759D"/>
    <w:rsid w:val="00CB2221"/>
    <w:rsid w:val="00CB2A35"/>
    <w:rsid w:val="00CB2B09"/>
    <w:rsid w:val="00CB3974"/>
    <w:rsid w:val="00CB3AFA"/>
    <w:rsid w:val="00CB3D7B"/>
    <w:rsid w:val="00CB682A"/>
    <w:rsid w:val="00CC0F66"/>
    <w:rsid w:val="00CC2727"/>
    <w:rsid w:val="00CC383E"/>
    <w:rsid w:val="00CC45B9"/>
    <w:rsid w:val="00CC4765"/>
    <w:rsid w:val="00CC4D97"/>
    <w:rsid w:val="00CC6E5E"/>
    <w:rsid w:val="00CD1ED2"/>
    <w:rsid w:val="00CD259B"/>
    <w:rsid w:val="00CD26ED"/>
    <w:rsid w:val="00CD28BE"/>
    <w:rsid w:val="00CD42F7"/>
    <w:rsid w:val="00CD54A5"/>
    <w:rsid w:val="00CD72B8"/>
    <w:rsid w:val="00CE0225"/>
    <w:rsid w:val="00CE20C1"/>
    <w:rsid w:val="00CE30E7"/>
    <w:rsid w:val="00CE55DE"/>
    <w:rsid w:val="00CE5772"/>
    <w:rsid w:val="00CE5AFF"/>
    <w:rsid w:val="00CF003F"/>
    <w:rsid w:val="00CF02CF"/>
    <w:rsid w:val="00CF0431"/>
    <w:rsid w:val="00CF05DC"/>
    <w:rsid w:val="00CF08FA"/>
    <w:rsid w:val="00CF1267"/>
    <w:rsid w:val="00CF225E"/>
    <w:rsid w:val="00CF54C7"/>
    <w:rsid w:val="00CF7F9D"/>
    <w:rsid w:val="00D002E8"/>
    <w:rsid w:val="00D033C5"/>
    <w:rsid w:val="00D03F6D"/>
    <w:rsid w:val="00D05A18"/>
    <w:rsid w:val="00D0717C"/>
    <w:rsid w:val="00D072E3"/>
    <w:rsid w:val="00D0765A"/>
    <w:rsid w:val="00D07AC3"/>
    <w:rsid w:val="00D11F65"/>
    <w:rsid w:val="00D12800"/>
    <w:rsid w:val="00D149AB"/>
    <w:rsid w:val="00D14D1E"/>
    <w:rsid w:val="00D158C6"/>
    <w:rsid w:val="00D21E9A"/>
    <w:rsid w:val="00D23109"/>
    <w:rsid w:val="00D2314D"/>
    <w:rsid w:val="00D2329A"/>
    <w:rsid w:val="00D238C5"/>
    <w:rsid w:val="00D23B8D"/>
    <w:rsid w:val="00D25852"/>
    <w:rsid w:val="00D25B27"/>
    <w:rsid w:val="00D31002"/>
    <w:rsid w:val="00D316BB"/>
    <w:rsid w:val="00D31CD0"/>
    <w:rsid w:val="00D34F6A"/>
    <w:rsid w:val="00D36779"/>
    <w:rsid w:val="00D41302"/>
    <w:rsid w:val="00D41702"/>
    <w:rsid w:val="00D41B49"/>
    <w:rsid w:val="00D42307"/>
    <w:rsid w:val="00D443E1"/>
    <w:rsid w:val="00D45633"/>
    <w:rsid w:val="00D45789"/>
    <w:rsid w:val="00D465A0"/>
    <w:rsid w:val="00D46776"/>
    <w:rsid w:val="00D4690A"/>
    <w:rsid w:val="00D52839"/>
    <w:rsid w:val="00D5397D"/>
    <w:rsid w:val="00D566AC"/>
    <w:rsid w:val="00D56AFA"/>
    <w:rsid w:val="00D60430"/>
    <w:rsid w:val="00D60CAC"/>
    <w:rsid w:val="00D61293"/>
    <w:rsid w:val="00D617CA"/>
    <w:rsid w:val="00D63B00"/>
    <w:rsid w:val="00D645AB"/>
    <w:rsid w:val="00D64763"/>
    <w:rsid w:val="00D6641B"/>
    <w:rsid w:val="00D677FC"/>
    <w:rsid w:val="00D7013B"/>
    <w:rsid w:val="00D7120F"/>
    <w:rsid w:val="00D72EEA"/>
    <w:rsid w:val="00D73BFA"/>
    <w:rsid w:val="00D7512A"/>
    <w:rsid w:val="00D756CA"/>
    <w:rsid w:val="00D81085"/>
    <w:rsid w:val="00D81AE3"/>
    <w:rsid w:val="00D81AFE"/>
    <w:rsid w:val="00D820A6"/>
    <w:rsid w:val="00D8370D"/>
    <w:rsid w:val="00D842DF"/>
    <w:rsid w:val="00D84EF0"/>
    <w:rsid w:val="00D8587C"/>
    <w:rsid w:val="00D866D5"/>
    <w:rsid w:val="00D87363"/>
    <w:rsid w:val="00D90CA6"/>
    <w:rsid w:val="00D91C41"/>
    <w:rsid w:val="00D93802"/>
    <w:rsid w:val="00D93B7D"/>
    <w:rsid w:val="00D93BE7"/>
    <w:rsid w:val="00D963C0"/>
    <w:rsid w:val="00D96F93"/>
    <w:rsid w:val="00DA0606"/>
    <w:rsid w:val="00DA0BCD"/>
    <w:rsid w:val="00DA1937"/>
    <w:rsid w:val="00DA1D21"/>
    <w:rsid w:val="00DA1F8D"/>
    <w:rsid w:val="00DA3426"/>
    <w:rsid w:val="00DA3C3F"/>
    <w:rsid w:val="00DA61F3"/>
    <w:rsid w:val="00DB0248"/>
    <w:rsid w:val="00DB0718"/>
    <w:rsid w:val="00DB3A92"/>
    <w:rsid w:val="00DB40FA"/>
    <w:rsid w:val="00DB4165"/>
    <w:rsid w:val="00DB58DA"/>
    <w:rsid w:val="00DB6A72"/>
    <w:rsid w:val="00DB7175"/>
    <w:rsid w:val="00DB757F"/>
    <w:rsid w:val="00DB7663"/>
    <w:rsid w:val="00DC351F"/>
    <w:rsid w:val="00DC4002"/>
    <w:rsid w:val="00DC45F7"/>
    <w:rsid w:val="00DC5D04"/>
    <w:rsid w:val="00DC5E7D"/>
    <w:rsid w:val="00DC69B7"/>
    <w:rsid w:val="00DD1974"/>
    <w:rsid w:val="00DD1DC7"/>
    <w:rsid w:val="00DD37A0"/>
    <w:rsid w:val="00DD3D11"/>
    <w:rsid w:val="00DD47A3"/>
    <w:rsid w:val="00DD49FE"/>
    <w:rsid w:val="00DD60DE"/>
    <w:rsid w:val="00DD7693"/>
    <w:rsid w:val="00DD77A6"/>
    <w:rsid w:val="00DE026E"/>
    <w:rsid w:val="00DE1F8F"/>
    <w:rsid w:val="00DE273E"/>
    <w:rsid w:val="00DE6D95"/>
    <w:rsid w:val="00DF094B"/>
    <w:rsid w:val="00DF1146"/>
    <w:rsid w:val="00DF19B5"/>
    <w:rsid w:val="00DF3901"/>
    <w:rsid w:val="00DF6C7B"/>
    <w:rsid w:val="00DF77A2"/>
    <w:rsid w:val="00E002DA"/>
    <w:rsid w:val="00E007C9"/>
    <w:rsid w:val="00E00F5C"/>
    <w:rsid w:val="00E03B0F"/>
    <w:rsid w:val="00E0621F"/>
    <w:rsid w:val="00E064D8"/>
    <w:rsid w:val="00E12468"/>
    <w:rsid w:val="00E12AF1"/>
    <w:rsid w:val="00E14C39"/>
    <w:rsid w:val="00E1540E"/>
    <w:rsid w:val="00E24E61"/>
    <w:rsid w:val="00E25FD1"/>
    <w:rsid w:val="00E30D30"/>
    <w:rsid w:val="00E30E2A"/>
    <w:rsid w:val="00E3164B"/>
    <w:rsid w:val="00E353C2"/>
    <w:rsid w:val="00E37AB3"/>
    <w:rsid w:val="00E40A52"/>
    <w:rsid w:val="00E413CF"/>
    <w:rsid w:val="00E422B5"/>
    <w:rsid w:val="00E42E5A"/>
    <w:rsid w:val="00E42E9F"/>
    <w:rsid w:val="00E50264"/>
    <w:rsid w:val="00E531CA"/>
    <w:rsid w:val="00E53690"/>
    <w:rsid w:val="00E53E97"/>
    <w:rsid w:val="00E548AF"/>
    <w:rsid w:val="00E567CC"/>
    <w:rsid w:val="00E56991"/>
    <w:rsid w:val="00E60626"/>
    <w:rsid w:val="00E61F23"/>
    <w:rsid w:val="00E630BA"/>
    <w:rsid w:val="00E6343B"/>
    <w:rsid w:val="00E63DE4"/>
    <w:rsid w:val="00E655FD"/>
    <w:rsid w:val="00E6639F"/>
    <w:rsid w:val="00E6671B"/>
    <w:rsid w:val="00E66866"/>
    <w:rsid w:val="00E66E85"/>
    <w:rsid w:val="00E671C8"/>
    <w:rsid w:val="00E700C0"/>
    <w:rsid w:val="00E70505"/>
    <w:rsid w:val="00E732E3"/>
    <w:rsid w:val="00E73F08"/>
    <w:rsid w:val="00E77853"/>
    <w:rsid w:val="00E77E8B"/>
    <w:rsid w:val="00E77F7C"/>
    <w:rsid w:val="00E82405"/>
    <w:rsid w:val="00E82C5D"/>
    <w:rsid w:val="00E850DA"/>
    <w:rsid w:val="00E86476"/>
    <w:rsid w:val="00E87BF3"/>
    <w:rsid w:val="00E9050D"/>
    <w:rsid w:val="00E911AB"/>
    <w:rsid w:val="00E91EFD"/>
    <w:rsid w:val="00E93984"/>
    <w:rsid w:val="00E9567D"/>
    <w:rsid w:val="00E97202"/>
    <w:rsid w:val="00E97F12"/>
    <w:rsid w:val="00EA4ED4"/>
    <w:rsid w:val="00EA60C0"/>
    <w:rsid w:val="00EA6CB2"/>
    <w:rsid w:val="00EA6CD2"/>
    <w:rsid w:val="00EB123B"/>
    <w:rsid w:val="00EB126F"/>
    <w:rsid w:val="00EB1E68"/>
    <w:rsid w:val="00EB3D68"/>
    <w:rsid w:val="00EB578B"/>
    <w:rsid w:val="00EB6354"/>
    <w:rsid w:val="00EB643F"/>
    <w:rsid w:val="00EC0636"/>
    <w:rsid w:val="00EC7F81"/>
    <w:rsid w:val="00EC7FEF"/>
    <w:rsid w:val="00ED16FB"/>
    <w:rsid w:val="00ED53FA"/>
    <w:rsid w:val="00ED68D5"/>
    <w:rsid w:val="00EE0AA7"/>
    <w:rsid w:val="00EE118D"/>
    <w:rsid w:val="00EE192C"/>
    <w:rsid w:val="00EE47EC"/>
    <w:rsid w:val="00EE5649"/>
    <w:rsid w:val="00EE740A"/>
    <w:rsid w:val="00EE74CA"/>
    <w:rsid w:val="00EE789C"/>
    <w:rsid w:val="00EF18A6"/>
    <w:rsid w:val="00EF5C55"/>
    <w:rsid w:val="00F009DB"/>
    <w:rsid w:val="00F01D23"/>
    <w:rsid w:val="00F025C4"/>
    <w:rsid w:val="00F027B7"/>
    <w:rsid w:val="00F02F0A"/>
    <w:rsid w:val="00F0621F"/>
    <w:rsid w:val="00F066FD"/>
    <w:rsid w:val="00F072FC"/>
    <w:rsid w:val="00F10446"/>
    <w:rsid w:val="00F1294B"/>
    <w:rsid w:val="00F13345"/>
    <w:rsid w:val="00F14E58"/>
    <w:rsid w:val="00F1535F"/>
    <w:rsid w:val="00F15DB9"/>
    <w:rsid w:val="00F173F3"/>
    <w:rsid w:val="00F21F30"/>
    <w:rsid w:val="00F227F2"/>
    <w:rsid w:val="00F23EF2"/>
    <w:rsid w:val="00F258C9"/>
    <w:rsid w:val="00F2695D"/>
    <w:rsid w:val="00F30C2F"/>
    <w:rsid w:val="00F32791"/>
    <w:rsid w:val="00F32D7D"/>
    <w:rsid w:val="00F331DF"/>
    <w:rsid w:val="00F366BB"/>
    <w:rsid w:val="00F3781B"/>
    <w:rsid w:val="00F40271"/>
    <w:rsid w:val="00F40F1E"/>
    <w:rsid w:val="00F43024"/>
    <w:rsid w:val="00F43463"/>
    <w:rsid w:val="00F45029"/>
    <w:rsid w:val="00F4597D"/>
    <w:rsid w:val="00F45C15"/>
    <w:rsid w:val="00F510E4"/>
    <w:rsid w:val="00F539E5"/>
    <w:rsid w:val="00F541DC"/>
    <w:rsid w:val="00F55461"/>
    <w:rsid w:val="00F55537"/>
    <w:rsid w:val="00F579BC"/>
    <w:rsid w:val="00F61D7A"/>
    <w:rsid w:val="00F62D50"/>
    <w:rsid w:val="00F645AB"/>
    <w:rsid w:val="00F64BB0"/>
    <w:rsid w:val="00F65E70"/>
    <w:rsid w:val="00F70111"/>
    <w:rsid w:val="00F7219A"/>
    <w:rsid w:val="00F72C4C"/>
    <w:rsid w:val="00F75CFF"/>
    <w:rsid w:val="00F76049"/>
    <w:rsid w:val="00F82368"/>
    <w:rsid w:val="00F834C2"/>
    <w:rsid w:val="00F83F81"/>
    <w:rsid w:val="00F84483"/>
    <w:rsid w:val="00F849D6"/>
    <w:rsid w:val="00F8523E"/>
    <w:rsid w:val="00F855F4"/>
    <w:rsid w:val="00F90D04"/>
    <w:rsid w:val="00F90D1D"/>
    <w:rsid w:val="00F91705"/>
    <w:rsid w:val="00F91AF0"/>
    <w:rsid w:val="00F91C45"/>
    <w:rsid w:val="00F928E1"/>
    <w:rsid w:val="00F93BAB"/>
    <w:rsid w:val="00F9441B"/>
    <w:rsid w:val="00F94850"/>
    <w:rsid w:val="00F95D1A"/>
    <w:rsid w:val="00FA027E"/>
    <w:rsid w:val="00FA14F0"/>
    <w:rsid w:val="00FA1695"/>
    <w:rsid w:val="00FA1E1B"/>
    <w:rsid w:val="00FA1E9B"/>
    <w:rsid w:val="00FA398C"/>
    <w:rsid w:val="00FB0169"/>
    <w:rsid w:val="00FB02A2"/>
    <w:rsid w:val="00FB1A33"/>
    <w:rsid w:val="00FB3456"/>
    <w:rsid w:val="00FB3DCC"/>
    <w:rsid w:val="00FB59DF"/>
    <w:rsid w:val="00FB5C4A"/>
    <w:rsid w:val="00FB655E"/>
    <w:rsid w:val="00FB67EF"/>
    <w:rsid w:val="00FB7468"/>
    <w:rsid w:val="00FB7E73"/>
    <w:rsid w:val="00FC073E"/>
    <w:rsid w:val="00FC44E5"/>
    <w:rsid w:val="00FC48C5"/>
    <w:rsid w:val="00FC5F82"/>
    <w:rsid w:val="00FC6517"/>
    <w:rsid w:val="00FC6E49"/>
    <w:rsid w:val="00FC7B27"/>
    <w:rsid w:val="00FD3D83"/>
    <w:rsid w:val="00FD4323"/>
    <w:rsid w:val="00FD72C8"/>
    <w:rsid w:val="00FD7B50"/>
    <w:rsid w:val="00FE0628"/>
    <w:rsid w:val="00FE0BEE"/>
    <w:rsid w:val="00FE1838"/>
    <w:rsid w:val="00FE1CE0"/>
    <w:rsid w:val="00FE4095"/>
    <w:rsid w:val="00FE4702"/>
    <w:rsid w:val="00FE470C"/>
    <w:rsid w:val="00FE5AF1"/>
    <w:rsid w:val="00FE6FE3"/>
    <w:rsid w:val="00FE74AB"/>
    <w:rsid w:val="00FE7557"/>
    <w:rsid w:val="00FF113B"/>
    <w:rsid w:val="00FF31C7"/>
    <w:rsid w:val="00FF3840"/>
    <w:rsid w:val="00FF458E"/>
    <w:rsid w:val="00FF56D8"/>
    <w:rsid w:val="00FF56F5"/>
    <w:rsid w:val="00FF6EAD"/>
    <w:rsid w:val="01020C95"/>
    <w:rsid w:val="0118893E"/>
    <w:rsid w:val="01DEDFB9"/>
    <w:rsid w:val="020BCA8A"/>
    <w:rsid w:val="02FAED1B"/>
    <w:rsid w:val="0368C11F"/>
    <w:rsid w:val="03A1D6FD"/>
    <w:rsid w:val="0432DFDA"/>
    <w:rsid w:val="04697865"/>
    <w:rsid w:val="04D2CDEC"/>
    <w:rsid w:val="06B62D85"/>
    <w:rsid w:val="07F03407"/>
    <w:rsid w:val="0847BC9A"/>
    <w:rsid w:val="09B00FEC"/>
    <w:rsid w:val="0A017655"/>
    <w:rsid w:val="0A7BDB9D"/>
    <w:rsid w:val="0AA2215E"/>
    <w:rsid w:val="0AA5FC4E"/>
    <w:rsid w:val="0B1303E2"/>
    <w:rsid w:val="0B7EA4B0"/>
    <w:rsid w:val="0C3981B7"/>
    <w:rsid w:val="0CA61A58"/>
    <w:rsid w:val="0D36B937"/>
    <w:rsid w:val="0D70F229"/>
    <w:rsid w:val="0D95E5DE"/>
    <w:rsid w:val="0DCC3204"/>
    <w:rsid w:val="0E25A97B"/>
    <w:rsid w:val="1057FC23"/>
    <w:rsid w:val="109B60B0"/>
    <w:rsid w:val="10FB1AD4"/>
    <w:rsid w:val="1111E7AD"/>
    <w:rsid w:val="11D57683"/>
    <w:rsid w:val="1221A4BE"/>
    <w:rsid w:val="1240042F"/>
    <w:rsid w:val="12A0FCF1"/>
    <w:rsid w:val="13336702"/>
    <w:rsid w:val="134EF119"/>
    <w:rsid w:val="13E0310C"/>
    <w:rsid w:val="1446AADA"/>
    <w:rsid w:val="14D0C578"/>
    <w:rsid w:val="154FB5FF"/>
    <w:rsid w:val="15D967FC"/>
    <w:rsid w:val="16179303"/>
    <w:rsid w:val="16B1A2D8"/>
    <w:rsid w:val="16EC6425"/>
    <w:rsid w:val="17395958"/>
    <w:rsid w:val="1756B86D"/>
    <w:rsid w:val="17C46C65"/>
    <w:rsid w:val="18246908"/>
    <w:rsid w:val="183F33F4"/>
    <w:rsid w:val="18744A16"/>
    <w:rsid w:val="1892B06B"/>
    <w:rsid w:val="18A10715"/>
    <w:rsid w:val="18A29067"/>
    <w:rsid w:val="18CD2CE2"/>
    <w:rsid w:val="18E69DF1"/>
    <w:rsid w:val="19101557"/>
    <w:rsid w:val="195EDDEB"/>
    <w:rsid w:val="1C010AF1"/>
    <w:rsid w:val="1C25A7FA"/>
    <w:rsid w:val="1CC3451E"/>
    <w:rsid w:val="1D204E76"/>
    <w:rsid w:val="1D5A35AB"/>
    <w:rsid w:val="1DE35259"/>
    <w:rsid w:val="1E3D78C6"/>
    <w:rsid w:val="1EA62173"/>
    <w:rsid w:val="1F3D68ED"/>
    <w:rsid w:val="1F570A29"/>
    <w:rsid w:val="1FB3604A"/>
    <w:rsid w:val="1FEB676D"/>
    <w:rsid w:val="2027662C"/>
    <w:rsid w:val="21686B05"/>
    <w:rsid w:val="21F21460"/>
    <w:rsid w:val="22BD89A2"/>
    <w:rsid w:val="23907B41"/>
    <w:rsid w:val="23AEE245"/>
    <w:rsid w:val="23E35267"/>
    <w:rsid w:val="240602FD"/>
    <w:rsid w:val="240689A7"/>
    <w:rsid w:val="2428C7CE"/>
    <w:rsid w:val="242E4776"/>
    <w:rsid w:val="2498D52D"/>
    <w:rsid w:val="24A2D748"/>
    <w:rsid w:val="2500E56D"/>
    <w:rsid w:val="251F12E5"/>
    <w:rsid w:val="25420443"/>
    <w:rsid w:val="25501DC8"/>
    <w:rsid w:val="25DAAC35"/>
    <w:rsid w:val="25F129FD"/>
    <w:rsid w:val="26269390"/>
    <w:rsid w:val="26573A2C"/>
    <w:rsid w:val="266726E6"/>
    <w:rsid w:val="27824706"/>
    <w:rsid w:val="279AABA6"/>
    <w:rsid w:val="28A421C4"/>
    <w:rsid w:val="28DF8DE2"/>
    <w:rsid w:val="292F0A5F"/>
    <w:rsid w:val="2962E16D"/>
    <w:rsid w:val="299A5A66"/>
    <w:rsid w:val="2C3BEE72"/>
    <w:rsid w:val="2DC93E2B"/>
    <w:rsid w:val="2E0CC48A"/>
    <w:rsid w:val="2E2B101E"/>
    <w:rsid w:val="2E8C9D93"/>
    <w:rsid w:val="2F5A0525"/>
    <w:rsid w:val="3011B09D"/>
    <w:rsid w:val="3036DAA8"/>
    <w:rsid w:val="308F526A"/>
    <w:rsid w:val="30AF33A9"/>
    <w:rsid w:val="3351C446"/>
    <w:rsid w:val="335D71E1"/>
    <w:rsid w:val="3387666C"/>
    <w:rsid w:val="33DE080B"/>
    <w:rsid w:val="3468A3C0"/>
    <w:rsid w:val="3484CDC2"/>
    <w:rsid w:val="34B0F3DB"/>
    <w:rsid w:val="34BE1D17"/>
    <w:rsid w:val="35815EED"/>
    <w:rsid w:val="35C55088"/>
    <w:rsid w:val="3627628D"/>
    <w:rsid w:val="364CC43C"/>
    <w:rsid w:val="365C8BA0"/>
    <w:rsid w:val="369CC3F0"/>
    <w:rsid w:val="36BC35DB"/>
    <w:rsid w:val="375F303F"/>
    <w:rsid w:val="37A322B0"/>
    <w:rsid w:val="39EB6190"/>
    <w:rsid w:val="3A020F38"/>
    <w:rsid w:val="3A4CFA74"/>
    <w:rsid w:val="3A970478"/>
    <w:rsid w:val="3AF21067"/>
    <w:rsid w:val="3AFDF187"/>
    <w:rsid w:val="3B84862B"/>
    <w:rsid w:val="3B93B015"/>
    <w:rsid w:val="3B9DDF99"/>
    <w:rsid w:val="3C3472F1"/>
    <w:rsid w:val="3C44A8E7"/>
    <w:rsid w:val="3C67FF09"/>
    <w:rsid w:val="3CB60421"/>
    <w:rsid w:val="3E26F8DA"/>
    <w:rsid w:val="3F48F079"/>
    <w:rsid w:val="3F55A548"/>
    <w:rsid w:val="404E1E17"/>
    <w:rsid w:val="405D6B8E"/>
    <w:rsid w:val="40C0C7BE"/>
    <w:rsid w:val="41CCC8DF"/>
    <w:rsid w:val="41FEE02F"/>
    <w:rsid w:val="42590878"/>
    <w:rsid w:val="42DC2C58"/>
    <w:rsid w:val="44700394"/>
    <w:rsid w:val="447BEF48"/>
    <w:rsid w:val="44B423B8"/>
    <w:rsid w:val="468B09A4"/>
    <w:rsid w:val="472A84E0"/>
    <w:rsid w:val="479A3FDE"/>
    <w:rsid w:val="47B65707"/>
    <w:rsid w:val="48337DBE"/>
    <w:rsid w:val="490B15DC"/>
    <w:rsid w:val="493CEEB4"/>
    <w:rsid w:val="496F8098"/>
    <w:rsid w:val="49BD6D18"/>
    <w:rsid w:val="49BE68BC"/>
    <w:rsid w:val="4AE285AC"/>
    <w:rsid w:val="4D205320"/>
    <w:rsid w:val="4D21F6A6"/>
    <w:rsid w:val="4ED218DB"/>
    <w:rsid w:val="4F5DD7EE"/>
    <w:rsid w:val="50C48462"/>
    <w:rsid w:val="51337592"/>
    <w:rsid w:val="518B83F7"/>
    <w:rsid w:val="525AF3C5"/>
    <w:rsid w:val="52910483"/>
    <w:rsid w:val="52A7ACE9"/>
    <w:rsid w:val="52CAD7F7"/>
    <w:rsid w:val="53354BAA"/>
    <w:rsid w:val="54CB18B8"/>
    <w:rsid w:val="554D0FFB"/>
    <w:rsid w:val="57FB81FE"/>
    <w:rsid w:val="58466D3A"/>
    <w:rsid w:val="585DFF99"/>
    <w:rsid w:val="595262FC"/>
    <w:rsid w:val="5A5523C0"/>
    <w:rsid w:val="5B9E6903"/>
    <w:rsid w:val="5C267075"/>
    <w:rsid w:val="5C4A4A2E"/>
    <w:rsid w:val="5D0CE020"/>
    <w:rsid w:val="5D46C8D3"/>
    <w:rsid w:val="5E265199"/>
    <w:rsid w:val="5E2D9468"/>
    <w:rsid w:val="5E9EF5F3"/>
    <w:rsid w:val="5F7EB989"/>
    <w:rsid w:val="5FA108FD"/>
    <w:rsid w:val="5FB475B7"/>
    <w:rsid w:val="5FE9578F"/>
    <w:rsid w:val="60E938F8"/>
    <w:rsid w:val="61D42723"/>
    <w:rsid w:val="61F92F46"/>
    <w:rsid w:val="62200E7E"/>
    <w:rsid w:val="62810740"/>
    <w:rsid w:val="62A176CB"/>
    <w:rsid w:val="63124F8C"/>
    <w:rsid w:val="632AA811"/>
    <w:rsid w:val="63A6068E"/>
    <w:rsid w:val="63BBDEDF"/>
    <w:rsid w:val="63E20F89"/>
    <w:rsid w:val="64C84CA3"/>
    <w:rsid w:val="6567BC22"/>
    <w:rsid w:val="674F73DE"/>
    <w:rsid w:val="67F87D6B"/>
    <w:rsid w:val="685FC5AA"/>
    <w:rsid w:val="68863487"/>
    <w:rsid w:val="69211F1A"/>
    <w:rsid w:val="695207B2"/>
    <w:rsid w:val="69B40F0E"/>
    <w:rsid w:val="6A5331E5"/>
    <w:rsid w:val="6A53AFDD"/>
    <w:rsid w:val="6A787B31"/>
    <w:rsid w:val="6A893343"/>
    <w:rsid w:val="6B32D362"/>
    <w:rsid w:val="6B59E5B5"/>
    <w:rsid w:val="6C77E7D7"/>
    <w:rsid w:val="6C85C9FE"/>
    <w:rsid w:val="6D40573C"/>
    <w:rsid w:val="6D589360"/>
    <w:rsid w:val="6DDC2599"/>
    <w:rsid w:val="6F7E9A0F"/>
    <w:rsid w:val="6FD7E192"/>
    <w:rsid w:val="70838C6C"/>
    <w:rsid w:val="708BD445"/>
    <w:rsid w:val="71FB53EE"/>
    <w:rsid w:val="723B6980"/>
    <w:rsid w:val="72D08091"/>
    <w:rsid w:val="745774EA"/>
    <w:rsid w:val="7469D15F"/>
    <w:rsid w:val="746FF72C"/>
    <w:rsid w:val="74B55B2A"/>
    <w:rsid w:val="7565073C"/>
    <w:rsid w:val="759C5582"/>
    <w:rsid w:val="75D6B952"/>
    <w:rsid w:val="767021E3"/>
    <w:rsid w:val="76AFE7E0"/>
    <w:rsid w:val="76BABA49"/>
    <w:rsid w:val="76C3FD1A"/>
    <w:rsid w:val="777B77B8"/>
    <w:rsid w:val="7816D87B"/>
    <w:rsid w:val="78635A4B"/>
    <w:rsid w:val="7A5A2255"/>
    <w:rsid w:val="7ABC40AD"/>
    <w:rsid w:val="7ACF1DE8"/>
    <w:rsid w:val="7BF96BA9"/>
    <w:rsid w:val="7C21C3AD"/>
    <w:rsid w:val="7C2A54F2"/>
    <w:rsid w:val="7C3FA0A7"/>
    <w:rsid w:val="7C849BEF"/>
    <w:rsid w:val="7D09C120"/>
    <w:rsid w:val="7D38C44D"/>
    <w:rsid w:val="7D873D17"/>
    <w:rsid w:val="7D98535F"/>
    <w:rsid w:val="7DF4831B"/>
    <w:rsid w:val="7E15BD85"/>
    <w:rsid w:val="7EAF73C2"/>
    <w:rsid w:val="7F157F99"/>
    <w:rsid w:val="7F3AD18C"/>
    <w:rsid w:val="7F5DC498"/>
    <w:rsid w:val="7F64BCB1"/>
    <w:rsid w:val="7F8EB1D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244BCA71-94D3-2545-BBB9-0DA0DC144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6F0B1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B16"/>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2C1859"/>
    <w:pPr>
      <w:jc w:val="center"/>
    </w:pPr>
  </w:style>
  <w:style w:type="character" w:customStyle="1" w:styleId="EndNoteBibliographyTitleChar">
    <w:name w:val="EndNote Bibliography Title Char"/>
    <w:basedOn w:val="DefaultParagraphFont"/>
    <w:link w:val="EndNoteBibliographyTitle"/>
    <w:rsid w:val="002C1859"/>
  </w:style>
  <w:style w:type="paragraph" w:customStyle="1" w:styleId="EndNoteBibliography">
    <w:name w:val="EndNote Bibliography"/>
    <w:basedOn w:val="Normal"/>
    <w:link w:val="EndNoteBibliographyChar"/>
    <w:rsid w:val="002C1859"/>
  </w:style>
  <w:style w:type="character" w:customStyle="1" w:styleId="EndNoteBibliographyChar">
    <w:name w:val="EndNote Bibliography Char"/>
    <w:basedOn w:val="DefaultParagraphFont"/>
    <w:link w:val="EndNoteBibliography"/>
    <w:rsid w:val="002C1859"/>
  </w:style>
  <w:style w:type="paragraph" w:styleId="Footer">
    <w:name w:val="footer"/>
    <w:basedOn w:val="Normal"/>
    <w:link w:val="FooterChar"/>
    <w:uiPriority w:val="99"/>
    <w:unhideWhenUsed/>
    <w:rsid w:val="00D033C5"/>
    <w:pPr>
      <w:tabs>
        <w:tab w:val="center" w:pos="4680"/>
        <w:tab w:val="right" w:pos="9360"/>
      </w:tabs>
    </w:pPr>
  </w:style>
  <w:style w:type="character" w:customStyle="1" w:styleId="FooterChar">
    <w:name w:val="Footer Char"/>
    <w:basedOn w:val="DefaultParagraphFont"/>
    <w:link w:val="Footer"/>
    <w:uiPriority w:val="99"/>
    <w:rsid w:val="00D033C5"/>
  </w:style>
  <w:style w:type="paragraph" w:styleId="ListParagraph">
    <w:name w:val="List Paragraph"/>
    <w:basedOn w:val="Normal"/>
    <w:uiPriority w:val="34"/>
    <w:qFormat/>
    <w:rsid w:val="00C16D46"/>
    <w:pPr>
      <w:ind w:left="720"/>
      <w:contextualSpacing/>
    </w:pPr>
  </w:style>
  <w:style w:type="character" w:styleId="Strong">
    <w:name w:val="Strong"/>
    <w:basedOn w:val="DefaultParagraphFont"/>
    <w:uiPriority w:val="22"/>
    <w:qFormat/>
    <w:rsid w:val="00006957"/>
    <w:rPr>
      <w:b/>
      <w:bCs/>
    </w:rPr>
  </w:style>
  <w:style w:type="paragraph" w:styleId="Revision">
    <w:name w:val="Revision"/>
    <w:hidden/>
    <w:uiPriority w:val="99"/>
    <w:semiHidden/>
    <w:rsid w:val="00904919"/>
    <w:pPr>
      <w:widowControl/>
      <w:jc w:val="left"/>
    </w:pPr>
  </w:style>
  <w:style w:type="character" w:styleId="CommentReference">
    <w:name w:val="annotation reference"/>
    <w:basedOn w:val="DefaultParagraphFont"/>
    <w:uiPriority w:val="99"/>
    <w:semiHidden/>
    <w:unhideWhenUsed/>
    <w:rsid w:val="00904919"/>
    <w:rPr>
      <w:sz w:val="16"/>
      <w:szCs w:val="16"/>
    </w:rPr>
  </w:style>
  <w:style w:type="paragraph" w:styleId="CommentText">
    <w:name w:val="annotation text"/>
    <w:basedOn w:val="Normal"/>
    <w:link w:val="CommentTextChar"/>
    <w:uiPriority w:val="99"/>
    <w:semiHidden/>
    <w:unhideWhenUsed/>
    <w:rsid w:val="00904919"/>
    <w:rPr>
      <w:sz w:val="20"/>
      <w:szCs w:val="20"/>
    </w:rPr>
  </w:style>
  <w:style w:type="character" w:customStyle="1" w:styleId="CommentTextChar">
    <w:name w:val="Comment Text Char"/>
    <w:basedOn w:val="DefaultParagraphFont"/>
    <w:link w:val="CommentText"/>
    <w:uiPriority w:val="99"/>
    <w:semiHidden/>
    <w:rsid w:val="00904919"/>
    <w:rPr>
      <w:sz w:val="20"/>
      <w:szCs w:val="20"/>
    </w:rPr>
  </w:style>
  <w:style w:type="paragraph" w:styleId="CommentSubject">
    <w:name w:val="annotation subject"/>
    <w:basedOn w:val="CommentText"/>
    <w:next w:val="CommentText"/>
    <w:link w:val="CommentSubjectChar"/>
    <w:uiPriority w:val="99"/>
    <w:semiHidden/>
    <w:unhideWhenUsed/>
    <w:rsid w:val="00904919"/>
    <w:rPr>
      <w:b/>
      <w:bCs/>
    </w:rPr>
  </w:style>
  <w:style w:type="character" w:customStyle="1" w:styleId="CommentSubjectChar">
    <w:name w:val="Comment Subject Char"/>
    <w:basedOn w:val="CommentTextChar"/>
    <w:link w:val="CommentSubject"/>
    <w:uiPriority w:val="99"/>
    <w:semiHidden/>
    <w:rsid w:val="00904919"/>
    <w:rPr>
      <w:b/>
      <w:bCs/>
      <w:sz w:val="20"/>
      <w:szCs w:val="20"/>
    </w:rPr>
  </w:style>
  <w:style w:type="character" w:styleId="LineNumber">
    <w:name w:val="line number"/>
    <w:basedOn w:val="DefaultParagraphFont"/>
    <w:uiPriority w:val="99"/>
    <w:semiHidden/>
    <w:unhideWhenUsed/>
    <w:rsid w:val="008B0A0D"/>
  </w:style>
  <w:style w:type="paragraph" w:styleId="Header">
    <w:name w:val="header"/>
    <w:basedOn w:val="Normal"/>
    <w:link w:val="HeaderChar"/>
    <w:uiPriority w:val="99"/>
    <w:semiHidden/>
    <w:unhideWhenUsed/>
    <w:rsid w:val="00BB6407"/>
    <w:pPr>
      <w:tabs>
        <w:tab w:val="center" w:pos="4680"/>
        <w:tab w:val="right" w:pos="9360"/>
      </w:tabs>
    </w:pPr>
  </w:style>
  <w:style w:type="character" w:customStyle="1" w:styleId="HeaderChar">
    <w:name w:val="Header Char"/>
    <w:basedOn w:val="DefaultParagraphFont"/>
    <w:link w:val="Header"/>
    <w:uiPriority w:val="99"/>
    <w:semiHidden/>
    <w:rsid w:val="00BB6407"/>
  </w:style>
  <w:style w:type="character" w:styleId="FollowedHyperlink">
    <w:name w:val="FollowedHyperlink"/>
    <w:basedOn w:val="DefaultParagraphFont"/>
    <w:uiPriority w:val="99"/>
    <w:semiHidden/>
    <w:unhideWhenUsed/>
    <w:rsid w:val="00827C9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718313">
      <w:bodyDiv w:val="1"/>
      <w:marLeft w:val="0"/>
      <w:marRight w:val="0"/>
      <w:marTop w:val="0"/>
      <w:marBottom w:val="0"/>
      <w:divBdr>
        <w:top w:val="none" w:sz="0" w:space="0" w:color="auto"/>
        <w:left w:val="none" w:sz="0" w:space="0" w:color="auto"/>
        <w:bottom w:val="none" w:sz="0" w:space="0" w:color="auto"/>
        <w:right w:val="none" w:sz="0" w:space="0" w:color="auto"/>
      </w:divBdr>
      <w:divsChild>
        <w:div w:id="1800294686">
          <w:marLeft w:val="0"/>
          <w:marRight w:val="0"/>
          <w:marTop w:val="0"/>
          <w:marBottom w:val="0"/>
          <w:divBdr>
            <w:top w:val="none" w:sz="0" w:space="0" w:color="auto"/>
            <w:left w:val="none" w:sz="0" w:space="0" w:color="auto"/>
            <w:bottom w:val="none" w:sz="0" w:space="0" w:color="auto"/>
            <w:right w:val="none" w:sz="0" w:space="0" w:color="auto"/>
          </w:divBdr>
        </w:div>
      </w:divsChild>
    </w:div>
    <w:div w:id="241722561">
      <w:bodyDiv w:val="1"/>
      <w:marLeft w:val="0"/>
      <w:marRight w:val="0"/>
      <w:marTop w:val="0"/>
      <w:marBottom w:val="0"/>
      <w:divBdr>
        <w:top w:val="none" w:sz="0" w:space="0" w:color="auto"/>
        <w:left w:val="none" w:sz="0" w:space="0" w:color="auto"/>
        <w:bottom w:val="none" w:sz="0" w:space="0" w:color="auto"/>
        <w:right w:val="none" w:sz="0" w:space="0" w:color="auto"/>
      </w:divBdr>
    </w:div>
    <w:div w:id="319621440">
      <w:bodyDiv w:val="1"/>
      <w:marLeft w:val="0"/>
      <w:marRight w:val="0"/>
      <w:marTop w:val="0"/>
      <w:marBottom w:val="0"/>
      <w:divBdr>
        <w:top w:val="none" w:sz="0" w:space="0" w:color="auto"/>
        <w:left w:val="none" w:sz="0" w:space="0" w:color="auto"/>
        <w:bottom w:val="none" w:sz="0" w:space="0" w:color="auto"/>
        <w:right w:val="none" w:sz="0" w:space="0" w:color="auto"/>
      </w:divBdr>
    </w:div>
    <w:div w:id="373387132">
      <w:bodyDiv w:val="1"/>
      <w:marLeft w:val="0"/>
      <w:marRight w:val="0"/>
      <w:marTop w:val="0"/>
      <w:marBottom w:val="0"/>
      <w:divBdr>
        <w:top w:val="none" w:sz="0" w:space="0" w:color="auto"/>
        <w:left w:val="none" w:sz="0" w:space="0" w:color="auto"/>
        <w:bottom w:val="none" w:sz="0" w:space="0" w:color="auto"/>
        <w:right w:val="none" w:sz="0" w:space="0" w:color="auto"/>
      </w:divBdr>
    </w:div>
    <w:div w:id="398289943">
      <w:bodyDiv w:val="1"/>
      <w:marLeft w:val="0"/>
      <w:marRight w:val="0"/>
      <w:marTop w:val="0"/>
      <w:marBottom w:val="0"/>
      <w:divBdr>
        <w:top w:val="none" w:sz="0" w:space="0" w:color="auto"/>
        <w:left w:val="none" w:sz="0" w:space="0" w:color="auto"/>
        <w:bottom w:val="none" w:sz="0" w:space="0" w:color="auto"/>
        <w:right w:val="none" w:sz="0" w:space="0" w:color="auto"/>
      </w:divBdr>
    </w:div>
    <w:div w:id="431096342">
      <w:bodyDiv w:val="1"/>
      <w:marLeft w:val="0"/>
      <w:marRight w:val="0"/>
      <w:marTop w:val="0"/>
      <w:marBottom w:val="0"/>
      <w:divBdr>
        <w:top w:val="none" w:sz="0" w:space="0" w:color="auto"/>
        <w:left w:val="none" w:sz="0" w:space="0" w:color="auto"/>
        <w:bottom w:val="none" w:sz="0" w:space="0" w:color="auto"/>
        <w:right w:val="none" w:sz="0" w:space="0" w:color="auto"/>
      </w:divBdr>
    </w:div>
    <w:div w:id="610936604">
      <w:bodyDiv w:val="1"/>
      <w:marLeft w:val="0"/>
      <w:marRight w:val="0"/>
      <w:marTop w:val="0"/>
      <w:marBottom w:val="0"/>
      <w:divBdr>
        <w:top w:val="none" w:sz="0" w:space="0" w:color="auto"/>
        <w:left w:val="none" w:sz="0" w:space="0" w:color="auto"/>
        <w:bottom w:val="none" w:sz="0" w:space="0" w:color="auto"/>
        <w:right w:val="none" w:sz="0" w:space="0" w:color="auto"/>
      </w:divBdr>
    </w:div>
    <w:div w:id="635718554">
      <w:bodyDiv w:val="1"/>
      <w:marLeft w:val="0"/>
      <w:marRight w:val="0"/>
      <w:marTop w:val="0"/>
      <w:marBottom w:val="0"/>
      <w:divBdr>
        <w:top w:val="none" w:sz="0" w:space="0" w:color="auto"/>
        <w:left w:val="none" w:sz="0" w:space="0" w:color="auto"/>
        <w:bottom w:val="none" w:sz="0" w:space="0" w:color="auto"/>
        <w:right w:val="none" w:sz="0" w:space="0" w:color="auto"/>
      </w:divBdr>
    </w:div>
    <w:div w:id="662199437">
      <w:bodyDiv w:val="1"/>
      <w:marLeft w:val="0"/>
      <w:marRight w:val="0"/>
      <w:marTop w:val="0"/>
      <w:marBottom w:val="0"/>
      <w:divBdr>
        <w:top w:val="none" w:sz="0" w:space="0" w:color="auto"/>
        <w:left w:val="none" w:sz="0" w:space="0" w:color="auto"/>
        <w:bottom w:val="none" w:sz="0" w:space="0" w:color="auto"/>
        <w:right w:val="none" w:sz="0" w:space="0" w:color="auto"/>
      </w:divBdr>
    </w:div>
    <w:div w:id="672531772">
      <w:bodyDiv w:val="1"/>
      <w:marLeft w:val="0"/>
      <w:marRight w:val="0"/>
      <w:marTop w:val="0"/>
      <w:marBottom w:val="0"/>
      <w:divBdr>
        <w:top w:val="none" w:sz="0" w:space="0" w:color="auto"/>
        <w:left w:val="none" w:sz="0" w:space="0" w:color="auto"/>
        <w:bottom w:val="none" w:sz="0" w:space="0" w:color="auto"/>
        <w:right w:val="none" w:sz="0" w:space="0" w:color="auto"/>
      </w:divBdr>
    </w:div>
    <w:div w:id="673461359">
      <w:bodyDiv w:val="1"/>
      <w:marLeft w:val="0"/>
      <w:marRight w:val="0"/>
      <w:marTop w:val="0"/>
      <w:marBottom w:val="0"/>
      <w:divBdr>
        <w:top w:val="none" w:sz="0" w:space="0" w:color="auto"/>
        <w:left w:val="none" w:sz="0" w:space="0" w:color="auto"/>
        <w:bottom w:val="none" w:sz="0" w:space="0" w:color="auto"/>
        <w:right w:val="none" w:sz="0" w:space="0" w:color="auto"/>
      </w:divBdr>
    </w:div>
    <w:div w:id="700396488">
      <w:bodyDiv w:val="1"/>
      <w:marLeft w:val="0"/>
      <w:marRight w:val="0"/>
      <w:marTop w:val="0"/>
      <w:marBottom w:val="0"/>
      <w:divBdr>
        <w:top w:val="none" w:sz="0" w:space="0" w:color="auto"/>
        <w:left w:val="none" w:sz="0" w:space="0" w:color="auto"/>
        <w:bottom w:val="none" w:sz="0" w:space="0" w:color="auto"/>
        <w:right w:val="none" w:sz="0" w:space="0" w:color="auto"/>
      </w:divBdr>
    </w:div>
    <w:div w:id="704401643">
      <w:bodyDiv w:val="1"/>
      <w:marLeft w:val="0"/>
      <w:marRight w:val="0"/>
      <w:marTop w:val="0"/>
      <w:marBottom w:val="0"/>
      <w:divBdr>
        <w:top w:val="none" w:sz="0" w:space="0" w:color="auto"/>
        <w:left w:val="none" w:sz="0" w:space="0" w:color="auto"/>
        <w:bottom w:val="none" w:sz="0" w:space="0" w:color="auto"/>
        <w:right w:val="none" w:sz="0" w:space="0" w:color="auto"/>
      </w:divBdr>
    </w:div>
    <w:div w:id="752361273">
      <w:bodyDiv w:val="1"/>
      <w:marLeft w:val="0"/>
      <w:marRight w:val="0"/>
      <w:marTop w:val="0"/>
      <w:marBottom w:val="0"/>
      <w:divBdr>
        <w:top w:val="none" w:sz="0" w:space="0" w:color="auto"/>
        <w:left w:val="none" w:sz="0" w:space="0" w:color="auto"/>
        <w:bottom w:val="none" w:sz="0" w:space="0" w:color="auto"/>
        <w:right w:val="none" w:sz="0" w:space="0" w:color="auto"/>
      </w:divBdr>
    </w:div>
    <w:div w:id="880439079">
      <w:bodyDiv w:val="1"/>
      <w:marLeft w:val="0"/>
      <w:marRight w:val="0"/>
      <w:marTop w:val="0"/>
      <w:marBottom w:val="0"/>
      <w:divBdr>
        <w:top w:val="none" w:sz="0" w:space="0" w:color="auto"/>
        <w:left w:val="none" w:sz="0" w:space="0" w:color="auto"/>
        <w:bottom w:val="none" w:sz="0" w:space="0" w:color="auto"/>
        <w:right w:val="none" w:sz="0" w:space="0" w:color="auto"/>
      </w:divBdr>
    </w:div>
    <w:div w:id="951017887">
      <w:bodyDiv w:val="1"/>
      <w:marLeft w:val="0"/>
      <w:marRight w:val="0"/>
      <w:marTop w:val="0"/>
      <w:marBottom w:val="0"/>
      <w:divBdr>
        <w:top w:val="none" w:sz="0" w:space="0" w:color="auto"/>
        <w:left w:val="none" w:sz="0" w:space="0" w:color="auto"/>
        <w:bottom w:val="none" w:sz="0" w:space="0" w:color="auto"/>
        <w:right w:val="none" w:sz="0" w:space="0" w:color="auto"/>
      </w:divBdr>
    </w:div>
    <w:div w:id="979387454">
      <w:bodyDiv w:val="1"/>
      <w:marLeft w:val="0"/>
      <w:marRight w:val="0"/>
      <w:marTop w:val="0"/>
      <w:marBottom w:val="0"/>
      <w:divBdr>
        <w:top w:val="none" w:sz="0" w:space="0" w:color="auto"/>
        <w:left w:val="none" w:sz="0" w:space="0" w:color="auto"/>
        <w:bottom w:val="none" w:sz="0" w:space="0" w:color="auto"/>
        <w:right w:val="none" w:sz="0" w:space="0" w:color="auto"/>
      </w:divBdr>
    </w:div>
    <w:div w:id="1003701213">
      <w:bodyDiv w:val="1"/>
      <w:marLeft w:val="0"/>
      <w:marRight w:val="0"/>
      <w:marTop w:val="0"/>
      <w:marBottom w:val="0"/>
      <w:divBdr>
        <w:top w:val="none" w:sz="0" w:space="0" w:color="auto"/>
        <w:left w:val="none" w:sz="0" w:space="0" w:color="auto"/>
        <w:bottom w:val="none" w:sz="0" w:space="0" w:color="auto"/>
        <w:right w:val="none" w:sz="0" w:space="0" w:color="auto"/>
      </w:divBdr>
    </w:div>
    <w:div w:id="1004935341">
      <w:bodyDiv w:val="1"/>
      <w:marLeft w:val="0"/>
      <w:marRight w:val="0"/>
      <w:marTop w:val="0"/>
      <w:marBottom w:val="0"/>
      <w:divBdr>
        <w:top w:val="none" w:sz="0" w:space="0" w:color="auto"/>
        <w:left w:val="none" w:sz="0" w:space="0" w:color="auto"/>
        <w:bottom w:val="none" w:sz="0" w:space="0" w:color="auto"/>
        <w:right w:val="none" w:sz="0" w:space="0" w:color="auto"/>
      </w:divBdr>
    </w:div>
    <w:div w:id="1024550184">
      <w:bodyDiv w:val="1"/>
      <w:marLeft w:val="0"/>
      <w:marRight w:val="0"/>
      <w:marTop w:val="0"/>
      <w:marBottom w:val="0"/>
      <w:divBdr>
        <w:top w:val="none" w:sz="0" w:space="0" w:color="auto"/>
        <w:left w:val="none" w:sz="0" w:space="0" w:color="auto"/>
        <w:bottom w:val="none" w:sz="0" w:space="0" w:color="auto"/>
        <w:right w:val="none" w:sz="0" w:space="0" w:color="auto"/>
      </w:divBdr>
    </w:div>
    <w:div w:id="1108769230">
      <w:bodyDiv w:val="1"/>
      <w:marLeft w:val="0"/>
      <w:marRight w:val="0"/>
      <w:marTop w:val="0"/>
      <w:marBottom w:val="0"/>
      <w:divBdr>
        <w:top w:val="none" w:sz="0" w:space="0" w:color="auto"/>
        <w:left w:val="none" w:sz="0" w:space="0" w:color="auto"/>
        <w:bottom w:val="none" w:sz="0" w:space="0" w:color="auto"/>
        <w:right w:val="none" w:sz="0" w:space="0" w:color="auto"/>
      </w:divBdr>
    </w:div>
    <w:div w:id="1160539629">
      <w:bodyDiv w:val="1"/>
      <w:marLeft w:val="0"/>
      <w:marRight w:val="0"/>
      <w:marTop w:val="0"/>
      <w:marBottom w:val="0"/>
      <w:divBdr>
        <w:top w:val="none" w:sz="0" w:space="0" w:color="auto"/>
        <w:left w:val="none" w:sz="0" w:space="0" w:color="auto"/>
        <w:bottom w:val="none" w:sz="0" w:space="0" w:color="auto"/>
        <w:right w:val="none" w:sz="0" w:space="0" w:color="auto"/>
      </w:divBdr>
    </w:div>
    <w:div w:id="1162281310">
      <w:bodyDiv w:val="1"/>
      <w:marLeft w:val="0"/>
      <w:marRight w:val="0"/>
      <w:marTop w:val="0"/>
      <w:marBottom w:val="0"/>
      <w:divBdr>
        <w:top w:val="none" w:sz="0" w:space="0" w:color="auto"/>
        <w:left w:val="none" w:sz="0" w:space="0" w:color="auto"/>
        <w:bottom w:val="none" w:sz="0" w:space="0" w:color="auto"/>
        <w:right w:val="none" w:sz="0" w:space="0" w:color="auto"/>
      </w:divBdr>
    </w:div>
    <w:div w:id="1329021704">
      <w:bodyDiv w:val="1"/>
      <w:marLeft w:val="0"/>
      <w:marRight w:val="0"/>
      <w:marTop w:val="0"/>
      <w:marBottom w:val="0"/>
      <w:divBdr>
        <w:top w:val="none" w:sz="0" w:space="0" w:color="auto"/>
        <w:left w:val="none" w:sz="0" w:space="0" w:color="auto"/>
        <w:bottom w:val="none" w:sz="0" w:space="0" w:color="auto"/>
        <w:right w:val="none" w:sz="0" w:space="0" w:color="auto"/>
      </w:divBdr>
    </w:div>
    <w:div w:id="1346521331">
      <w:bodyDiv w:val="1"/>
      <w:marLeft w:val="0"/>
      <w:marRight w:val="0"/>
      <w:marTop w:val="0"/>
      <w:marBottom w:val="0"/>
      <w:divBdr>
        <w:top w:val="none" w:sz="0" w:space="0" w:color="auto"/>
        <w:left w:val="none" w:sz="0" w:space="0" w:color="auto"/>
        <w:bottom w:val="none" w:sz="0" w:space="0" w:color="auto"/>
        <w:right w:val="none" w:sz="0" w:space="0" w:color="auto"/>
      </w:divBdr>
    </w:div>
    <w:div w:id="1448812101">
      <w:bodyDiv w:val="1"/>
      <w:marLeft w:val="0"/>
      <w:marRight w:val="0"/>
      <w:marTop w:val="0"/>
      <w:marBottom w:val="0"/>
      <w:divBdr>
        <w:top w:val="none" w:sz="0" w:space="0" w:color="auto"/>
        <w:left w:val="none" w:sz="0" w:space="0" w:color="auto"/>
        <w:bottom w:val="none" w:sz="0" w:space="0" w:color="auto"/>
        <w:right w:val="none" w:sz="0" w:space="0" w:color="auto"/>
      </w:divBdr>
    </w:div>
    <w:div w:id="1540044833">
      <w:bodyDiv w:val="1"/>
      <w:marLeft w:val="0"/>
      <w:marRight w:val="0"/>
      <w:marTop w:val="0"/>
      <w:marBottom w:val="0"/>
      <w:divBdr>
        <w:top w:val="none" w:sz="0" w:space="0" w:color="auto"/>
        <w:left w:val="none" w:sz="0" w:space="0" w:color="auto"/>
        <w:bottom w:val="none" w:sz="0" w:space="0" w:color="auto"/>
        <w:right w:val="none" w:sz="0" w:space="0" w:color="auto"/>
      </w:divBdr>
    </w:div>
    <w:div w:id="1564095517">
      <w:bodyDiv w:val="1"/>
      <w:marLeft w:val="0"/>
      <w:marRight w:val="0"/>
      <w:marTop w:val="0"/>
      <w:marBottom w:val="0"/>
      <w:divBdr>
        <w:top w:val="none" w:sz="0" w:space="0" w:color="auto"/>
        <w:left w:val="none" w:sz="0" w:space="0" w:color="auto"/>
        <w:bottom w:val="none" w:sz="0" w:space="0" w:color="auto"/>
        <w:right w:val="none" w:sz="0" w:space="0" w:color="auto"/>
      </w:divBdr>
    </w:div>
    <w:div w:id="1565069123">
      <w:bodyDiv w:val="1"/>
      <w:marLeft w:val="0"/>
      <w:marRight w:val="0"/>
      <w:marTop w:val="0"/>
      <w:marBottom w:val="0"/>
      <w:divBdr>
        <w:top w:val="none" w:sz="0" w:space="0" w:color="auto"/>
        <w:left w:val="none" w:sz="0" w:space="0" w:color="auto"/>
        <w:bottom w:val="none" w:sz="0" w:space="0" w:color="auto"/>
        <w:right w:val="none" w:sz="0" w:space="0" w:color="auto"/>
      </w:divBdr>
    </w:div>
    <w:div w:id="1602689014">
      <w:bodyDiv w:val="1"/>
      <w:marLeft w:val="0"/>
      <w:marRight w:val="0"/>
      <w:marTop w:val="0"/>
      <w:marBottom w:val="0"/>
      <w:divBdr>
        <w:top w:val="none" w:sz="0" w:space="0" w:color="auto"/>
        <w:left w:val="none" w:sz="0" w:space="0" w:color="auto"/>
        <w:bottom w:val="none" w:sz="0" w:space="0" w:color="auto"/>
        <w:right w:val="none" w:sz="0" w:space="0" w:color="auto"/>
      </w:divBdr>
    </w:div>
    <w:div w:id="1607081318">
      <w:bodyDiv w:val="1"/>
      <w:marLeft w:val="0"/>
      <w:marRight w:val="0"/>
      <w:marTop w:val="0"/>
      <w:marBottom w:val="0"/>
      <w:divBdr>
        <w:top w:val="none" w:sz="0" w:space="0" w:color="auto"/>
        <w:left w:val="none" w:sz="0" w:space="0" w:color="auto"/>
        <w:bottom w:val="none" w:sz="0" w:space="0" w:color="auto"/>
        <w:right w:val="none" w:sz="0" w:space="0" w:color="auto"/>
      </w:divBdr>
    </w:div>
    <w:div w:id="1685134492">
      <w:bodyDiv w:val="1"/>
      <w:marLeft w:val="0"/>
      <w:marRight w:val="0"/>
      <w:marTop w:val="0"/>
      <w:marBottom w:val="0"/>
      <w:divBdr>
        <w:top w:val="none" w:sz="0" w:space="0" w:color="auto"/>
        <w:left w:val="none" w:sz="0" w:space="0" w:color="auto"/>
        <w:bottom w:val="none" w:sz="0" w:space="0" w:color="auto"/>
        <w:right w:val="none" w:sz="0" w:space="0" w:color="auto"/>
      </w:divBdr>
    </w:div>
    <w:div w:id="1704479298">
      <w:bodyDiv w:val="1"/>
      <w:marLeft w:val="0"/>
      <w:marRight w:val="0"/>
      <w:marTop w:val="0"/>
      <w:marBottom w:val="0"/>
      <w:divBdr>
        <w:top w:val="none" w:sz="0" w:space="0" w:color="auto"/>
        <w:left w:val="none" w:sz="0" w:space="0" w:color="auto"/>
        <w:bottom w:val="none" w:sz="0" w:space="0" w:color="auto"/>
        <w:right w:val="none" w:sz="0" w:space="0" w:color="auto"/>
      </w:divBdr>
    </w:div>
    <w:div w:id="1817213019">
      <w:bodyDiv w:val="1"/>
      <w:marLeft w:val="0"/>
      <w:marRight w:val="0"/>
      <w:marTop w:val="0"/>
      <w:marBottom w:val="0"/>
      <w:divBdr>
        <w:top w:val="none" w:sz="0" w:space="0" w:color="auto"/>
        <w:left w:val="none" w:sz="0" w:space="0" w:color="auto"/>
        <w:bottom w:val="none" w:sz="0" w:space="0" w:color="auto"/>
        <w:right w:val="none" w:sz="0" w:space="0" w:color="auto"/>
      </w:divBdr>
    </w:div>
    <w:div w:id="2010211583">
      <w:bodyDiv w:val="1"/>
      <w:marLeft w:val="0"/>
      <w:marRight w:val="0"/>
      <w:marTop w:val="0"/>
      <w:marBottom w:val="0"/>
      <w:divBdr>
        <w:top w:val="none" w:sz="0" w:space="0" w:color="auto"/>
        <w:left w:val="none" w:sz="0" w:space="0" w:color="auto"/>
        <w:bottom w:val="none" w:sz="0" w:space="0" w:color="auto"/>
        <w:right w:val="none" w:sz="0" w:space="0" w:color="auto"/>
      </w:divBdr>
    </w:div>
    <w:div w:id="20389641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2572896-4E2C-BB45-B632-D800934CB340}">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2</TotalTime>
  <Pages>15</Pages>
  <Words>8389</Words>
  <Characters>47821</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vas, Rolando A</dc:creator>
  <cp:keywords/>
  <cp:lastModifiedBy>Vineeta Bajaj</cp:lastModifiedBy>
  <cp:revision>2</cp:revision>
  <dcterms:created xsi:type="dcterms:W3CDTF">2021-03-02T17:03:00Z</dcterms:created>
  <dcterms:modified xsi:type="dcterms:W3CDTF">2021-03-02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51</vt:lpwstr>
  </property>
  <property fmtid="{D5CDD505-2E9C-101B-9397-08002B2CF9AE}" pid="3" name="grammarly_documentContext">
    <vt:lpwstr>{"goals":[],"domain":"general","emotions":[],"dialect":"american"}</vt:lpwstr>
  </property>
</Properties>
</file>